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484B06" w14:textId="4A7C7C55" w:rsidR="00EC7C1B" w:rsidRPr="00B72D53" w:rsidRDefault="00653557" w:rsidP="009A326D">
      <w:pPr>
        <w:pStyle w:val="Heading1"/>
        <w:rPr>
          <w:rFonts w:ascii="Arial" w:hAnsi="Arial" w:cs="Arial"/>
          <w:color w:val="000000" w:themeColor="text1"/>
        </w:rPr>
      </w:pPr>
      <w:bookmarkStart w:id="0" w:name="_GoBack"/>
      <w:r w:rsidRPr="00B72D53">
        <w:rPr>
          <w:rFonts w:ascii="Arial" w:hAnsi="Arial" w:cs="Arial"/>
          <w:b/>
          <w:bCs/>
          <w:color w:val="000000" w:themeColor="text1"/>
        </w:rPr>
        <w:t>Super-resolved</w:t>
      </w:r>
      <w:r w:rsidR="00024C48" w:rsidRPr="00B72D53">
        <w:rPr>
          <w:rFonts w:ascii="Arial" w:hAnsi="Arial" w:cs="Arial"/>
          <w:b/>
          <w:bCs/>
          <w:color w:val="000000" w:themeColor="text1"/>
        </w:rPr>
        <w:t xml:space="preserve"> </w:t>
      </w:r>
      <w:r w:rsidRPr="00B72D53">
        <w:rPr>
          <w:rFonts w:ascii="Arial" w:hAnsi="Arial" w:cs="Arial"/>
          <w:b/>
          <w:bCs/>
          <w:color w:val="000000" w:themeColor="text1"/>
        </w:rPr>
        <w:t xml:space="preserve">polarisation-enhanced second harmonic generation </w:t>
      </w:r>
      <w:r w:rsidR="009A326D" w:rsidRPr="00B72D53">
        <w:rPr>
          <w:rFonts w:ascii="Arial" w:hAnsi="Arial" w:cs="Arial"/>
          <w:b/>
          <w:bCs/>
          <w:color w:val="000000" w:themeColor="text1"/>
        </w:rPr>
        <w:t xml:space="preserve">for direct </w:t>
      </w:r>
      <w:r w:rsidRPr="00B72D53">
        <w:rPr>
          <w:rFonts w:ascii="Arial" w:hAnsi="Arial" w:cs="Arial"/>
          <w:b/>
          <w:bCs/>
          <w:color w:val="000000" w:themeColor="text1"/>
        </w:rPr>
        <w:t>imaging of nanoscale changes in collagen architecture</w:t>
      </w:r>
    </w:p>
    <w:p w14:paraId="67F8F120" w14:textId="71890661" w:rsidR="00EC7C1B" w:rsidRPr="00B72D53" w:rsidRDefault="00EC7C1B" w:rsidP="00062D8B">
      <w:pPr>
        <w:rPr>
          <w:rFonts w:cs="Times New Roman"/>
          <w:b/>
          <w:color w:val="000000" w:themeColor="text1"/>
          <w:sz w:val="18"/>
          <w:szCs w:val="18"/>
        </w:rPr>
      </w:pPr>
      <w:r w:rsidRPr="00B72D53">
        <w:rPr>
          <w:rFonts w:ascii="Arial" w:hAnsi="Arial" w:cs="Arial"/>
          <w:b/>
          <w:color w:val="000000" w:themeColor="text1"/>
          <w:sz w:val="24"/>
          <w:szCs w:val="24"/>
        </w:rPr>
        <w:t>Peter Johnson</w:t>
      </w:r>
      <w:r w:rsidR="00250D12" w:rsidRPr="00B72D53">
        <w:rPr>
          <w:rFonts w:ascii="Arial" w:hAnsi="Arial" w:cs="Arial"/>
          <w:b/>
          <w:color w:val="000000" w:themeColor="text1"/>
          <w:sz w:val="24"/>
          <w:szCs w:val="24"/>
          <w:vertAlign w:val="superscript"/>
        </w:rPr>
        <w:t>1</w:t>
      </w:r>
      <w:r w:rsidR="002E00F1" w:rsidRPr="00B72D53">
        <w:rPr>
          <w:rFonts w:ascii="Arial" w:hAnsi="Arial" w:cs="Arial"/>
          <w:b/>
          <w:color w:val="000000" w:themeColor="text1"/>
          <w:sz w:val="24"/>
          <w:szCs w:val="24"/>
          <w:vertAlign w:val="superscript"/>
        </w:rPr>
        <w:t>,5</w:t>
      </w:r>
      <w:r w:rsidR="00250D12" w:rsidRPr="00B72D53">
        <w:rPr>
          <w:rFonts w:ascii="Arial" w:hAnsi="Arial" w:cs="Arial"/>
          <w:b/>
          <w:color w:val="000000" w:themeColor="text1"/>
          <w:sz w:val="24"/>
          <w:szCs w:val="24"/>
        </w:rPr>
        <w:t>,</w:t>
      </w:r>
      <w:r w:rsidRPr="00B72D53">
        <w:rPr>
          <w:rFonts w:ascii="Arial" w:hAnsi="Arial" w:cs="Arial"/>
          <w:b/>
          <w:color w:val="000000" w:themeColor="text1"/>
          <w:sz w:val="24"/>
          <w:szCs w:val="24"/>
        </w:rPr>
        <w:t xml:space="preserve"> Artemis Karvounis</w:t>
      </w:r>
      <w:r w:rsidR="00250D12" w:rsidRPr="00B72D53">
        <w:rPr>
          <w:rFonts w:ascii="Arial" w:hAnsi="Arial" w:cs="Arial"/>
          <w:b/>
          <w:color w:val="000000" w:themeColor="text1"/>
          <w:sz w:val="24"/>
          <w:szCs w:val="24"/>
          <w:vertAlign w:val="superscript"/>
        </w:rPr>
        <w:t>2</w:t>
      </w:r>
      <w:r w:rsidRPr="00B72D53">
        <w:rPr>
          <w:rFonts w:ascii="Arial" w:hAnsi="Arial" w:cs="Arial"/>
          <w:b/>
          <w:color w:val="000000" w:themeColor="text1"/>
          <w:sz w:val="24"/>
          <w:szCs w:val="24"/>
        </w:rPr>
        <w:t xml:space="preserve">, </w:t>
      </w:r>
      <w:r w:rsidR="00BA7A65" w:rsidRPr="00B72D53">
        <w:rPr>
          <w:rFonts w:ascii="Arial" w:hAnsi="Arial" w:cs="Arial"/>
          <w:b/>
          <w:color w:val="000000" w:themeColor="text1"/>
          <w:sz w:val="24"/>
          <w:szCs w:val="24"/>
        </w:rPr>
        <w:t xml:space="preserve">H. </w:t>
      </w:r>
      <w:r w:rsidRPr="00B72D53">
        <w:rPr>
          <w:rFonts w:ascii="Arial" w:hAnsi="Arial" w:cs="Arial"/>
          <w:b/>
          <w:color w:val="000000" w:themeColor="text1"/>
          <w:sz w:val="24"/>
          <w:szCs w:val="24"/>
        </w:rPr>
        <w:t>Johnson Singh</w:t>
      </w:r>
      <w:r w:rsidR="00250D12" w:rsidRPr="00B72D53">
        <w:rPr>
          <w:rFonts w:ascii="Arial" w:hAnsi="Arial" w:cs="Arial"/>
          <w:b/>
          <w:color w:val="000000" w:themeColor="text1"/>
          <w:sz w:val="24"/>
          <w:szCs w:val="24"/>
          <w:vertAlign w:val="superscript"/>
        </w:rPr>
        <w:t>3</w:t>
      </w:r>
      <w:r w:rsidRPr="00B72D53">
        <w:rPr>
          <w:rFonts w:ascii="Arial" w:hAnsi="Arial" w:cs="Arial"/>
          <w:b/>
          <w:color w:val="000000" w:themeColor="text1"/>
          <w:sz w:val="24"/>
          <w:szCs w:val="24"/>
        </w:rPr>
        <w:t>,</w:t>
      </w:r>
      <w:r w:rsidR="00012991" w:rsidRPr="00B72D53">
        <w:rPr>
          <w:rFonts w:ascii="Arial" w:hAnsi="Arial" w:cs="Arial"/>
          <w:b/>
          <w:color w:val="000000" w:themeColor="text1"/>
          <w:sz w:val="24"/>
          <w:szCs w:val="24"/>
        </w:rPr>
        <w:t xml:space="preserve"> Chris</w:t>
      </w:r>
      <w:r w:rsidR="00D762C4" w:rsidRPr="00B72D53">
        <w:rPr>
          <w:rFonts w:ascii="Arial" w:hAnsi="Arial" w:cs="Arial"/>
          <w:b/>
          <w:color w:val="000000" w:themeColor="text1"/>
          <w:sz w:val="24"/>
          <w:szCs w:val="24"/>
        </w:rPr>
        <w:t>topher J. Brereton</w:t>
      </w:r>
      <w:r w:rsidR="00D762C4" w:rsidRPr="00B72D53">
        <w:rPr>
          <w:rFonts w:ascii="Arial" w:hAnsi="Arial" w:cs="Arial"/>
          <w:b/>
          <w:color w:val="000000" w:themeColor="text1"/>
          <w:sz w:val="24"/>
          <w:szCs w:val="24"/>
          <w:vertAlign w:val="superscript"/>
        </w:rPr>
        <w:t>4</w:t>
      </w:r>
      <w:r w:rsidR="00D762C4" w:rsidRPr="00B72D53">
        <w:rPr>
          <w:rFonts w:ascii="Arial" w:hAnsi="Arial" w:cs="Arial"/>
          <w:b/>
          <w:color w:val="000000" w:themeColor="text1"/>
          <w:sz w:val="24"/>
          <w:szCs w:val="24"/>
        </w:rPr>
        <w:t>,</w:t>
      </w:r>
      <w:r w:rsidRPr="00B72D53">
        <w:rPr>
          <w:rFonts w:ascii="Arial" w:hAnsi="Arial" w:cs="Arial"/>
          <w:b/>
          <w:color w:val="000000" w:themeColor="text1"/>
          <w:sz w:val="24"/>
          <w:szCs w:val="24"/>
        </w:rPr>
        <w:t xml:space="preserve"> </w:t>
      </w:r>
      <w:r w:rsidR="00491780" w:rsidRPr="00B72D53">
        <w:rPr>
          <w:rFonts w:ascii="Arial" w:hAnsi="Arial" w:cs="Arial"/>
          <w:b/>
          <w:color w:val="000000" w:themeColor="text1"/>
          <w:sz w:val="24"/>
          <w:szCs w:val="24"/>
        </w:rPr>
        <w:t>Konstantinos Bourdakos</w:t>
      </w:r>
      <w:r w:rsidR="002E00F1" w:rsidRPr="00B72D53">
        <w:rPr>
          <w:rFonts w:ascii="Arial" w:hAnsi="Arial" w:cs="Arial"/>
          <w:b/>
          <w:color w:val="000000" w:themeColor="text1"/>
          <w:sz w:val="24"/>
          <w:szCs w:val="24"/>
          <w:vertAlign w:val="superscript"/>
        </w:rPr>
        <w:t>1,5</w:t>
      </w:r>
      <w:r w:rsidR="00250D12" w:rsidRPr="00B72D53">
        <w:rPr>
          <w:rFonts w:ascii="Arial" w:hAnsi="Arial" w:cs="Arial"/>
          <w:b/>
          <w:color w:val="000000" w:themeColor="text1"/>
          <w:sz w:val="24"/>
          <w:szCs w:val="24"/>
        </w:rPr>
        <w:t>,</w:t>
      </w:r>
      <w:r w:rsidR="00277314" w:rsidRPr="00B72D53">
        <w:rPr>
          <w:rFonts w:ascii="Arial" w:hAnsi="Arial" w:cs="Arial"/>
          <w:b/>
          <w:color w:val="000000" w:themeColor="text1"/>
          <w:sz w:val="24"/>
          <w:szCs w:val="24"/>
        </w:rPr>
        <w:t xml:space="preserve"> Kerry Lunn</w:t>
      </w:r>
      <w:r w:rsidR="00277314" w:rsidRPr="00B72D53">
        <w:rPr>
          <w:rFonts w:ascii="Arial" w:hAnsi="Arial" w:cs="Arial"/>
          <w:b/>
          <w:color w:val="000000" w:themeColor="text1"/>
          <w:sz w:val="24"/>
          <w:szCs w:val="24"/>
          <w:vertAlign w:val="superscript"/>
        </w:rPr>
        <w:t>6</w:t>
      </w:r>
      <w:r w:rsidR="00277314" w:rsidRPr="00B72D53">
        <w:rPr>
          <w:rFonts w:ascii="Arial" w:hAnsi="Arial" w:cs="Arial"/>
          <w:b/>
          <w:color w:val="000000" w:themeColor="text1"/>
          <w:sz w:val="24"/>
          <w:szCs w:val="24"/>
        </w:rPr>
        <w:t>, James JW Roberts</w:t>
      </w:r>
      <w:r w:rsidR="00277314" w:rsidRPr="00B72D53">
        <w:rPr>
          <w:rFonts w:ascii="Arial" w:hAnsi="Arial" w:cs="Arial"/>
          <w:b/>
          <w:color w:val="000000" w:themeColor="text1"/>
          <w:sz w:val="24"/>
          <w:szCs w:val="24"/>
          <w:vertAlign w:val="superscript"/>
        </w:rPr>
        <w:t>6</w:t>
      </w:r>
      <w:r w:rsidR="00277314" w:rsidRPr="00B72D53">
        <w:rPr>
          <w:rFonts w:ascii="Arial" w:hAnsi="Arial" w:cs="Arial"/>
          <w:b/>
          <w:color w:val="000000" w:themeColor="text1"/>
          <w:sz w:val="24"/>
          <w:szCs w:val="24"/>
        </w:rPr>
        <w:t>, Donna E Davies</w:t>
      </w:r>
      <w:r w:rsidR="00277314" w:rsidRPr="00B72D53">
        <w:rPr>
          <w:rFonts w:ascii="Arial" w:hAnsi="Arial" w:cs="Arial"/>
          <w:b/>
          <w:color w:val="000000" w:themeColor="text1"/>
          <w:sz w:val="24"/>
          <w:szCs w:val="24"/>
          <w:vertAlign w:val="superscript"/>
        </w:rPr>
        <w:t>4,5</w:t>
      </w:r>
      <w:r w:rsidR="00277314" w:rsidRPr="00B72D53">
        <w:rPr>
          <w:rFonts w:ascii="Arial" w:hAnsi="Arial" w:cs="Arial"/>
          <w:b/>
          <w:color w:val="000000" w:themeColor="text1"/>
          <w:sz w:val="24"/>
          <w:szCs w:val="24"/>
        </w:rPr>
        <w:t xml:space="preserve"> , </w:t>
      </w:r>
      <w:r w:rsidR="00062D8B" w:rsidRPr="00B72D53">
        <w:rPr>
          <w:rFonts w:ascii="Arial" w:hAnsi="Arial" w:cs="Arial"/>
          <w:b/>
          <w:color w:val="000000" w:themeColor="text1"/>
          <w:sz w:val="24"/>
          <w:szCs w:val="24"/>
        </w:rPr>
        <w:t xml:space="preserve">Otto </w:t>
      </w:r>
      <w:r w:rsidR="00BA7A65" w:rsidRPr="00B72D53">
        <w:rPr>
          <w:rFonts w:ascii="Arial" w:hAnsi="Arial" w:cs="Arial"/>
          <w:b/>
          <w:color w:val="000000" w:themeColor="text1"/>
          <w:sz w:val="24"/>
          <w:szCs w:val="24"/>
        </w:rPr>
        <w:t xml:space="preserve">L. </w:t>
      </w:r>
      <w:r w:rsidR="00062D8B" w:rsidRPr="00B72D53">
        <w:rPr>
          <w:rFonts w:ascii="Arial" w:hAnsi="Arial" w:cs="Arial"/>
          <w:b/>
          <w:color w:val="000000" w:themeColor="text1"/>
          <w:sz w:val="24"/>
          <w:szCs w:val="24"/>
        </w:rPr>
        <w:t>Muskens</w:t>
      </w:r>
      <w:r w:rsidR="00062D8B" w:rsidRPr="00B72D53">
        <w:rPr>
          <w:rFonts w:ascii="Arial" w:hAnsi="Arial" w:cs="Arial"/>
          <w:b/>
          <w:color w:val="000000" w:themeColor="text1"/>
          <w:sz w:val="24"/>
          <w:szCs w:val="24"/>
          <w:vertAlign w:val="superscript"/>
        </w:rPr>
        <w:t>3</w:t>
      </w:r>
      <w:r w:rsidR="00062D8B" w:rsidRPr="00B72D53">
        <w:rPr>
          <w:rFonts w:ascii="Arial" w:hAnsi="Arial" w:cs="Arial"/>
          <w:b/>
          <w:color w:val="000000" w:themeColor="text1"/>
          <w:sz w:val="24"/>
          <w:szCs w:val="24"/>
        </w:rPr>
        <w:t xml:space="preserve">, Mark </w:t>
      </w:r>
      <w:r w:rsidR="00493F8A" w:rsidRPr="00B72D53">
        <w:rPr>
          <w:rFonts w:ascii="Arial" w:hAnsi="Arial" w:cs="Arial"/>
          <w:b/>
          <w:color w:val="000000" w:themeColor="text1"/>
          <w:sz w:val="24"/>
          <w:szCs w:val="24"/>
        </w:rPr>
        <w:t xml:space="preserve">G </w:t>
      </w:r>
      <w:r w:rsidR="00062D8B" w:rsidRPr="00B72D53">
        <w:rPr>
          <w:rFonts w:ascii="Arial" w:hAnsi="Arial" w:cs="Arial"/>
          <w:b/>
          <w:color w:val="000000" w:themeColor="text1"/>
          <w:sz w:val="24"/>
          <w:szCs w:val="24"/>
        </w:rPr>
        <w:t>Jones</w:t>
      </w:r>
      <w:r w:rsidR="00062D8B" w:rsidRPr="00B72D53">
        <w:rPr>
          <w:rFonts w:ascii="Arial" w:hAnsi="Arial" w:cs="Arial"/>
          <w:b/>
          <w:color w:val="000000" w:themeColor="text1"/>
          <w:sz w:val="24"/>
          <w:szCs w:val="24"/>
          <w:vertAlign w:val="superscript"/>
        </w:rPr>
        <w:t>4</w:t>
      </w:r>
      <w:r w:rsidR="00FF0394" w:rsidRPr="00B72D53">
        <w:rPr>
          <w:rFonts w:ascii="Arial" w:hAnsi="Arial" w:cs="Arial"/>
          <w:b/>
          <w:color w:val="000000" w:themeColor="text1"/>
          <w:sz w:val="24"/>
          <w:szCs w:val="24"/>
          <w:vertAlign w:val="superscript"/>
        </w:rPr>
        <w:t>,5</w:t>
      </w:r>
      <w:r w:rsidR="009F0E18" w:rsidRPr="00B72D53">
        <w:rPr>
          <w:rFonts w:ascii="Arial" w:hAnsi="Arial" w:cs="Arial"/>
          <w:b/>
          <w:color w:val="000000" w:themeColor="text1"/>
          <w:sz w:val="24"/>
          <w:szCs w:val="24"/>
        </w:rPr>
        <w:t xml:space="preserve"> and</w:t>
      </w:r>
      <w:r w:rsidR="00493F8A" w:rsidRPr="00B72D53">
        <w:rPr>
          <w:rFonts w:ascii="Arial" w:hAnsi="Arial" w:cs="Arial"/>
          <w:b/>
          <w:color w:val="000000" w:themeColor="text1"/>
          <w:sz w:val="24"/>
          <w:szCs w:val="24"/>
        </w:rPr>
        <w:t xml:space="preserve"> </w:t>
      </w:r>
      <w:r w:rsidRPr="00B72D53">
        <w:rPr>
          <w:rFonts w:ascii="Arial" w:hAnsi="Arial" w:cs="Arial"/>
          <w:b/>
          <w:color w:val="000000" w:themeColor="text1"/>
          <w:sz w:val="24"/>
          <w:szCs w:val="24"/>
        </w:rPr>
        <w:t>Sumeet Mahajan</w:t>
      </w:r>
      <w:r w:rsidR="002E00F1" w:rsidRPr="00B72D53">
        <w:rPr>
          <w:rFonts w:ascii="Arial" w:hAnsi="Arial" w:cs="Arial"/>
          <w:b/>
          <w:color w:val="000000" w:themeColor="text1"/>
          <w:sz w:val="24"/>
          <w:szCs w:val="24"/>
          <w:vertAlign w:val="superscript"/>
        </w:rPr>
        <w:t>1,5</w:t>
      </w:r>
      <w:r w:rsidR="009F0E18" w:rsidRPr="00B72D53">
        <w:rPr>
          <w:rFonts w:ascii="Arial" w:hAnsi="Arial" w:cs="Arial"/>
          <w:b/>
          <w:color w:val="000000" w:themeColor="text1"/>
          <w:sz w:val="24"/>
          <w:szCs w:val="24"/>
        </w:rPr>
        <w:t>*</w:t>
      </w:r>
    </w:p>
    <w:p w14:paraId="158FFBD3" w14:textId="3B6FCF6C" w:rsidR="00250D12" w:rsidRPr="00B72D53" w:rsidRDefault="00250D12" w:rsidP="0059687B">
      <w:pPr>
        <w:spacing w:after="0" w:line="240" w:lineRule="auto"/>
        <w:rPr>
          <w:rFonts w:cs="Times New Roman"/>
          <w:i/>
          <w:color w:val="000000" w:themeColor="text1"/>
          <w:sz w:val="18"/>
          <w:szCs w:val="18"/>
        </w:rPr>
      </w:pPr>
      <w:r w:rsidRPr="00B72D53">
        <w:rPr>
          <w:rFonts w:cs="Times New Roman"/>
          <w:i/>
          <w:color w:val="000000" w:themeColor="text1"/>
          <w:sz w:val="18"/>
          <w:szCs w:val="18"/>
        </w:rPr>
        <w:t xml:space="preserve">1: </w:t>
      </w:r>
      <w:r w:rsidR="00FF0394" w:rsidRPr="00B72D53">
        <w:rPr>
          <w:rFonts w:cs="Times New Roman"/>
          <w:i/>
          <w:color w:val="000000" w:themeColor="text1"/>
          <w:sz w:val="18"/>
          <w:szCs w:val="18"/>
        </w:rPr>
        <w:t>School</w:t>
      </w:r>
      <w:r w:rsidRPr="00B72D53">
        <w:rPr>
          <w:rFonts w:cs="Times New Roman"/>
          <w:i/>
          <w:color w:val="000000" w:themeColor="text1"/>
          <w:sz w:val="18"/>
          <w:szCs w:val="18"/>
        </w:rPr>
        <w:t xml:space="preserve"> of Chemistry,</w:t>
      </w:r>
      <w:r w:rsidR="009A326D" w:rsidRPr="00B72D53">
        <w:rPr>
          <w:rFonts w:cs="Times New Roman"/>
          <w:i/>
          <w:color w:val="000000" w:themeColor="text1"/>
          <w:sz w:val="18"/>
          <w:szCs w:val="18"/>
        </w:rPr>
        <w:t xml:space="preserve"> </w:t>
      </w:r>
      <w:r w:rsidRPr="00B72D53">
        <w:rPr>
          <w:rFonts w:cs="Times New Roman"/>
          <w:i/>
          <w:color w:val="000000" w:themeColor="text1"/>
          <w:sz w:val="18"/>
          <w:szCs w:val="18"/>
        </w:rPr>
        <w:t>Faculty of Engineering and Physical Sciences, University of Southampton, Southampton, United Kingdom;</w:t>
      </w:r>
    </w:p>
    <w:p w14:paraId="5DB74BC0" w14:textId="3CB6A7E7" w:rsidR="00250D12" w:rsidRPr="00B72D53" w:rsidRDefault="00250D12" w:rsidP="0059687B">
      <w:pPr>
        <w:spacing w:after="0" w:line="240" w:lineRule="auto"/>
        <w:rPr>
          <w:rFonts w:cs="Times New Roman"/>
          <w:i/>
          <w:color w:val="000000" w:themeColor="text1"/>
          <w:sz w:val="18"/>
          <w:szCs w:val="18"/>
        </w:rPr>
      </w:pPr>
      <w:r w:rsidRPr="00B72D53">
        <w:rPr>
          <w:rFonts w:cs="Times New Roman"/>
          <w:i/>
          <w:color w:val="000000" w:themeColor="text1"/>
          <w:sz w:val="18"/>
          <w:szCs w:val="18"/>
        </w:rPr>
        <w:t>2: Optoelectronics Research Centre and Centre for Photonic Metamaterials, University of Southampton, UK</w:t>
      </w:r>
    </w:p>
    <w:p w14:paraId="77A6BB34" w14:textId="37620151" w:rsidR="00250D12" w:rsidRPr="00B72D53" w:rsidRDefault="00250D12" w:rsidP="0059687B">
      <w:pPr>
        <w:spacing w:after="0" w:line="240" w:lineRule="auto"/>
        <w:rPr>
          <w:rFonts w:cs="Times New Roman"/>
          <w:i/>
          <w:color w:val="000000" w:themeColor="text1"/>
          <w:sz w:val="18"/>
          <w:szCs w:val="18"/>
        </w:rPr>
      </w:pPr>
      <w:r w:rsidRPr="00B72D53">
        <w:rPr>
          <w:rFonts w:cs="Times New Roman"/>
          <w:i/>
          <w:color w:val="000000" w:themeColor="text1"/>
          <w:sz w:val="18"/>
          <w:szCs w:val="18"/>
        </w:rPr>
        <w:t>3: Physics and Astronomy, Faculty of Engineering and Physical Sciences, University of Southampton, Southampton, UK</w:t>
      </w:r>
    </w:p>
    <w:p w14:paraId="6DCBA683" w14:textId="001AB955" w:rsidR="00250D12" w:rsidRPr="00B72D53" w:rsidRDefault="00250D12" w:rsidP="0059687B">
      <w:pPr>
        <w:spacing w:after="0" w:line="240" w:lineRule="auto"/>
        <w:rPr>
          <w:rFonts w:cs="Times New Roman"/>
          <w:i/>
          <w:color w:val="000000" w:themeColor="text1"/>
          <w:sz w:val="18"/>
          <w:szCs w:val="18"/>
        </w:rPr>
      </w:pPr>
      <w:r w:rsidRPr="00B72D53">
        <w:rPr>
          <w:rFonts w:cs="Times New Roman"/>
          <w:i/>
          <w:color w:val="000000" w:themeColor="text1"/>
          <w:sz w:val="18"/>
          <w:szCs w:val="18"/>
        </w:rPr>
        <w:t>4: NIHR Southampton Biomedical Research Centre, Clinical and Experimental Sciences, Faculty of Medicine, University of Southampton, Southampton, United Kingdom</w:t>
      </w:r>
    </w:p>
    <w:p w14:paraId="1C44ADAD" w14:textId="092F10C8" w:rsidR="00250D12" w:rsidRPr="00B72D53" w:rsidRDefault="00250D12" w:rsidP="0059687B">
      <w:pPr>
        <w:tabs>
          <w:tab w:val="right" w:pos="10466"/>
        </w:tabs>
        <w:spacing w:after="0" w:line="240" w:lineRule="auto"/>
        <w:rPr>
          <w:rFonts w:cs="Times New Roman"/>
          <w:i/>
          <w:color w:val="000000" w:themeColor="text1"/>
          <w:sz w:val="18"/>
          <w:szCs w:val="18"/>
        </w:rPr>
      </w:pPr>
      <w:r w:rsidRPr="00B72D53">
        <w:rPr>
          <w:rFonts w:cs="Times New Roman"/>
          <w:i/>
          <w:color w:val="000000" w:themeColor="text1"/>
          <w:sz w:val="18"/>
          <w:szCs w:val="18"/>
        </w:rPr>
        <w:t>5: Institute for Life Sciences, University of Southampton, Southampton, United Kingdom</w:t>
      </w:r>
      <w:r w:rsidR="00092117" w:rsidRPr="00B72D53">
        <w:rPr>
          <w:rFonts w:cs="Times New Roman"/>
          <w:i/>
          <w:color w:val="000000" w:themeColor="text1"/>
          <w:sz w:val="18"/>
          <w:szCs w:val="18"/>
        </w:rPr>
        <w:tab/>
      </w:r>
    </w:p>
    <w:p w14:paraId="0F92BCE3" w14:textId="0732F9F5" w:rsidR="00493F8A" w:rsidRPr="00B72D53" w:rsidRDefault="00493F8A" w:rsidP="0059687B">
      <w:pPr>
        <w:spacing w:after="0" w:line="240" w:lineRule="auto"/>
        <w:rPr>
          <w:rFonts w:cs="Times New Roman"/>
          <w:i/>
          <w:color w:val="000000" w:themeColor="text1"/>
          <w:sz w:val="18"/>
          <w:szCs w:val="18"/>
        </w:rPr>
      </w:pPr>
      <w:r w:rsidRPr="00B72D53">
        <w:rPr>
          <w:rFonts w:cs="Times New Roman"/>
          <w:i/>
          <w:color w:val="000000" w:themeColor="text1"/>
          <w:sz w:val="18"/>
          <w:szCs w:val="18"/>
        </w:rPr>
        <w:t>6: Synairgen Research Ltd, Southampton, United Kingdom</w:t>
      </w:r>
    </w:p>
    <w:p w14:paraId="30C6A60F" w14:textId="4FDD59CD" w:rsidR="009F0E18" w:rsidRPr="00B72D53" w:rsidRDefault="009F0E18" w:rsidP="0059687B">
      <w:pPr>
        <w:spacing w:after="0" w:line="240" w:lineRule="auto"/>
        <w:rPr>
          <w:rFonts w:cs="Times New Roman"/>
          <w:i/>
          <w:color w:val="000000" w:themeColor="text1"/>
          <w:sz w:val="18"/>
          <w:szCs w:val="18"/>
        </w:rPr>
      </w:pPr>
      <w:r w:rsidRPr="00B72D53">
        <w:rPr>
          <w:rFonts w:cs="Times New Roman"/>
          <w:i/>
          <w:color w:val="000000" w:themeColor="text1"/>
          <w:sz w:val="18"/>
          <w:szCs w:val="18"/>
        </w:rPr>
        <w:t>*s.mahajan@soton.ac.uk</w:t>
      </w:r>
    </w:p>
    <w:p w14:paraId="14E5CAA9" w14:textId="77777777" w:rsidR="00EA2697" w:rsidRPr="00B72D53" w:rsidRDefault="00EA2697" w:rsidP="00DA37CB">
      <w:pPr>
        <w:pStyle w:val="Heading3"/>
        <w:rPr>
          <w:color w:val="000000" w:themeColor="text1"/>
        </w:rPr>
      </w:pPr>
      <w:r w:rsidRPr="00B72D53">
        <w:rPr>
          <w:color w:val="000000" w:themeColor="text1"/>
        </w:rPr>
        <w:t xml:space="preserve">Abstract: </w:t>
      </w:r>
    </w:p>
    <w:p w14:paraId="4E9C79A7" w14:textId="2B677E12" w:rsidR="00D41098" w:rsidRPr="00B72D53" w:rsidRDefault="00D478C5" w:rsidP="007C36D7">
      <w:pPr>
        <w:rPr>
          <w:rFonts w:cs="Times New Roman"/>
          <w:color w:val="000000" w:themeColor="text1"/>
          <w:sz w:val="20"/>
          <w:szCs w:val="20"/>
        </w:rPr>
      </w:pPr>
      <w:r w:rsidRPr="00B72D53">
        <w:rPr>
          <w:rFonts w:cs="Times New Roman"/>
          <w:color w:val="000000" w:themeColor="text1"/>
          <w:sz w:val="20"/>
          <w:szCs w:val="20"/>
        </w:rPr>
        <w:t>Super-resolution</w:t>
      </w:r>
      <w:r w:rsidR="008A7F8D" w:rsidRPr="00B72D53">
        <w:rPr>
          <w:rFonts w:cs="Times New Roman"/>
          <w:color w:val="000000" w:themeColor="text1"/>
          <w:sz w:val="20"/>
          <w:szCs w:val="20"/>
        </w:rPr>
        <w:t xml:space="preserve"> (SR)</w:t>
      </w:r>
      <w:r w:rsidRPr="00B72D53">
        <w:rPr>
          <w:rFonts w:cs="Times New Roman"/>
          <w:color w:val="000000" w:themeColor="text1"/>
          <w:sz w:val="20"/>
          <w:szCs w:val="20"/>
        </w:rPr>
        <w:t xml:space="preserve"> optical microscopy has allowed the investigation of many biological structures below the diffraction limit</w:t>
      </w:r>
      <w:r w:rsidR="00BA7A65" w:rsidRPr="00B72D53">
        <w:rPr>
          <w:rFonts w:cs="Times New Roman"/>
          <w:color w:val="000000" w:themeColor="text1"/>
          <w:sz w:val="20"/>
          <w:szCs w:val="20"/>
        </w:rPr>
        <w:t>,</w:t>
      </w:r>
      <w:r w:rsidRPr="00B72D53">
        <w:rPr>
          <w:rFonts w:cs="Times New Roman"/>
          <w:color w:val="000000" w:themeColor="text1"/>
          <w:sz w:val="20"/>
          <w:szCs w:val="20"/>
        </w:rPr>
        <w:t xml:space="preserve"> however, </w:t>
      </w:r>
      <w:r w:rsidR="00062D8B" w:rsidRPr="00B72D53">
        <w:rPr>
          <w:rFonts w:cs="Times New Roman"/>
          <w:color w:val="000000" w:themeColor="text1"/>
          <w:sz w:val="20"/>
          <w:szCs w:val="20"/>
        </w:rPr>
        <w:t>most of the techniques</w:t>
      </w:r>
      <w:r w:rsidRPr="00B72D53">
        <w:rPr>
          <w:rFonts w:cs="Times New Roman"/>
          <w:color w:val="000000" w:themeColor="text1"/>
          <w:sz w:val="20"/>
          <w:szCs w:val="20"/>
        </w:rPr>
        <w:t xml:space="preserve"> are hampered by </w:t>
      </w:r>
      <w:r w:rsidR="00062D8B" w:rsidRPr="00B72D53">
        <w:rPr>
          <w:rFonts w:cs="Times New Roman"/>
          <w:color w:val="000000" w:themeColor="text1"/>
          <w:sz w:val="20"/>
          <w:szCs w:val="20"/>
        </w:rPr>
        <w:t>the</w:t>
      </w:r>
      <w:r w:rsidRPr="00B72D53">
        <w:rPr>
          <w:rFonts w:cs="Times New Roman"/>
          <w:color w:val="000000" w:themeColor="text1"/>
          <w:sz w:val="20"/>
          <w:szCs w:val="20"/>
        </w:rPr>
        <w:t xml:space="preserve"> need for fluor</w:t>
      </w:r>
      <w:r w:rsidR="00EC7C1B" w:rsidRPr="00B72D53">
        <w:rPr>
          <w:rFonts w:cs="Times New Roman"/>
          <w:color w:val="000000" w:themeColor="text1"/>
          <w:sz w:val="20"/>
          <w:szCs w:val="20"/>
        </w:rPr>
        <w:t>escent labels. Non-linear label-</w:t>
      </w:r>
      <w:r w:rsidRPr="00B72D53">
        <w:rPr>
          <w:rFonts w:cs="Times New Roman"/>
          <w:color w:val="000000" w:themeColor="text1"/>
          <w:sz w:val="20"/>
          <w:szCs w:val="20"/>
        </w:rPr>
        <w:t>free techniques such as Second Harmonic Generation (SHG) provide structurally specific contrast without the addition of exogen</w:t>
      </w:r>
      <w:r w:rsidR="005C7D2D" w:rsidRPr="00B72D53">
        <w:rPr>
          <w:rFonts w:cs="Times New Roman"/>
          <w:color w:val="000000" w:themeColor="text1"/>
          <w:sz w:val="20"/>
          <w:szCs w:val="20"/>
        </w:rPr>
        <w:t>ous labels, allowing observation of unperturbed biological systems.</w:t>
      </w:r>
      <w:r w:rsidR="00D50A0B" w:rsidRPr="00B72D53">
        <w:rPr>
          <w:rFonts w:cs="Times New Roman"/>
          <w:color w:val="000000" w:themeColor="text1"/>
          <w:sz w:val="20"/>
          <w:szCs w:val="20"/>
        </w:rPr>
        <w:t xml:space="preserve"> </w:t>
      </w:r>
      <w:r w:rsidR="009F0E18" w:rsidRPr="00B72D53">
        <w:rPr>
          <w:rFonts w:cs="Times New Roman"/>
          <w:color w:val="000000" w:themeColor="text1"/>
          <w:sz w:val="20"/>
          <w:szCs w:val="20"/>
        </w:rPr>
        <w:t>We</w:t>
      </w:r>
      <w:r w:rsidR="00DE68F7" w:rsidRPr="00B72D53">
        <w:rPr>
          <w:rFonts w:cs="Times New Roman"/>
          <w:color w:val="000000" w:themeColor="text1"/>
          <w:sz w:val="20"/>
          <w:szCs w:val="20"/>
        </w:rPr>
        <w:t xml:space="preserve"> us</w:t>
      </w:r>
      <w:r w:rsidR="009F0E18" w:rsidRPr="00B72D53">
        <w:rPr>
          <w:rFonts w:cs="Times New Roman"/>
          <w:color w:val="000000" w:themeColor="text1"/>
          <w:sz w:val="20"/>
          <w:szCs w:val="20"/>
        </w:rPr>
        <w:t>e</w:t>
      </w:r>
      <w:r w:rsidR="00DE68F7" w:rsidRPr="00B72D53">
        <w:rPr>
          <w:rFonts w:cs="Times New Roman"/>
          <w:color w:val="000000" w:themeColor="text1"/>
          <w:sz w:val="20"/>
          <w:szCs w:val="20"/>
        </w:rPr>
        <w:t xml:space="preserve"> the photonic nanojet</w:t>
      </w:r>
      <w:r w:rsidR="00D2591B" w:rsidRPr="00B72D53">
        <w:rPr>
          <w:rFonts w:cs="Times New Roman"/>
          <w:color w:val="000000" w:themeColor="text1"/>
          <w:sz w:val="20"/>
          <w:szCs w:val="20"/>
        </w:rPr>
        <w:t xml:space="preserve"> (PNJ)</w:t>
      </w:r>
      <w:r w:rsidR="00DE68F7" w:rsidRPr="00B72D53">
        <w:rPr>
          <w:rFonts w:cs="Times New Roman"/>
          <w:color w:val="000000" w:themeColor="text1"/>
          <w:sz w:val="20"/>
          <w:szCs w:val="20"/>
        </w:rPr>
        <w:t xml:space="preserve"> phen</w:t>
      </w:r>
      <w:r w:rsidR="000D1713" w:rsidRPr="00B72D53">
        <w:rPr>
          <w:rFonts w:cs="Times New Roman"/>
          <w:color w:val="000000" w:themeColor="text1"/>
          <w:sz w:val="20"/>
          <w:szCs w:val="20"/>
        </w:rPr>
        <w:t>omena</w:t>
      </w:r>
      <w:r w:rsidR="009F0E18" w:rsidRPr="00B72D53">
        <w:rPr>
          <w:rFonts w:cs="Times New Roman"/>
          <w:color w:val="000000" w:themeColor="text1"/>
          <w:sz w:val="20"/>
          <w:szCs w:val="20"/>
        </w:rPr>
        <w:t xml:space="preserve"> to</w:t>
      </w:r>
      <w:r w:rsidR="0059687B" w:rsidRPr="00B72D53">
        <w:rPr>
          <w:rFonts w:cs="Times New Roman"/>
          <w:color w:val="000000" w:themeColor="text1"/>
          <w:sz w:val="20"/>
          <w:szCs w:val="20"/>
        </w:rPr>
        <w:t xml:space="preserve"> achieve super-resolution SHG (SR-SHG). A</w:t>
      </w:r>
      <w:r w:rsidR="00DE68F7" w:rsidRPr="00B72D53">
        <w:rPr>
          <w:rFonts w:cs="Times New Roman"/>
          <w:color w:val="000000" w:themeColor="text1"/>
          <w:sz w:val="20"/>
          <w:szCs w:val="20"/>
        </w:rPr>
        <w:t xml:space="preserve"> resolution of </w:t>
      </w:r>
      <w:r w:rsidR="000549A0" w:rsidRPr="00B72D53">
        <w:rPr>
          <w:rFonts w:cs="Times New Roman"/>
          <w:color w:val="000000" w:themeColor="text1"/>
          <w:sz w:val="20"/>
          <w:szCs w:val="20"/>
        </w:rPr>
        <w:t>~λ</w:t>
      </w:r>
      <w:r w:rsidR="000D1713" w:rsidRPr="00B72D53">
        <w:rPr>
          <w:rFonts w:cs="Times New Roman"/>
          <w:color w:val="000000" w:themeColor="text1"/>
          <w:sz w:val="20"/>
          <w:szCs w:val="20"/>
        </w:rPr>
        <w:t>/6</w:t>
      </w:r>
      <w:r w:rsidR="00510260" w:rsidRPr="00B72D53">
        <w:rPr>
          <w:rFonts w:cs="Times New Roman"/>
          <w:color w:val="000000" w:themeColor="text1"/>
          <w:sz w:val="20"/>
          <w:szCs w:val="20"/>
        </w:rPr>
        <w:t xml:space="preserve"> with respect to the </w:t>
      </w:r>
      <w:r w:rsidR="002F5097" w:rsidRPr="00B72D53">
        <w:rPr>
          <w:rFonts w:cs="Times New Roman"/>
          <w:color w:val="000000" w:themeColor="text1"/>
          <w:sz w:val="20"/>
          <w:szCs w:val="20"/>
        </w:rPr>
        <w:t>fundamental</w:t>
      </w:r>
      <w:r w:rsidR="00510260" w:rsidRPr="00B72D53">
        <w:rPr>
          <w:rFonts w:cs="Times New Roman"/>
          <w:color w:val="000000" w:themeColor="text1"/>
          <w:sz w:val="20"/>
          <w:szCs w:val="20"/>
        </w:rPr>
        <w:t xml:space="preserve"> wavelength</w:t>
      </w:r>
      <w:r w:rsidR="0052748D" w:rsidRPr="00B72D53">
        <w:rPr>
          <w:rFonts w:cs="Times New Roman"/>
          <w:color w:val="000000" w:themeColor="text1"/>
          <w:sz w:val="20"/>
          <w:szCs w:val="20"/>
        </w:rPr>
        <w:t xml:space="preserve">, </w:t>
      </w:r>
      <w:r w:rsidR="004711DB" w:rsidRPr="00B72D53">
        <w:rPr>
          <w:rFonts w:cs="Times New Roman"/>
          <w:color w:val="000000" w:themeColor="text1"/>
          <w:sz w:val="20"/>
          <w:szCs w:val="20"/>
        </w:rPr>
        <w:t xml:space="preserve">that is, </w:t>
      </w:r>
      <w:r w:rsidR="0052748D" w:rsidRPr="00B72D53">
        <w:rPr>
          <w:rFonts w:cs="Times New Roman"/>
          <w:color w:val="000000" w:themeColor="text1"/>
          <w:sz w:val="20"/>
          <w:szCs w:val="20"/>
        </w:rPr>
        <w:t xml:space="preserve">a </w:t>
      </w:r>
      <w:r w:rsidR="002F5097" w:rsidRPr="00B72D53">
        <w:rPr>
          <w:rFonts w:cs="Times New Roman"/>
          <w:color w:val="000000" w:themeColor="text1"/>
          <w:sz w:val="20"/>
          <w:szCs w:val="20"/>
        </w:rPr>
        <w:t>~2.</w:t>
      </w:r>
      <w:r w:rsidR="006A0322" w:rsidRPr="00B72D53">
        <w:rPr>
          <w:rFonts w:cs="Times New Roman"/>
          <w:color w:val="000000" w:themeColor="text1"/>
          <w:sz w:val="20"/>
          <w:szCs w:val="20"/>
        </w:rPr>
        <w:t>3</w:t>
      </w:r>
      <w:r w:rsidR="0052748D" w:rsidRPr="00B72D53">
        <w:rPr>
          <w:rFonts w:cs="Times New Roman"/>
          <w:color w:val="000000" w:themeColor="text1"/>
          <w:sz w:val="20"/>
          <w:szCs w:val="20"/>
        </w:rPr>
        <w:t>-</w:t>
      </w:r>
      <w:r w:rsidR="000549A0" w:rsidRPr="00B72D53">
        <w:rPr>
          <w:rFonts w:cs="Times New Roman"/>
          <w:color w:val="000000" w:themeColor="text1"/>
          <w:sz w:val="20"/>
          <w:szCs w:val="20"/>
        </w:rPr>
        <w:t>fold improvement over</w:t>
      </w:r>
      <w:r w:rsidR="004711DB" w:rsidRPr="00B72D53">
        <w:rPr>
          <w:rFonts w:cs="Times New Roman"/>
          <w:color w:val="000000" w:themeColor="text1"/>
          <w:sz w:val="20"/>
          <w:szCs w:val="20"/>
        </w:rPr>
        <w:t xml:space="preserve"> conventional or</w:t>
      </w:r>
      <w:r w:rsidR="000549A0" w:rsidRPr="00B72D53">
        <w:rPr>
          <w:rFonts w:cs="Times New Roman"/>
          <w:color w:val="000000" w:themeColor="text1"/>
          <w:sz w:val="20"/>
          <w:szCs w:val="20"/>
        </w:rPr>
        <w:t xml:space="preserve"> </w:t>
      </w:r>
      <w:r w:rsidR="0052748D" w:rsidRPr="00B72D53">
        <w:rPr>
          <w:rFonts w:cs="Times New Roman"/>
          <w:color w:val="000000" w:themeColor="text1"/>
          <w:sz w:val="20"/>
          <w:szCs w:val="20"/>
        </w:rPr>
        <w:t>diffraction-limited</w:t>
      </w:r>
      <w:r w:rsidR="000549A0" w:rsidRPr="00B72D53">
        <w:rPr>
          <w:rFonts w:cs="Times New Roman"/>
          <w:color w:val="000000" w:themeColor="text1"/>
          <w:sz w:val="20"/>
          <w:szCs w:val="20"/>
        </w:rPr>
        <w:t xml:space="preserve"> SHG</w:t>
      </w:r>
      <w:r w:rsidR="0052748D" w:rsidRPr="00B72D53">
        <w:rPr>
          <w:rFonts w:cs="Times New Roman"/>
          <w:color w:val="000000" w:themeColor="text1"/>
          <w:sz w:val="20"/>
          <w:szCs w:val="20"/>
        </w:rPr>
        <w:t xml:space="preserve"> under the same imaging conditions</w:t>
      </w:r>
      <w:r w:rsidR="0059687B" w:rsidRPr="00B72D53">
        <w:rPr>
          <w:rFonts w:cs="Times New Roman"/>
          <w:color w:val="000000" w:themeColor="text1"/>
          <w:sz w:val="20"/>
          <w:szCs w:val="20"/>
        </w:rPr>
        <w:t xml:space="preserve"> is achieved</w:t>
      </w:r>
      <w:r w:rsidR="0052748D" w:rsidRPr="00B72D53">
        <w:rPr>
          <w:rFonts w:cs="Times New Roman"/>
          <w:color w:val="000000" w:themeColor="text1"/>
          <w:sz w:val="20"/>
          <w:szCs w:val="20"/>
        </w:rPr>
        <w:t xml:space="preserve">. </w:t>
      </w:r>
      <w:r w:rsidR="00C86B0F" w:rsidRPr="00B72D53">
        <w:rPr>
          <w:rFonts w:cs="Times New Roman"/>
          <w:color w:val="000000" w:themeColor="text1"/>
          <w:sz w:val="20"/>
          <w:szCs w:val="20"/>
        </w:rPr>
        <w:t>Crucially we find that the polarisation properties of excitation are maintained in a PNJ</w:t>
      </w:r>
      <w:r w:rsidR="007C36D7" w:rsidRPr="00B72D53">
        <w:rPr>
          <w:rFonts w:cs="Times New Roman"/>
          <w:color w:val="000000" w:themeColor="text1"/>
          <w:sz w:val="20"/>
          <w:szCs w:val="20"/>
        </w:rPr>
        <w:t xml:space="preserve">. This is observed in experiment and simulations. This </w:t>
      </w:r>
      <w:r w:rsidR="00AB64D6" w:rsidRPr="00B72D53">
        <w:rPr>
          <w:rFonts w:cs="Times New Roman"/>
          <w:color w:val="000000" w:themeColor="text1"/>
          <w:sz w:val="20"/>
          <w:szCs w:val="20"/>
        </w:rPr>
        <w:t xml:space="preserve">may have widespread implications to increase sensitivity </w:t>
      </w:r>
      <w:r w:rsidR="0052748D" w:rsidRPr="00B72D53">
        <w:rPr>
          <w:rFonts w:cs="Times New Roman"/>
          <w:color w:val="000000" w:themeColor="text1"/>
          <w:sz w:val="20"/>
          <w:szCs w:val="20"/>
        </w:rPr>
        <w:t xml:space="preserve">by </w:t>
      </w:r>
      <w:r w:rsidR="00653557" w:rsidRPr="00B72D53">
        <w:rPr>
          <w:rFonts w:cs="Times New Roman"/>
          <w:color w:val="000000" w:themeColor="text1"/>
          <w:sz w:val="20"/>
          <w:szCs w:val="20"/>
        </w:rPr>
        <w:t xml:space="preserve">detection of </w:t>
      </w:r>
      <w:r w:rsidR="0052748D" w:rsidRPr="00B72D53">
        <w:rPr>
          <w:rFonts w:cs="Times New Roman"/>
          <w:color w:val="000000" w:themeColor="text1"/>
          <w:sz w:val="20"/>
          <w:szCs w:val="20"/>
        </w:rPr>
        <w:t>polarisation-</w:t>
      </w:r>
      <w:r w:rsidR="005C7D2D" w:rsidRPr="00B72D53">
        <w:rPr>
          <w:rFonts w:cs="Times New Roman"/>
          <w:color w:val="000000" w:themeColor="text1"/>
          <w:sz w:val="20"/>
          <w:szCs w:val="20"/>
        </w:rPr>
        <w:t>resolved SHG (p-SHG)</w:t>
      </w:r>
      <w:r w:rsidR="00763BEA" w:rsidRPr="00B72D53">
        <w:rPr>
          <w:rFonts w:cs="Times New Roman"/>
          <w:color w:val="000000" w:themeColor="text1"/>
          <w:sz w:val="20"/>
          <w:szCs w:val="20"/>
        </w:rPr>
        <w:t xml:space="preserve"> </w:t>
      </w:r>
      <w:r w:rsidR="00D2591B" w:rsidRPr="00B72D53">
        <w:rPr>
          <w:rFonts w:cs="Times New Roman"/>
          <w:color w:val="000000" w:themeColor="text1"/>
          <w:sz w:val="20"/>
          <w:szCs w:val="20"/>
        </w:rPr>
        <w:t>by</w:t>
      </w:r>
      <w:r w:rsidR="00763BEA" w:rsidRPr="00B72D53">
        <w:rPr>
          <w:rFonts w:cs="Times New Roman"/>
          <w:color w:val="000000" w:themeColor="text1"/>
          <w:sz w:val="20"/>
          <w:szCs w:val="20"/>
        </w:rPr>
        <w:t xml:space="preserve"> observing anisotropy in signals</w:t>
      </w:r>
      <w:r w:rsidR="002D4071" w:rsidRPr="00B72D53">
        <w:rPr>
          <w:rFonts w:cs="Times New Roman"/>
          <w:color w:val="000000" w:themeColor="text1"/>
          <w:sz w:val="20"/>
          <w:szCs w:val="20"/>
        </w:rPr>
        <w:t>. Th</w:t>
      </w:r>
      <w:r w:rsidR="00062D8B" w:rsidRPr="00B72D53">
        <w:rPr>
          <w:rFonts w:cs="Times New Roman"/>
          <w:color w:val="000000" w:themeColor="text1"/>
          <w:sz w:val="20"/>
          <w:szCs w:val="20"/>
        </w:rPr>
        <w:t>e</w:t>
      </w:r>
      <w:r w:rsidR="002D4071" w:rsidRPr="00B72D53">
        <w:rPr>
          <w:rFonts w:cs="Times New Roman"/>
          <w:color w:val="000000" w:themeColor="text1"/>
          <w:sz w:val="20"/>
          <w:szCs w:val="20"/>
        </w:rPr>
        <w:t>s</w:t>
      </w:r>
      <w:r w:rsidR="00062D8B" w:rsidRPr="00B72D53">
        <w:rPr>
          <w:rFonts w:cs="Times New Roman"/>
          <w:color w:val="000000" w:themeColor="text1"/>
          <w:sz w:val="20"/>
          <w:szCs w:val="20"/>
        </w:rPr>
        <w:t>e</w:t>
      </w:r>
      <w:r w:rsidR="002D4071" w:rsidRPr="00B72D53">
        <w:rPr>
          <w:rFonts w:cs="Times New Roman"/>
          <w:color w:val="000000" w:themeColor="text1"/>
          <w:sz w:val="20"/>
          <w:szCs w:val="20"/>
        </w:rPr>
        <w:t xml:space="preserve"> new finding</w:t>
      </w:r>
      <w:r w:rsidR="00062D8B" w:rsidRPr="00B72D53">
        <w:rPr>
          <w:rFonts w:cs="Times New Roman"/>
          <w:color w:val="000000" w:themeColor="text1"/>
          <w:sz w:val="20"/>
          <w:szCs w:val="20"/>
        </w:rPr>
        <w:t>s</w:t>
      </w:r>
      <w:r w:rsidR="002D4071" w:rsidRPr="00B72D53">
        <w:rPr>
          <w:rFonts w:cs="Times New Roman"/>
          <w:color w:val="000000" w:themeColor="text1"/>
          <w:sz w:val="20"/>
          <w:szCs w:val="20"/>
        </w:rPr>
        <w:t xml:space="preserve"> allowed us to visualise biological SHG-active structures such as collagen at an unprecedented</w:t>
      </w:r>
      <w:r w:rsidR="00653557" w:rsidRPr="00B72D53">
        <w:rPr>
          <w:rFonts w:cs="Times New Roman"/>
          <w:color w:val="000000" w:themeColor="text1"/>
          <w:sz w:val="20"/>
          <w:szCs w:val="20"/>
        </w:rPr>
        <w:t xml:space="preserve"> and</w:t>
      </w:r>
      <w:r w:rsidR="002D4071" w:rsidRPr="00B72D53">
        <w:rPr>
          <w:rFonts w:cs="Times New Roman"/>
          <w:color w:val="000000" w:themeColor="text1"/>
          <w:sz w:val="20"/>
          <w:szCs w:val="20"/>
        </w:rPr>
        <w:t xml:space="preserve"> </w:t>
      </w:r>
      <w:r w:rsidR="0052748D" w:rsidRPr="00B72D53">
        <w:rPr>
          <w:rFonts w:cs="Times New Roman"/>
          <w:color w:val="000000" w:themeColor="text1"/>
          <w:sz w:val="20"/>
          <w:szCs w:val="20"/>
        </w:rPr>
        <w:t xml:space="preserve">previously </w:t>
      </w:r>
      <w:r w:rsidR="008A7F8D" w:rsidRPr="00B72D53">
        <w:rPr>
          <w:rFonts w:cs="Times New Roman"/>
          <w:color w:val="000000" w:themeColor="text1"/>
          <w:sz w:val="20"/>
          <w:szCs w:val="20"/>
        </w:rPr>
        <w:t xml:space="preserve">unresolvable spatial scale. </w:t>
      </w:r>
      <w:r w:rsidR="002D4071" w:rsidRPr="00B72D53">
        <w:rPr>
          <w:rFonts w:cs="Times New Roman"/>
          <w:color w:val="000000" w:themeColor="text1"/>
          <w:sz w:val="20"/>
          <w:szCs w:val="20"/>
        </w:rPr>
        <w:t xml:space="preserve">Moreover, we demonstrate that </w:t>
      </w:r>
      <w:r w:rsidR="00BA7A65" w:rsidRPr="00B72D53">
        <w:rPr>
          <w:rFonts w:cs="Times New Roman"/>
          <w:color w:val="000000" w:themeColor="text1"/>
          <w:sz w:val="20"/>
          <w:szCs w:val="20"/>
        </w:rPr>
        <w:t xml:space="preserve">the use of </w:t>
      </w:r>
      <w:r w:rsidR="002D4071" w:rsidRPr="00B72D53">
        <w:rPr>
          <w:rFonts w:cs="Times New Roman"/>
          <w:color w:val="000000" w:themeColor="text1"/>
          <w:sz w:val="20"/>
          <w:szCs w:val="20"/>
        </w:rPr>
        <w:t>an array of self-assembled high-index spheres overcomes the issue of a limited field of view for such a method</w:t>
      </w:r>
      <w:r w:rsidR="00BA7A65" w:rsidRPr="00B72D53">
        <w:rPr>
          <w:rFonts w:cs="Times New Roman"/>
          <w:color w:val="000000" w:themeColor="text1"/>
          <w:sz w:val="20"/>
          <w:szCs w:val="20"/>
        </w:rPr>
        <w:t>,</w:t>
      </w:r>
      <w:r w:rsidR="002D4071" w:rsidRPr="00B72D53">
        <w:rPr>
          <w:rFonts w:cs="Times New Roman"/>
          <w:color w:val="000000" w:themeColor="text1"/>
          <w:sz w:val="20"/>
          <w:szCs w:val="20"/>
        </w:rPr>
        <w:t xml:space="preserve"> allowing PNJ-assisted SR-SHG to be used over a large area</w:t>
      </w:r>
      <w:r w:rsidR="000549A0" w:rsidRPr="00B72D53">
        <w:rPr>
          <w:rFonts w:cs="Times New Roman"/>
          <w:color w:val="000000" w:themeColor="text1"/>
          <w:sz w:val="20"/>
          <w:szCs w:val="20"/>
        </w:rPr>
        <w:t xml:space="preserve">. </w:t>
      </w:r>
      <w:r w:rsidR="00D2591B" w:rsidRPr="00B72D53">
        <w:rPr>
          <w:rFonts w:cs="Times New Roman"/>
          <w:color w:val="000000" w:themeColor="text1"/>
          <w:sz w:val="20"/>
          <w:szCs w:val="20"/>
        </w:rPr>
        <w:t>Dysregulation of c</w:t>
      </w:r>
      <w:r w:rsidR="002D4071" w:rsidRPr="00B72D53">
        <w:rPr>
          <w:rFonts w:cs="Times New Roman"/>
          <w:color w:val="000000" w:themeColor="text1"/>
          <w:sz w:val="20"/>
          <w:szCs w:val="20"/>
        </w:rPr>
        <w:t xml:space="preserve">ollagen </w:t>
      </w:r>
      <w:r w:rsidR="00D2591B" w:rsidRPr="00B72D53">
        <w:rPr>
          <w:rFonts w:cs="Times New Roman"/>
          <w:color w:val="000000" w:themeColor="text1"/>
          <w:sz w:val="20"/>
          <w:szCs w:val="20"/>
        </w:rPr>
        <w:t>at the nanoscale occurs</w:t>
      </w:r>
      <w:r w:rsidR="002D4071" w:rsidRPr="00B72D53">
        <w:rPr>
          <w:rFonts w:cs="Times New Roman"/>
          <w:color w:val="000000" w:themeColor="text1"/>
          <w:sz w:val="20"/>
          <w:szCs w:val="20"/>
        </w:rPr>
        <w:t xml:space="preserve"> in many diseases </w:t>
      </w:r>
      <w:r w:rsidR="00D2591B" w:rsidRPr="00B72D53">
        <w:rPr>
          <w:rFonts w:cs="Times New Roman"/>
          <w:color w:val="000000" w:themeColor="text1"/>
          <w:sz w:val="20"/>
          <w:szCs w:val="20"/>
        </w:rPr>
        <w:t xml:space="preserve">and is an underlying cause in diseases such </w:t>
      </w:r>
      <w:r w:rsidR="002D4071" w:rsidRPr="00B72D53">
        <w:rPr>
          <w:rFonts w:cs="Times New Roman"/>
          <w:color w:val="000000" w:themeColor="text1"/>
          <w:sz w:val="20"/>
          <w:szCs w:val="20"/>
        </w:rPr>
        <w:t>as lung fibrosis</w:t>
      </w:r>
      <w:r w:rsidR="003E411F" w:rsidRPr="00B72D53">
        <w:rPr>
          <w:rFonts w:cs="Times New Roman"/>
          <w:color w:val="000000" w:themeColor="text1"/>
          <w:sz w:val="20"/>
          <w:szCs w:val="20"/>
        </w:rPr>
        <w:t xml:space="preserve">. </w:t>
      </w:r>
      <w:r w:rsidR="002D4071" w:rsidRPr="00B72D53">
        <w:rPr>
          <w:rFonts w:cs="Times New Roman"/>
          <w:color w:val="000000" w:themeColor="text1"/>
          <w:sz w:val="20"/>
          <w:szCs w:val="20"/>
        </w:rPr>
        <w:t>Here we demonstrate that</w:t>
      </w:r>
      <w:r w:rsidR="003E411F" w:rsidRPr="00B72D53">
        <w:rPr>
          <w:rFonts w:cs="Times New Roman"/>
          <w:color w:val="000000" w:themeColor="text1"/>
          <w:sz w:val="20"/>
          <w:szCs w:val="20"/>
        </w:rPr>
        <w:t xml:space="preserve"> </w:t>
      </w:r>
      <w:r w:rsidR="002B6410" w:rsidRPr="00B72D53">
        <w:rPr>
          <w:rFonts w:cs="Times New Roman"/>
          <w:color w:val="000000" w:themeColor="text1"/>
          <w:sz w:val="20"/>
          <w:szCs w:val="20"/>
        </w:rPr>
        <w:t>pSR</w:t>
      </w:r>
      <w:r w:rsidR="003E411F" w:rsidRPr="00B72D53">
        <w:rPr>
          <w:rFonts w:cs="Times New Roman"/>
          <w:color w:val="000000" w:themeColor="text1"/>
          <w:sz w:val="20"/>
          <w:szCs w:val="20"/>
        </w:rPr>
        <w:t>-SHG allows unprecedented observation of changes at the</w:t>
      </w:r>
      <w:r w:rsidR="002D4071" w:rsidRPr="00B72D53">
        <w:rPr>
          <w:rFonts w:cs="Times New Roman"/>
          <w:color w:val="000000" w:themeColor="text1"/>
          <w:sz w:val="20"/>
          <w:szCs w:val="20"/>
        </w:rPr>
        <w:t xml:space="preserve"> </w:t>
      </w:r>
      <w:r w:rsidR="003E411F" w:rsidRPr="00B72D53">
        <w:rPr>
          <w:rFonts w:cs="Times New Roman"/>
          <w:color w:val="000000" w:themeColor="text1"/>
          <w:sz w:val="20"/>
          <w:szCs w:val="20"/>
        </w:rPr>
        <w:t xml:space="preserve">nanoscale that are invisible by conventional diffraction-limited </w:t>
      </w:r>
      <w:r w:rsidR="00653557" w:rsidRPr="00B72D53">
        <w:rPr>
          <w:rFonts w:cs="Times New Roman"/>
          <w:color w:val="000000" w:themeColor="text1"/>
          <w:sz w:val="20"/>
          <w:szCs w:val="20"/>
        </w:rPr>
        <w:t xml:space="preserve">SHG </w:t>
      </w:r>
      <w:r w:rsidR="003E411F" w:rsidRPr="00B72D53">
        <w:rPr>
          <w:rFonts w:cs="Times New Roman"/>
          <w:color w:val="000000" w:themeColor="text1"/>
          <w:sz w:val="20"/>
          <w:szCs w:val="20"/>
        </w:rPr>
        <w:t xml:space="preserve">imaging. </w:t>
      </w:r>
      <w:r w:rsidR="00510260" w:rsidRPr="00B72D53">
        <w:rPr>
          <w:rFonts w:cs="Times New Roman"/>
          <w:color w:val="000000" w:themeColor="text1"/>
          <w:sz w:val="20"/>
          <w:szCs w:val="20"/>
        </w:rPr>
        <w:t>The ability</w:t>
      </w:r>
      <w:r w:rsidR="003E411F" w:rsidRPr="00B72D53">
        <w:rPr>
          <w:rFonts w:cs="Times New Roman"/>
          <w:color w:val="000000" w:themeColor="text1"/>
          <w:sz w:val="20"/>
          <w:szCs w:val="20"/>
        </w:rPr>
        <w:t xml:space="preserve"> to non-destructively image SHG-active biological structures without labels</w:t>
      </w:r>
      <w:r w:rsidR="004715B9" w:rsidRPr="00B72D53">
        <w:rPr>
          <w:rFonts w:cs="Times New Roman"/>
          <w:color w:val="000000" w:themeColor="text1"/>
          <w:sz w:val="20"/>
          <w:szCs w:val="20"/>
        </w:rPr>
        <w:t xml:space="preserve"> at the nanoscale</w:t>
      </w:r>
      <w:r w:rsidR="003E411F" w:rsidRPr="00B72D53">
        <w:rPr>
          <w:rFonts w:cs="Times New Roman"/>
          <w:color w:val="000000" w:themeColor="text1"/>
          <w:sz w:val="20"/>
          <w:szCs w:val="20"/>
        </w:rPr>
        <w:t xml:space="preserve"> with a relatively simple optical method heralds the promise of a new tool to understand biological phenomena and drive drug discovery.</w:t>
      </w:r>
    </w:p>
    <w:p w14:paraId="4A82470D" w14:textId="77777777" w:rsidR="00D81EA4" w:rsidRPr="00B72D53" w:rsidRDefault="00D81EA4" w:rsidP="00D81EA4">
      <w:pPr>
        <w:pStyle w:val="07Copyright"/>
      </w:pPr>
      <w:r w:rsidRPr="00B72D53">
        <w:t xml:space="preserve">© 2020 Optical Society of America under the terms of the </w:t>
      </w:r>
      <w:hyperlink r:id="rId11" w:history="1">
        <w:r w:rsidRPr="00B72D53">
          <w:t>OSA Open Access Publishing Agreement</w:t>
        </w:r>
      </w:hyperlink>
    </w:p>
    <w:p w14:paraId="460FAEEE" w14:textId="48596095" w:rsidR="000D1713" w:rsidRPr="00B72D53" w:rsidRDefault="000D1713" w:rsidP="000D1713">
      <w:pPr>
        <w:pStyle w:val="Heading4"/>
        <w:rPr>
          <w:rFonts w:ascii="Times New Roman" w:hAnsi="Times New Roman" w:cs="Times New Roman"/>
          <w:color w:val="000000" w:themeColor="text1"/>
        </w:rPr>
      </w:pPr>
      <w:r w:rsidRPr="00B72D53">
        <w:rPr>
          <w:rFonts w:ascii="Times New Roman" w:hAnsi="Times New Roman" w:cs="Times New Roman"/>
          <w:color w:val="000000" w:themeColor="text1"/>
        </w:rPr>
        <w:t>List of abbreviations</w:t>
      </w:r>
    </w:p>
    <w:p w14:paraId="35931864" w14:textId="45EF6F81" w:rsidR="000D1713" w:rsidRPr="00B72D53" w:rsidRDefault="000D1713" w:rsidP="000D1713">
      <w:pPr>
        <w:rPr>
          <w:rFonts w:cs="Times New Roman"/>
          <w:color w:val="000000" w:themeColor="text1"/>
          <w:sz w:val="20"/>
          <w:szCs w:val="20"/>
        </w:rPr>
      </w:pPr>
      <w:r w:rsidRPr="00B72D53">
        <w:rPr>
          <w:rFonts w:cs="Times New Roman"/>
          <w:color w:val="000000" w:themeColor="text1"/>
          <w:sz w:val="20"/>
          <w:szCs w:val="20"/>
        </w:rPr>
        <w:t>Second Harmonic Generation (SHG), Super-resolution (SR), Barium Titanate Glass (BTG), Photonic Nanojet (PNJ)</w:t>
      </w:r>
      <w:r w:rsidR="00D416B6" w:rsidRPr="00B72D53">
        <w:rPr>
          <w:rFonts w:cs="Times New Roman"/>
          <w:color w:val="000000" w:themeColor="text1"/>
          <w:sz w:val="20"/>
          <w:szCs w:val="20"/>
        </w:rPr>
        <w:t>, Point Spread Function (PSF)</w:t>
      </w:r>
    </w:p>
    <w:p w14:paraId="63F3E7B6" w14:textId="77777777" w:rsidR="00805B51" w:rsidRPr="00B72D53" w:rsidRDefault="00805B51" w:rsidP="00DA37CB">
      <w:pPr>
        <w:pStyle w:val="Heading3"/>
        <w:rPr>
          <w:color w:val="000000" w:themeColor="text1"/>
        </w:rPr>
      </w:pPr>
      <w:r w:rsidRPr="00B72D53">
        <w:rPr>
          <w:color w:val="000000" w:themeColor="text1"/>
        </w:rPr>
        <w:lastRenderedPageBreak/>
        <w:t>Introduction</w:t>
      </w:r>
    </w:p>
    <w:p w14:paraId="1F0D2E79" w14:textId="4EB27092" w:rsidR="00BC3138" w:rsidRPr="00B72D53" w:rsidRDefault="00E00317" w:rsidP="00E00317">
      <w:pPr>
        <w:rPr>
          <w:color w:val="000000" w:themeColor="text1"/>
        </w:rPr>
      </w:pPr>
      <w:r w:rsidRPr="00B72D53">
        <w:rPr>
          <w:color w:val="000000" w:themeColor="text1"/>
        </w:rPr>
        <w:t>The Abbe</w:t>
      </w:r>
      <w:r w:rsidR="00805B51" w:rsidRPr="00B72D53">
        <w:rPr>
          <w:color w:val="000000" w:themeColor="text1"/>
        </w:rPr>
        <w:t xml:space="preserve"> “diffraction limit” states that the resolution of an optical microscope is limited </w:t>
      </w:r>
      <w:r w:rsidRPr="00B72D53">
        <w:rPr>
          <w:color w:val="000000" w:themeColor="text1"/>
        </w:rPr>
        <w:t xml:space="preserve">by its wavelength </w:t>
      </w:r>
      <w:r w:rsidR="00805B51" w:rsidRPr="00B72D53">
        <w:rPr>
          <w:color w:val="000000" w:themeColor="text1"/>
        </w:rPr>
        <w:t>to ~</w:t>
      </w:r>
      <w:r w:rsidR="00805B51" w:rsidRPr="00B72D53">
        <w:rPr>
          <w:rFonts w:cstheme="minorHAnsi"/>
          <w:color w:val="000000" w:themeColor="text1"/>
        </w:rPr>
        <w:t>λ</w:t>
      </w:r>
      <w:r w:rsidR="00034CD7" w:rsidRPr="00B72D53">
        <w:rPr>
          <w:color w:val="000000" w:themeColor="text1"/>
        </w:rPr>
        <w:t>/</w:t>
      </w:r>
      <w:r w:rsidR="00510260" w:rsidRPr="00B72D53">
        <w:rPr>
          <w:color w:val="000000" w:themeColor="text1"/>
        </w:rPr>
        <w:t>(</w:t>
      </w:r>
      <w:r w:rsidR="00034CD7" w:rsidRPr="00B72D53">
        <w:rPr>
          <w:color w:val="000000" w:themeColor="text1"/>
        </w:rPr>
        <w:t>2</w:t>
      </w:r>
      <w:r w:rsidR="00510260" w:rsidRPr="00B72D53">
        <w:rPr>
          <w:color w:val="000000" w:themeColor="text1"/>
        </w:rPr>
        <w:t>NA) with NA</w:t>
      </w:r>
      <w:r w:rsidR="006B752F" w:rsidRPr="00B72D53">
        <w:rPr>
          <w:color w:val="000000" w:themeColor="text1"/>
        </w:rPr>
        <w:t xml:space="preserve"> being</w:t>
      </w:r>
      <w:r w:rsidR="00510260" w:rsidRPr="00B72D53">
        <w:rPr>
          <w:color w:val="000000" w:themeColor="text1"/>
        </w:rPr>
        <w:t xml:space="preserve"> the numerical aperture of the</w:t>
      </w:r>
      <w:r w:rsidR="006B752F" w:rsidRPr="00B72D53">
        <w:rPr>
          <w:color w:val="000000" w:themeColor="text1"/>
        </w:rPr>
        <w:t xml:space="preserve"> imaging</w:t>
      </w:r>
      <w:r w:rsidR="00571F1A" w:rsidRPr="00B72D53">
        <w:rPr>
          <w:color w:val="000000" w:themeColor="text1"/>
        </w:rPr>
        <w:t xml:space="preserve"> system</w:t>
      </w:r>
      <w:r w:rsidR="00805B51" w:rsidRPr="00B72D53">
        <w:rPr>
          <w:color w:val="000000" w:themeColor="text1"/>
        </w:rPr>
        <w:t>. In biological microscopy</w:t>
      </w:r>
      <w:r w:rsidR="00034CD7" w:rsidRPr="00B72D53">
        <w:rPr>
          <w:color w:val="000000" w:themeColor="text1"/>
        </w:rPr>
        <w:t>,</w:t>
      </w:r>
      <w:r w:rsidR="00805B51" w:rsidRPr="00B72D53">
        <w:rPr>
          <w:color w:val="000000" w:themeColor="text1"/>
        </w:rPr>
        <w:t xml:space="preserve"> this poses a major limitation as a wealth of processes occur</w:t>
      </w:r>
      <w:r w:rsidR="00034CD7" w:rsidRPr="00B72D53">
        <w:rPr>
          <w:color w:val="000000" w:themeColor="text1"/>
        </w:rPr>
        <w:t xml:space="preserve"> on a scale</w:t>
      </w:r>
      <w:r w:rsidR="00805B51" w:rsidRPr="00B72D53">
        <w:rPr>
          <w:color w:val="000000" w:themeColor="text1"/>
        </w:rPr>
        <w:t xml:space="preserve"> below the diffraction limit. Many techniques now exist to surpass this limit </w:t>
      </w:r>
      <w:r w:rsidR="007D6AA4" w:rsidRPr="00B72D53">
        <w:rPr>
          <w:color w:val="000000" w:themeColor="text1"/>
        </w:rPr>
        <w:t>both in the far field</w:t>
      </w:r>
      <w:r w:rsidR="001D5990" w:rsidRPr="00B72D53">
        <w:rPr>
          <w:color w:val="000000" w:themeColor="text1"/>
        </w:rPr>
        <w:t xml:space="preserve">: </w:t>
      </w:r>
      <w:r w:rsidR="00805B51" w:rsidRPr="00B72D53">
        <w:rPr>
          <w:color w:val="000000" w:themeColor="text1"/>
        </w:rPr>
        <w:t>STimulated Emission Depletion (STED) microscopy, localisation microscopies suc</w:t>
      </w:r>
      <w:r w:rsidR="006E52ED" w:rsidRPr="00B72D53">
        <w:rPr>
          <w:color w:val="000000" w:themeColor="text1"/>
        </w:rPr>
        <w:t xml:space="preserve">h as PALM/STORM </w:t>
      </w:r>
      <w:r w:rsidR="001D5990" w:rsidRPr="00B72D53">
        <w:rPr>
          <w:color w:val="000000" w:themeColor="text1"/>
        </w:rPr>
        <w:t>,</w:t>
      </w:r>
      <w:r w:rsidR="006E52ED" w:rsidRPr="00B72D53">
        <w:rPr>
          <w:color w:val="000000" w:themeColor="text1"/>
        </w:rPr>
        <w:t>Structured Illumination M</w:t>
      </w:r>
      <w:r w:rsidR="00805B51" w:rsidRPr="00B72D53">
        <w:rPr>
          <w:color w:val="000000" w:themeColor="text1"/>
        </w:rPr>
        <w:t>icroscopy (SIM)</w:t>
      </w:r>
      <w:r w:rsidR="001D5990" w:rsidRPr="00B72D53">
        <w:rPr>
          <w:color w:val="000000" w:themeColor="text1"/>
        </w:rPr>
        <w:t xml:space="preserve"> and in the near field: Near</w:t>
      </w:r>
      <w:r w:rsidR="00B74A30" w:rsidRPr="00B72D53">
        <w:rPr>
          <w:color w:val="000000" w:themeColor="text1"/>
        </w:rPr>
        <w:t>-</w:t>
      </w:r>
      <w:r w:rsidR="00C858E8" w:rsidRPr="00B72D53">
        <w:rPr>
          <w:color w:val="000000" w:themeColor="text1"/>
        </w:rPr>
        <w:t xml:space="preserve">field </w:t>
      </w:r>
      <w:r w:rsidR="00B74A30" w:rsidRPr="00B72D53">
        <w:rPr>
          <w:color w:val="000000" w:themeColor="text1"/>
        </w:rPr>
        <w:t xml:space="preserve">Scanning </w:t>
      </w:r>
      <w:r w:rsidR="00C858E8" w:rsidRPr="00B72D53">
        <w:rPr>
          <w:color w:val="000000" w:themeColor="text1"/>
        </w:rPr>
        <w:t xml:space="preserve">Optical Microscopy </w:t>
      </w:r>
      <w:r w:rsidR="00B74A30" w:rsidRPr="00B72D53">
        <w:rPr>
          <w:color w:val="000000" w:themeColor="text1"/>
        </w:rPr>
        <w:t>(</w:t>
      </w:r>
      <w:r w:rsidR="00C858E8" w:rsidRPr="00B72D53">
        <w:rPr>
          <w:color w:val="000000" w:themeColor="text1"/>
        </w:rPr>
        <w:t>N</w:t>
      </w:r>
      <w:r w:rsidR="00B74A30" w:rsidRPr="00B72D53">
        <w:rPr>
          <w:color w:val="000000" w:themeColor="text1"/>
        </w:rPr>
        <w:t>S</w:t>
      </w:r>
      <w:r w:rsidR="00C858E8" w:rsidRPr="00B72D53">
        <w:rPr>
          <w:color w:val="000000" w:themeColor="text1"/>
        </w:rPr>
        <w:t>OM</w:t>
      </w:r>
      <w:r w:rsidR="00B74A30" w:rsidRPr="00B72D53">
        <w:rPr>
          <w:color w:val="000000" w:themeColor="text1"/>
        </w:rPr>
        <w:t>)</w:t>
      </w:r>
      <w:r w:rsidR="00CF37D8" w:rsidRPr="00B72D53">
        <w:rPr>
          <w:color w:val="000000" w:themeColor="text1"/>
        </w:rPr>
        <w:fldChar w:fldCharType="begin" w:fldLock="1"/>
      </w:r>
      <w:r w:rsidR="00276ABF" w:rsidRPr="00B72D53">
        <w:rPr>
          <w:color w:val="000000" w:themeColor="text1"/>
        </w:rPr>
        <w:instrText>ADDIN CSL_CITATION {"citationItems":[{"id":"ITEM-1","itemData":{"DOI":"10.1016/b978-0-12-803581-8.03390-7","ISBN":"9780128035818","author":[{"dropping-particle":"","family":"Bouhelier","given":"A.","non-dropping-particle":"","parse-names":false,"suffix":""}],"container-title":"Reference Module in Materials Science and Materials Engineering","id":"ITEM-1","issue":"July 2015","issued":{"date-parts":[["2016"]]},"page":"1-12","title":"Nanoscale Optical Imaging and Spectroscopy","type":"article-journal"},"uris":["http://www.mendeley.com/documents/?uuid=5ba61090-b79f-442b-8174-dea42ae5ceb6"]},{"id":"ITEM-2","itemData":{"ISBN":"978-1-59693-283-8","author":[{"dropping-particle":"","family":"Zayats","given":"","non-dropping-particle":"","parse-names":false,"suffix":""}],"container-title":"Nano-Optics and Near-Field Optical Microscopy","id":"ITEM-2","issued":{"date-parts":[["2009"]]},"number-of-pages":"1-361","title":"Nano-Optics and Near-Field Optical Microscopy","type":"book"},"uris":["http://www.mendeley.com/documents/?uuid=773b97d0-5bd1-4722-bb62-f194f98b0427"]}],"mendeley":{"formattedCitation":" [1,2]","plainTextFormattedCitation":" [1,2]","previouslyFormattedCitation":" [1,2]"},"properties":{"noteIndex":0},"schema":"https://github.com/citation-style-language/schema/raw/master/csl-citation.json"}</w:instrText>
      </w:r>
      <w:r w:rsidR="00CF37D8" w:rsidRPr="00B72D53">
        <w:rPr>
          <w:color w:val="000000" w:themeColor="text1"/>
        </w:rPr>
        <w:fldChar w:fldCharType="separate"/>
      </w:r>
      <w:r w:rsidR="00CF37D8" w:rsidRPr="00B72D53">
        <w:rPr>
          <w:noProof/>
          <w:color w:val="000000" w:themeColor="text1"/>
        </w:rPr>
        <w:t> [1,2]</w:t>
      </w:r>
      <w:r w:rsidR="00CF37D8" w:rsidRPr="00B72D53">
        <w:rPr>
          <w:color w:val="000000" w:themeColor="text1"/>
        </w:rPr>
        <w:fldChar w:fldCharType="end"/>
      </w:r>
      <w:r w:rsidR="00CF37D8" w:rsidRPr="00B72D53">
        <w:rPr>
          <w:color w:val="000000" w:themeColor="text1"/>
        </w:rPr>
        <w:t>,</w:t>
      </w:r>
      <w:r w:rsidR="00276ABF" w:rsidRPr="00B72D53">
        <w:rPr>
          <w:color w:val="000000" w:themeColor="text1"/>
        </w:rPr>
        <w:t xml:space="preserve"> Solid immersion microscopy</w:t>
      </w:r>
      <w:r w:rsidR="00276ABF" w:rsidRPr="00B72D53">
        <w:rPr>
          <w:color w:val="000000" w:themeColor="text1"/>
        </w:rPr>
        <w:fldChar w:fldCharType="begin" w:fldLock="1"/>
      </w:r>
      <w:r w:rsidR="000F26CC" w:rsidRPr="00B72D53">
        <w:rPr>
          <w:color w:val="000000" w:themeColor="text1"/>
        </w:rPr>
        <w:instrText>ADDIN CSL_CITATION {"citationItems":[{"id":"ITEM-1","itemData":{"DOI":"10.1063/1.103828","ISBN":"0003-6951","ISSN":"00036951","abstract":"A new type of real‐time optical microscope has been developed that operates on the same principle as a liquid immersion microscope, with the liquid replaced by a solid lens of high refractive indexmaterial. Using a lens with an index n=2 and 436 nm illumination, this microscope has resolved 100 nm lines and spaces and has demonstrated a factor of two improvement in the edge response over a confocal microscope.","author":[{"dropping-particle":"","family":"Mansfield","given":"S. M.","non-dropping-particle":"","parse-names":false,"suffix":""},{"dropping-particle":"","family":"Kino","given":"G. S.","non-dropping-particle":"","parse-names":false,"suffix":""}],"container-title":"Applied Physics Letters","id":"ITEM-1","issue":"24","issued":{"date-parts":[["1990"]]},"page":"2615-2616","title":"Solid immersion microscope","type":"article-journal","volume":"57"},"uris":["http://www.mendeley.com/documents/?uuid=c269beed-098b-4e1e-80c7-5a318548f0a6"]}],"mendeley":{"formattedCitation":" [3]","plainTextFormattedCitation":" [3]","previouslyFormattedCitation":" [3]"},"properties":{"noteIndex":0},"schema":"https://github.com/citation-style-language/schema/raw/master/csl-citation.json"}</w:instrText>
      </w:r>
      <w:r w:rsidR="00276ABF" w:rsidRPr="00B72D53">
        <w:rPr>
          <w:color w:val="000000" w:themeColor="text1"/>
        </w:rPr>
        <w:fldChar w:fldCharType="separate"/>
      </w:r>
      <w:r w:rsidR="00276ABF" w:rsidRPr="00B72D53">
        <w:rPr>
          <w:noProof/>
          <w:color w:val="000000" w:themeColor="text1"/>
        </w:rPr>
        <w:t> [3]</w:t>
      </w:r>
      <w:r w:rsidR="00276ABF" w:rsidRPr="00B72D53">
        <w:rPr>
          <w:color w:val="000000" w:themeColor="text1"/>
        </w:rPr>
        <w:fldChar w:fldCharType="end"/>
      </w:r>
      <w:r w:rsidR="00C07021" w:rsidRPr="00B72D53">
        <w:rPr>
          <w:color w:val="000000" w:themeColor="text1"/>
        </w:rPr>
        <w:t>.</w:t>
      </w:r>
      <w:r w:rsidR="00805B51" w:rsidRPr="00B72D53">
        <w:rPr>
          <w:color w:val="000000" w:themeColor="text1"/>
        </w:rPr>
        <w:t xml:space="preserve"> </w:t>
      </w:r>
      <w:r w:rsidR="00C07021" w:rsidRPr="00B72D53">
        <w:rPr>
          <w:color w:val="000000" w:themeColor="text1"/>
        </w:rPr>
        <w:t>C</w:t>
      </w:r>
      <w:r w:rsidR="00DA37CB" w:rsidRPr="00B72D53">
        <w:rPr>
          <w:color w:val="000000" w:themeColor="text1"/>
        </w:rPr>
        <w:t xml:space="preserve">ollectively </w:t>
      </w:r>
      <w:r w:rsidR="00D2591B" w:rsidRPr="00B72D53">
        <w:rPr>
          <w:color w:val="000000" w:themeColor="text1"/>
        </w:rPr>
        <w:t>referred to a</w:t>
      </w:r>
      <w:r w:rsidR="00805B51" w:rsidRPr="00B72D53">
        <w:rPr>
          <w:color w:val="000000" w:themeColor="text1"/>
        </w:rPr>
        <w:t>s s</w:t>
      </w:r>
      <w:r w:rsidR="000442B6" w:rsidRPr="00B72D53">
        <w:rPr>
          <w:color w:val="000000" w:themeColor="text1"/>
        </w:rPr>
        <w:t>uper-resolution (SR) techniques</w:t>
      </w:r>
      <w:r w:rsidR="000D1713" w:rsidRPr="00B72D53">
        <w:rPr>
          <w:color w:val="000000" w:themeColor="text1"/>
        </w:rPr>
        <w:fldChar w:fldCharType="begin" w:fldLock="1"/>
      </w:r>
      <w:r w:rsidR="00DC6643" w:rsidRPr="00B72D53">
        <w:rPr>
          <w:color w:val="000000" w:themeColor="text1"/>
        </w:rPr>
        <w:instrText>ADDIN CSL_CITATION {"citationItems":[{"id":"ITEM-1","itemData":{"DOI":"10.1038/nrm.2017.71","ISSN":"14710080","abstract":"Fluorescence nanoscopy enables the optical imaging of cellular components with resolutions at the nanometre scale. With the growing availability of super-resolution microscopes, nanoscopy methods are being increasingly applied. Quantitative, multicolour, live-cell nanoscopy and the corresponding labelling strategies are under continuous development.","author":[{"dropping-particle":"","family":"Sahl","given":"Steffen J.","non-dropping-particle":"","parse-names":false,"suffix":""},{"dropping-particle":"","family":"Hell","given":"Stefan W.","non-dropping-particle":"","parse-names":false,"suffix":""},{"dropping-particle":"","family":"Jakobs","given":"Stefan","non-dropping-particle":"","parse-names":false,"suffix":""}],"container-title":"Nature Reviews Molecular Cell Biology","id":"ITEM-1","issue":"11","issued":{"date-parts":[["2017"]]},"page":"685-701","title":"Fluorescence nanoscopy in cell biology","type":"article-journal","volume":"18"},"uris":["http://www.mendeley.com/documents/?uuid=9494573c-f475-4aeb-899c-336f532ade46"]}],"mendeley":{"formattedCitation":" [4]","plainTextFormattedCitation":" [4]","previouslyFormattedCitation":" [4]"},"properties":{"noteIndex":0},"schema":"https://github.com/citation-style-language/schema/raw/master/csl-citation.json"}</w:instrText>
      </w:r>
      <w:r w:rsidR="000D1713" w:rsidRPr="00B72D53">
        <w:rPr>
          <w:color w:val="000000" w:themeColor="text1"/>
        </w:rPr>
        <w:fldChar w:fldCharType="separate"/>
      </w:r>
      <w:r w:rsidR="00276ABF" w:rsidRPr="00B72D53">
        <w:rPr>
          <w:noProof/>
          <w:color w:val="000000" w:themeColor="text1"/>
        </w:rPr>
        <w:t> [4]</w:t>
      </w:r>
      <w:r w:rsidR="000D1713" w:rsidRPr="00B72D53">
        <w:rPr>
          <w:color w:val="000000" w:themeColor="text1"/>
        </w:rPr>
        <w:fldChar w:fldCharType="end"/>
      </w:r>
      <w:r w:rsidR="00034CD7" w:rsidRPr="00B72D53">
        <w:rPr>
          <w:color w:val="000000" w:themeColor="text1"/>
        </w:rPr>
        <w:t xml:space="preserve">. </w:t>
      </w:r>
      <w:r w:rsidR="000442B6" w:rsidRPr="00B72D53">
        <w:rPr>
          <w:color w:val="000000" w:themeColor="text1"/>
        </w:rPr>
        <w:t>However, these techniques are either complex to implement</w:t>
      </w:r>
      <w:r w:rsidRPr="00B72D53">
        <w:rPr>
          <w:color w:val="000000" w:themeColor="text1"/>
        </w:rPr>
        <w:t xml:space="preserve"> or</w:t>
      </w:r>
      <w:r w:rsidR="000442B6" w:rsidRPr="00B72D53">
        <w:rPr>
          <w:color w:val="000000" w:themeColor="text1"/>
        </w:rPr>
        <w:t xml:space="preserve"> rely on the properties of fluorescent labels</w:t>
      </w:r>
      <w:r w:rsidR="00034CD7" w:rsidRPr="00B72D53">
        <w:rPr>
          <w:color w:val="000000" w:themeColor="text1"/>
        </w:rPr>
        <w:t>,</w:t>
      </w:r>
      <w:r w:rsidR="000442B6" w:rsidRPr="00B72D53">
        <w:rPr>
          <w:color w:val="000000" w:themeColor="text1"/>
        </w:rPr>
        <w:t xml:space="preserve"> or both. As such</w:t>
      </w:r>
      <w:r w:rsidR="00034CD7" w:rsidRPr="00B72D53">
        <w:rPr>
          <w:color w:val="000000" w:themeColor="text1"/>
        </w:rPr>
        <w:t>,</w:t>
      </w:r>
      <w:r w:rsidR="00DA37CB" w:rsidRPr="00B72D53">
        <w:rPr>
          <w:color w:val="000000" w:themeColor="text1"/>
        </w:rPr>
        <w:t xml:space="preserve"> achieving</w:t>
      </w:r>
      <w:r w:rsidR="000442B6" w:rsidRPr="00B72D53">
        <w:rPr>
          <w:color w:val="000000" w:themeColor="text1"/>
        </w:rPr>
        <w:t xml:space="preserve"> SR using label-free techniques such as </w:t>
      </w:r>
      <w:r w:rsidR="000D1713" w:rsidRPr="00B72D53">
        <w:rPr>
          <w:color w:val="000000" w:themeColor="text1"/>
        </w:rPr>
        <w:t>SHG</w:t>
      </w:r>
      <w:r w:rsidR="000442B6" w:rsidRPr="00B72D53">
        <w:rPr>
          <w:color w:val="000000" w:themeColor="text1"/>
        </w:rPr>
        <w:t xml:space="preserve"> microscopy</w:t>
      </w:r>
      <w:r w:rsidR="00510260" w:rsidRPr="00B72D53">
        <w:rPr>
          <w:color w:val="000000" w:themeColor="text1"/>
        </w:rPr>
        <w:t xml:space="preserve"> would be of great interest, but so far this modality</w:t>
      </w:r>
      <w:r w:rsidR="000442B6" w:rsidRPr="00B72D53">
        <w:rPr>
          <w:color w:val="000000" w:themeColor="text1"/>
        </w:rPr>
        <w:t xml:space="preserve"> has not seen the same success. SHG microscopy is a structurally specific technique</w:t>
      </w:r>
      <w:r w:rsidR="0032693C" w:rsidRPr="00B72D53">
        <w:rPr>
          <w:color w:val="000000" w:themeColor="text1"/>
        </w:rPr>
        <w:t xml:space="preserve"> t</w:t>
      </w:r>
      <w:r w:rsidR="00F12B17" w:rsidRPr="00B72D53">
        <w:rPr>
          <w:color w:val="000000" w:themeColor="text1"/>
        </w:rPr>
        <w:t>hat</w:t>
      </w:r>
      <w:r w:rsidR="000442B6" w:rsidRPr="00B72D53">
        <w:rPr>
          <w:color w:val="000000" w:themeColor="text1"/>
        </w:rPr>
        <w:t xml:space="preserve"> highlights non-centrosymmetric </w:t>
      </w:r>
      <w:r w:rsidR="00034CD7" w:rsidRPr="00B72D53">
        <w:rPr>
          <w:color w:val="000000" w:themeColor="text1"/>
        </w:rPr>
        <w:t xml:space="preserve">features </w:t>
      </w:r>
      <w:r w:rsidR="000442B6" w:rsidRPr="00B72D53">
        <w:rPr>
          <w:color w:val="000000" w:themeColor="text1"/>
        </w:rPr>
        <w:t xml:space="preserve">without the addition of exogenous </w:t>
      </w:r>
      <w:r w:rsidR="00F12B17" w:rsidRPr="00B72D53">
        <w:rPr>
          <w:color w:val="000000" w:themeColor="text1"/>
        </w:rPr>
        <w:t xml:space="preserve">and potentially perturbative </w:t>
      </w:r>
      <w:r w:rsidR="000442B6" w:rsidRPr="00B72D53">
        <w:rPr>
          <w:color w:val="000000" w:themeColor="text1"/>
        </w:rPr>
        <w:t>labels</w:t>
      </w:r>
      <w:r w:rsidR="00F12B17" w:rsidRPr="00B72D53">
        <w:rPr>
          <w:color w:val="000000" w:themeColor="text1"/>
        </w:rPr>
        <w:t>.</w:t>
      </w:r>
      <w:r w:rsidR="000442B6" w:rsidRPr="00B72D53">
        <w:rPr>
          <w:color w:val="000000" w:themeColor="text1"/>
        </w:rPr>
        <w:t xml:space="preserve"> </w:t>
      </w:r>
      <w:r w:rsidR="00034CD7" w:rsidRPr="00B72D53">
        <w:rPr>
          <w:color w:val="000000" w:themeColor="text1"/>
        </w:rPr>
        <w:t xml:space="preserve">SHG active materials </w:t>
      </w:r>
      <w:r w:rsidR="000442B6" w:rsidRPr="00B72D53">
        <w:rPr>
          <w:color w:val="000000" w:themeColor="text1"/>
        </w:rPr>
        <w:t>inc</w:t>
      </w:r>
      <w:r w:rsidR="0092169E" w:rsidRPr="00B72D53">
        <w:rPr>
          <w:color w:val="000000" w:themeColor="text1"/>
        </w:rPr>
        <w:t>lude certain</w:t>
      </w:r>
      <w:r w:rsidR="000442B6" w:rsidRPr="00B72D53">
        <w:rPr>
          <w:color w:val="000000" w:themeColor="text1"/>
        </w:rPr>
        <w:t xml:space="preserve"> crystals such as Barium Titanate (BaTiO</w:t>
      </w:r>
      <w:r w:rsidR="000442B6" w:rsidRPr="00B72D53">
        <w:rPr>
          <w:color w:val="000000" w:themeColor="text1"/>
          <w:vertAlign w:val="subscript"/>
        </w:rPr>
        <w:t>3</w:t>
      </w:r>
      <w:r w:rsidR="000442B6" w:rsidRPr="00B72D53">
        <w:rPr>
          <w:color w:val="000000" w:themeColor="text1"/>
        </w:rPr>
        <w:t xml:space="preserve">) and biological </w:t>
      </w:r>
      <w:r w:rsidR="002F2402" w:rsidRPr="00B72D53">
        <w:rPr>
          <w:color w:val="000000" w:themeColor="text1"/>
        </w:rPr>
        <w:t>macromolecules</w:t>
      </w:r>
      <w:r w:rsidR="000442B6" w:rsidRPr="00B72D53">
        <w:rPr>
          <w:color w:val="000000" w:themeColor="text1"/>
        </w:rPr>
        <w:t xml:space="preserve"> including the </w:t>
      </w:r>
      <w:r w:rsidR="00034CD7" w:rsidRPr="00B72D53">
        <w:rPr>
          <w:color w:val="000000" w:themeColor="text1"/>
        </w:rPr>
        <w:t xml:space="preserve">actin-myosin complex, microtubules and </w:t>
      </w:r>
      <w:r w:rsidR="0092169E" w:rsidRPr="00B72D53">
        <w:rPr>
          <w:color w:val="000000" w:themeColor="text1"/>
        </w:rPr>
        <w:t>fibrillar collagen</w:t>
      </w:r>
      <w:r w:rsidR="000442B6" w:rsidRPr="00B72D53">
        <w:rPr>
          <w:color w:val="000000" w:themeColor="text1"/>
        </w:rPr>
        <w:t>. The ability to</w:t>
      </w:r>
      <w:r w:rsidR="0065207A" w:rsidRPr="00B72D53">
        <w:rPr>
          <w:color w:val="000000" w:themeColor="text1"/>
        </w:rPr>
        <w:t xml:space="preserve"> </w:t>
      </w:r>
      <w:r w:rsidR="00F12B17" w:rsidRPr="00B72D53">
        <w:rPr>
          <w:color w:val="000000" w:themeColor="text1"/>
        </w:rPr>
        <w:t>perform</w:t>
      </w:r>
      <w:r w:rsidR="00040FB8" w:rsidRPr="00B72D53">
        <w:rPr>
          <w:color w:val="000000" w:themeColor="text1"/>
        </w:rPr>
        <w:t xml:space="preserve"> far-field</w:t>
      </w:r>
      <w:r w:rsidR="0065207A" w:rsidRPr="00B72D53">
        <w:rPr>
          <w:color w:val="000000" w:themeColor="text1"/>
        </w:rPr>
        <w:t xml:space="preserve"> </w:t>
      </w:r>
      <w:r w:rsidR="00377DDC" w:rsidRPr="00B72D53">
        <w:rPr>
          <w:color w:val="000000" w:themeColor="text1"/>
        </w:rPr>
        <w:t xml:space="preserve">label-free </w:t>
      </w:r>
      <w:r w:rsidR="000442B6" w:rsidRPr="00B72D53">
        <w:rPr>
          <w:color w:val="000000" w:themeColor="text1"/>
        </w:rPr>
        <w:t xml:space="preserve">SHG </w:t>
      </w:r>
      <w:r w:rsidR="00F12B17" w:rsidRPr="00B72D53">
        <w:rPr>
          <w:color w:val="000000" w:themeColor="text1"/>
        </w:rPr>
        <w:t xml:space="preserve">imaging with sub diffraction-limited resolution </w:t>
      </w:r>
      <w:r w:rsidR="00510260" w:rsidRPr="00B72D53">
        <w:rPr>
          <w:color w:val="000000" w:themeColor="text1"/>
        </w:rPr>
        <w:t xml:space="preserve">therefore </w:t>
      </w:r>
      <w:r w:rsidR="00F12B17" w:rsidRPr="00B72D53">
        <w:rPr>
          <w:color w:val="000000" w:themeColor="text1"/>
        </w:rPr>
        <w:t>holds significant</w:t>
      </w:r>
      <w:r w:rsidR="000442B6" w:rsidRPr="00B72D53">
        <w:rPr>
          <w:color w:val="000000" w:themeColor="text1"/>
        </w:rPr>
        <w:t xml:space="preserve"> potential for biomedical research as changes in collagen structure and function underlie many </w:t>
      </w:r>
      <w:r w:rsidR="00034CD7" w:rsidRPr="00B72D53">
        <w:rPr>
          <w:color w:val="000000" w:themeColor="text1"/>
        </w:rPr>
        <w:t>diseases</w:t>
      </w:r>
      <w:r w:rsidR="00F12B17" w:rsidRPr="00B72D53">
        <w:rPr>
          <w:color w:val="000000" w:themeColor="text1"/>
        </w:rPr>
        <w:t xml:space="preserve"> including fibros</w:t>
      </w:r>
      <w:r w:rsidR="00961B51" w:rsidRPr="00B72D53">
        <w:rPr>
          <w:color w:val="000000" w:themeColor="text1"/>
        </w:rPr>
        <w:t>i</w:t>
      </w:r>
      <w:r w:rsidR="00F12B17" w:rsidRPr="00B72D53">
        <w:rPr>
          <w:color w:val="000000" w:themeColor="text1"/>
        </w:rPr>
        <w:t>s and cancers</w:t>
      </w:r>
      <w:r w:rsidR="00034CD7" w:rsidRPr="00B72D53">
        <w:rPr>
          <w:color w:val="000000" w:themeColor="text1"/>
        </w:rPr>
        <w:t>.</w:t>
      </w:r>
      <w:r w:rsidR="00377DDC" w:rsidRPr="00B72D53">
        <w:rPr>
          <w:color w:val="000000" w:themeColor="text1"/>
        </w:rPr>
        <w:t xml:space="preserve"> </w:t>
      </w:r>
    </w:p>
    <w:p w14:paraId="7A8C4F6A" w14:textId="37731A0C" w:rsidR="00D416B6" w:rsidRPr="00B72D53" w:rsidRDefault="00F12B17" w:rsidP="009A326D">
      <w:pPr>
        <w:rPr>
          <w:color w:val="000000" w:themeColor="text1"/>
        </w:rPr>
      </w:pPr>
      <w:r w:rsidRPr="00B72D53">
        <w:rPr>
          <w:color w:val="000000" w:themeColor="text1"/>
        </w:rPr>
        <w:t xml:space="preserve">To realise </w:t>
      </w:r>
      <w:r w:rsidR="00377DDC" w:rsidRPr="00B72D53">
        <w:rPr>
          <w:color w:val="000000" w:themeColor="text1"/>
        </w:rPr>
        <w:t xml:space="preserve">label-free </w:t>
      </w:r>
      <w:r w:rsidRPr="00B72D53">
        <w:rPr>
          <w:color w:val="000000" w:themeColor="text1"/>
        </w:rPr>
        <w:t>SR-</w:t>
      </w:r>
      <w:r w:rsidR="0065207A" w:rsidRPr="00B72D53">
        <w:rPr>
          <w:color w:val="000000" w:themeColor="text1"/>
        </w:rPr>
        <w:t xml:space="preserve">SHG imaging </w:t>
      </w:r>
      <w:r w:rsidRPr="00B72D53">
        <w:rPr>
          <w:color w:val="000000" w:themeColor="text1"/>
        </w:rPr>
        <w:t xml:space="preserve">we have employed the </w:t>
      </w:r>
      <w:r w:rsidR="000D1713" w:rsidRPr="00B72D53">
        <w:rPr>
          <w:color w:val="000000" w:themeColor="text1"/>
        </w:rPr>
        <w:t>photonic nanojet (PNJ)</w:t>
      </w:r>
      <w:r w:rsidR="009A326D" w:rsidRPr="00B72D53">
        <w:rPr>
          <w:color w:val="000000" w:themeColor="text1"/>
        </w:rPr>
        <w:t xml:space="preserve"> phenomena</w:t>
      </w:r>
      <w:r w:rsidR="0065207A" w:rsidRPr="00B72D53">
        <w:rPr>
          <w:color w:val="000000" w:themeColor="text1"/>
        </w:rPr>
        <w:t>, as it</w:t>
      </w:r>
      <w:r w:rsidR="00030462" w:rsidRPr="00B72D53">
        <w:rPr>
          <w:color w:val="000000" w:themeColor="text1"/>
        </w:rPr>
        <w:t xml:space="preserve"> does not rely on fluorescent </w:t>
      </w:r>
      <w:r w:rsidRPr="00B72D53">
        <w:rPr>
          <w:color w:val="000000" w:themeColor="text1"/>
        </w:rPr>
        <w:t>switching/blinking and is simple to implement</w:t>
      </w:r>
      <w:r w:rsidR="00805B51" w:rsidRPr="00B72D53">
        <w:rPr>
          <w:color w:val="000000" w:themeColor="text1"/>
        </w:rPr>
        <w:t xml:space="preserve">. </w:t>
      </w:r>
      <w:r w:rsidR="00CA2795" w:rsidRPr="00B72D53">
        <w:rPr>
          <w:color w:val="000000" w:themeColor="text1"/>
        </w:rPr>
        <w:t xml:space="preserve">A </w:t>
      </w:r>
      <w:r w:rsidR="00816D34" w:rsidRPr="00B72D53">
        <w:rPr>
          <w:color w:val="000000" w:themeColor="text1"/>
        </w:rPr>
        <w:t>PNJ</w:t>
      </w:r>
      <w:r w:rsidR="00CA2795" w:rsidRPr="00B72D53">
        <w:rPr>
          <w:color w:val="000000" w:themeColor="text1"/>
        </w:rPr>
        <w:t xml:space="preserve"> is a localised focus of light with an intensity cross section narrower than the diffraction limit</w:t>
      </w:r>
      <w:r w:rsidR="00E532B5" w:rsidRPr="00B72D53">
        <w:rPr>
          <w:color w:val="000000" w:themeColor="text1"/>
        </w:rPr>
        <w:t xml:space="preserve"> that is able to propagate over multiple wavelengths</w:t>
      </w:r>
      <w:r w:rsidR="00CA2795" w:rsidRPr="00B72D53">
        <w:rPr>
          <w:color w:val="000000" w:themeColor="text1"/>
        </w:rPr>
        <w:t xml:space="preserve"> </w:t>
      </w:r>
      <w:r w:rsidR="00D416B6" w:rsidRPr="00B72D53">
        <w:rPr>
          <w:color w:val="000000" w:themeColor="text1"/>
        </w:rPr>
        <w:fldChar w:fldCharType="begin" w:fldLock="1"/>
      </w:r>
      <w:r w:rsidR="00DC6643" w:rsidRPr="00B72D53">
        <w:rPr>
          <w:color w:val="000000" w:themeColor="text1"/>
        </w:rPr>
        <w:instrText>ADDIN CSL_CITATION {"citationItems":[{"id":"ITEM-1","itemData":{"DOI":"10.1364/OPEX.12.001214","ISBN":"1094-4087 (Electronic)\\r1094-4087 (Linking)","ISSN":"1094-4087","PMID":"19474940","abstract":"We report what we believe to be the first evidence of localized nanoscale photonic jets generated at the shadow-side surfaces of micronscale, circular dielectric cylinders illuminated by a plane wave. These photonic nanojets have waists smaller than the diffraction limit and propagate over several optical wavelengths without significant diffraction. We have found that such nanojets can enhance the backscattering of visible light by nanometer-scale dielectric particles located within the nanojets by several orders of magnitude. Not involving evanescent fields and not requiring mechanical scanning, photonic nanojets may provide a new means to detect and image nanoparticles of size well below the diffraction limit. This could yield a potential novel ultramicroscopy technique using visible light for detecting proteins, viral particles, and even single molecules; and monitoring molecular synthesis and aggregation processes of importance in many areas of biology, chemistry, material sciences, and tissue engineering.","author":[{"dropping-particle":"","family":"Chen","given":"Zhigang","non-dropping-particle":"","parse-names":false,"suffix":""},{"dropping-particle":"","family":"Taflove","given":"Allen","non-dropping-particle":"","parse-names":false,"suffix":""},{"dropping-particle":"","family":"Backman","given":"Vadim","non-dropping-particle":"","parse-names":false,"suffix":""}],"container-title":"Optics Express","id":"ITEM-1","issue":"7","issued":{"date-parts":[["2004"]]},"page":"1214","title":"Photonic nanojet enhancement of backscattering of light by nanoparticles: a potential novel visible-light ultramicroscopy technique","type":"article-journal","volume":"12"},"uris":["http://www.mendeley.com/documents/?uuid=e0f10a62-c153-42f1-88c5-19d368d08455"]}],"mendeley":{"formattedCitation":" [5]","plainTextFormattedCitation":" [5]","previouslyFormattedCitation":" [5]"},"properties":{"noteIndex":0},"schema":"https://github.com/citation-style-language/schema/raw/master/csl-citation.json"}</w:instrText>
      </w:r>
      <w:r w:rsidR="00D416B6" w:rsidRPr="00B72D53">
        <w:rPr>
          <w:color w:val="000000" w:themeColor="text1"/>
        </w:rPr>
        <w:fldChar w:fldCharType="separate"/>
      </w:r>
      <w:r w:rsidR="00276ABF" w:rsidRPr="00B72D53">
        <w:rPr>
          <w:noProof/>
          <w:color w:val="000000" w:themeColor="text1"/>
        </w:rPr>
        <w:t> [5]</w:t>
      </w:r>
      <w:r w:rsidR="00D416B6" w:rsidRPr="00B72D53">
        <w:rPr>
          <w:color w:val="000000" w:themeColor="text1"/>
        </w:rPr>
        <w:fldChar w:fldCharType="end"/>
      </w:r>
      <w:r w:rsidR="00D416B6" w:rsidRPr="00B72D53">
        <w:rPr>
          <w:color w:val="000000" w:themeColor="text1"/>
        </w:rPr>
        <w:t>. Initial demonstrations of the phenomena used high refractive index spheres or cylinders to generate the PNJ and this is still the most common experimental implementation however, theoretical studies have investigated cuboids</w:t>
      </w:r>
      <w:r w:rsidR="00D416B6" w:rsidRPr="00B72D53">
        <w:rPr>
          <w:color w:val="000000" w:themeColor="text1"/>
        </w:rPr>
        <w:fldChar w:fldCharType="begin" w:fldLock="1"/>
      </w:r>
      <w:r w:rsidR="00DC6643" w:rsidRPr="00B72D53">
        <w:rPr>
          <w:color w:val="000000" w:themeColor="text1"/>
        </w:rPr>
        <w:instrText>ADDIN CSL_CITATION {"citationItems":[{"id":"ITEM-1","itemData":{"DOI":"10.1016/j.physe.2017.12.020","ISSN":"13869477","abstract":"In the present paper the basic characteristics (length, peak intensity, and full-width half-maximum) of nanojets formed in the vicinity of dielectric core-shell cuboids with different types of index grading are investigated by finite-difference time domain method. The latitudinal and longitudinal sizes of a nanojet and its peak intensity depending on the optical contrast variation of cuboids core-shells are numerically investigated. It has been sh</w:instrText>
      </w:r>
      <w:r w:rsidR="00DC6643" w:rsidRPr="00B72D53">
        <w:rPr>
          <w:color w:val="000000" w:themeColor="text1"/>
          <w:lang w:val="fr-FR"/>
        </w:rPr>
        <w:instrText>own that it is possible to control and elongate the nanojet abnormally. It also was shown that graded cuboid with dimensions of 4 × 4 × 4 wavelength may has FWHM of a jet less than uniform cuboid with dimensions of 1 × 1 × 1 wavelength. At wavelength of 600 nm graded index cuboid with dimensions of 4 × 4 × 4 wavelength and index grading = 2 allow to form photonic jet with FWHM about 232 nm or 0.39 wavelength.","author":[{"dropping-particle":"","family":"Liu","given":"Cheng Yang","non-dropping-particle":"","parse-names":false,"suffix":""},{"dropping-particle":"","family":"Yen","given":"Tzu Ping","non-dropping-particle":"","parse-names":false,"suffix":""},{"dropping-particle":"V.","family":"Minin","given":"Oleg","non-dropping-particle":"","parse-names":false,"suffix":""},{"dropping-particle":"V.","family":"Minin","given":"Igor","non-dropping-particle":"","parse-names":false,"suffix":""}],"container-title":"Physica E: Low-Dimensional Systems and Nanostructures","id":"ITEM-1","issued":{"date-parts":[["2018"]]},"page":"105-110","publisher":"Elsevier Ltd","title":"Engineering photonic nanojet by a graded-index micro-cuboid","type":"article-journal","volume":"98"},"uris":["http://www.mendeley.com/documents/?uuid=6112f713-700b-47af-a3fe-b2c71ddbe160"]}],"mendeley":{"formattedCitation":" [6]","plainTextFormattedCitation":" [6]","previouslyFormattedCitation":" [6]"},"properties":{"noteIndex":0},"schema":"https://github.com/citation-style-language/schema/raw/master/csl-citation.json"}</w:instrText>
      </w:r>
      <w:r w:rsidR="00D416B6" w:rsidRPr="00B72D53">
        <w:rPr>
          <w:color w:val="000000" w:themeColor="text1"/>
        </w:rPr>
        <w:fldChar w:fldCharType="separate"/>
      </w:r>
      <w:r w:rsidR="00276ABF" w:rsidRPr="00B72D53">
        <w:rPr>
          <w:noProof/>
          <w:color w:val="000000" w:themeColor="text1"/>
          <w:lang w:val="fr-FR"/>
        </w:rPr>
        <w:t> [6]</w:t>
      </w:r>
      <w:r w:rsidR="00D416B6" w:rsidRPr="00B72D53">
        <w:rPr>
          <w:color w:val="000000" w:themeColor="text1"/>
        </w:rPr>
        <w:fldChar w:fldCharType="end"/>
      </w:r>
      <w:r w:rsidR="00D416B6" w:rsidRPr="00B72D53">
        <w:rPr>
          <w:color w:val="000000" w:themeColor="text1"/>
          <w:lang w:val="fr-FR"/>
        </w:rPr>
        <w:t>, cones, prism structures</w:t>
      </w:r>
      <w:r w:rsidR="00D416B6" w:rsidRPr="00B72D53">
        <w:rPr>
          <w:color w:val="000000" w:themeColor="text1"/>
        </w:rPr>
        <w:fldChar w:fldCharType="begin" w:fldLock="1"/>
      </w:r>
      <w:r w:rsidR="000F26CC" w:rsidRPr="00B72D53">
        <w:rPr>
          <w:color w:val="000000" w:themeColor="text1"/>
          <w:lang w:val="fr-FR"/>
        </w:rPr>
        <w:instrText>ADDIN CSL_CITATION {"citationItems":[{"id":"ITEM-1","itemData":{"DOI":"10.1002/andp.201500132","ISSN":"15213889","abstract":"© 2015 by WILEY-VCH Verlag GmbH  &amp;  Co. KGaA, Weinheim. The interest to mesoscale dielectric objects, whose effective dimensions are comparable with the incident radiation wavelength, is caused by their unique ability to modify the spatial structure of the incident wave in the specific manner and to produce a highly localized intensive optical flux (\"photonic jet\") with the subwavelength spatial resolution. In the current paper we brief review the modern state-of-the-art of main principles of the photonic jet formation by non-spherical and non-symmetrical dielectric mesoscale particles both in transmitting and reflection mode. A deeper understanding of the photonic jet is nevertheless needed to fully exploit the potential performance of nano- and micro- dielectric mesoscale objects as diffractive components at different wavebands.","author":[{"dropping-particle":"V.","family":"Minin","given":"Igor","non-dropping-particle":"","parse-names":false,"suffix":""},{"dropping-particle":"V.","family":"Minin","given":"Oleg","non-dropping-particle":"","parse-names":false,"suffix":""},{"dropping-particle":"","family":"Geints","given":"Yuri E.","non-dropping-particle":"","parse-names":false,"suffix":""}],"container-title":"Annalen der Physik","id":"ITEM-1","issue":"7-8","issued":{"date-parts":[["2015"]]},"page":"491-497","title":"Localized em and photonic jets from non-spherical and non-symmetrical dielectric mesoscale objects: Brief review","type":"article-journal","volume":"527"},"uris":["http://www.mendeley.com/documents/?uuid=1b77e000-0255-47eb-9614-eb22ce00a2d3"]}],"mendeley":{"formattedCitation":" [7]","plainTextFormattedCitation":" [7]","previouslyFormattedCitation":" [7]"},"properties":{"noteIndex":0},"schema":"https://github.com/citation-style-language/schema/raw/master/csl-citation.json"}</w:instrText>
      </w:r>
      <w:r w:rsidR="00D416B6" w:rsidRPr="00B72D53">
        <w:rPr>
          <w:color w:val="000000" w:themeColor="text1"/>
        </w:rPr>
        <w:fldChar w:fldCharType="separate"/>
      </w:r>
      <w:r w:rsidR="00276ABF" w:rsidRPr="00B72D53">
        <w:rPr>
          <w:noProof/>
          <w:color w:val="000000" w:themeColor="text1"/>
          <w:lang w:val="fr-FR"/>
        </w:rPr>
        <w:t> [7]</w:t>
      </w:r>
      <w:r w:rsidR="00D416B6" w:rsidRPr="00B72D53">
        <w:rPr>
          <w:color w:val="000000" w:themeColor="text1"/>
        </w:rPr>
        <w:fldChar w:fldCharType="end"/>
      </w:r>
      <w:r w:rsidR="00D416B6" w:rsidRPr="00B72D53">
        <w:rPr>
          <w:color w:val="000000" w:themeColor="text1"/>
          <w:lang w:val="fr-FR"/>
        </w:rPr>
        <w:t xml:space="preserve"> and spheres with multiple/graded refractive indices</w:t>
      </w:r>
      <w:r w:rsidR="00D416B6" w:rsidRPr="00B72D53">
        <w:rPr>
          <w:color w:val="000000" w:themeColor="text1"/>
        </w:rPr>
        <w:fldChar w:fldCharType="begin" w:fldLock="1"/>
      </w:r>
      <w:r w:rsidR="000F26CC" w:rsidRPr="00B72D53">
        <w:rPr>
          <w:color w:val="000000" w:themeColor="text1"/>
          <w:lang w:val="fr-FR"/>
        </w:rPr>
        <w:instrText xml:space="preserve">ADDIN CSL_CITATION {"citationItems":[{"id":"ITEM-1","itemData":{"DOI":"10.1016/j.optcom.2018.01.050","ISSN":"00304018","abstract":"Photonic nanojets (PNJs) owing to their sub-wavelength near-field features have found many interesting applications like nanoscopy, nano photolithography, high density optical storage, enhancement of Raman signal and single molecule spectroscopy etc. More recently, the focus of research has been on tailoring of PNJs either for better confinement and thus higher peak intensity or for elongation of nanojet for high resolution far field applications. In this paper, we show that crescent-shape refractive index profile (CSRP) of microspheres can be used to generate highly confined PNJ. By optimizing the refractive index of different layers in CSRP microsphere, we show a free space confinement down to </w:instrText>
      </w:r>
      <w:r w:rsidR="000F26CC" w:rsidRPr="00B72D53">
        <w:rPr>
          <w:rFonts w:ascii="Cambria Math" w:hAnsi="Cambria Math" w:cs="Cambria Math"/>
          <w:color w:val="000000" w:themeColor="text1"/>
          <w:lang w:val="fr-FR"/>
        </w:rPr>
        <w:instrText>∼</w:instrText>
      </w:r>
      <w:r w:rsidR="000F26CC" w:rsidRPr="00B72D53">
        <w:rPr>
          <w:rFonts w:cs="Times New Roman"/>
          <w:color w:val="000000" w:themeColor="text1"/>
        </w:rPr>
        <w:instrText>λ</w:instrText>
      </w:r>
      <w:r w:rsidR="000F26CC" w:rsidRPr="00B72D53">
        <w:rPr>
          <w:rFonts w:cs="Times New Roman"/>
          <w:color w:val="000000" w:themeColor="text1"/>
          <w:lang w:val="fr-FR"/>
        </w:rPr>
        <w:instrText>∕</w:instrText>
      </w:r>
      <w:r w:rsidR="000F26CC" w:rsidRPr="00B72D53">
        <w:rPr>
          <w:color w:val="000000" w:themeColor="text1"/>
          <w:lang w:val="fr-FR"/>
        </w:rPr>
        <w:instrText xml:space="preserve">4.5 (FWHM </w:instrText>
      </w:r>
      <w:r w:rsidR="000F26CC" w:rsidRPr="00B72D53">
        <w:rPr>
          <w:rFonts w:ascii="Cambria Math" w:hAnsi="Cambria Math" w:cs="Cambria Math"/>
          <w:color w:val="000000" w:themeColor="text1"/>
          <w:lang w:val="fr-FR"/>
        </w:rPr>
        <w:instrText>∼</w:instrText>
      </w:r>
      <w:r w:rsidR="000F26CC" w:rsidRPr="00B72D53">
        <w:rPr>
          <w:color w:val="000000" w:themeColor="text1"/>
          <w:lang w:val="fr-FR"/>
        </w:rPr>
        <w:instrText xml:space="preserve">110 nm for excitation with 500 nm wavelength). Further, it was observed that the optical properties of substrates also modulate the PNJ characteristics and lead to a further improvement in the transverse confinement to </w:instrText>
      </w:r>
      <w:r w:rsidR="000F26CC" w:rsidRPr="00B72D53">
        <w:rPr>
          <w:rFonts w:ascii="Cambria Math" w:hAnsi="Cambria Math" w:cs="Cambria Math"/>
          <w:color w:val="000000" w:themeColor="text1"/>
          <w:lang w:val="fr-FR"/>
        </w:rPr>
        <w:instrText>∼</w:instrText>
      </w:r>
      <w:r w:rsidR="000F26CC" w:rsidRPr="00B72D53">
        <w:rPr>
          <w:rFonts w:cs="Times New Roman"/>
          <w:color w:val="000000" w:themeColor="text1"/>
        </w:rPr>
        <w:instrText>λ</w:instrText>
      </w:r>
      <w:r w:rsidR="000F26CC" w:rsidRPr="00B72D53">
        <w:rPr>
          <w:rFonts w:cs="Times New Roman"/>
          <w:color w:val="000000" w:themeColor="text1"/>
          <w:lang w:val="fr-FR"/>
        </w:rPr>
        <w:instrText>∕</w:instrText>
      </w:r>
      <w:r w:rsidR="000F26CC" w:rsidRPr="00B72D53">
        <w:rPr>
          <w:color w:val="000000" w:themeColor="text1"/>
          <w:lang w:val="fr-FR"/>
        </w:rPr>
        <w:instrText>6.7.","author":[{"dropping-particle":"","family":"Patel","given":"H. S.","non-dropping-particle":"","parse-names":false,"suffix":""},{"dropping-particle":"","family":"Kushwaha","given":"P. K.","non-dropping-particle":"","parse-names":false,"suffix":""},{"dropping-particle":"","family":"Swami","given":"M. K.","non-dropping-particle":"","parse-names":false,"suffix":""}],"container-title":"Optics Communications","id":"ITEM-1","issue":"December 2017","issued":{"date-parts":[["2018"]]},"page":"140-145","publisher":"Elsevier Ltd.","title":"Generation of highly confined photonic nanojet using crescent-shape refractive index profile in microsphere","type":"article-journal","volume":"415"},"uris":["http://www.mendeley.com/documents/?uuid=41069abc-e7ee-46b1-bd07-5c3c72f11ec7"]}],"mendeley":{"formattedCitation":" [8]","plainTextFormattedCitation":" [8]","previouslyFormattedCitation":" [8]"},"properties":{"noteIndex":0},"schema":"https://github.com/citation-style-language/schema/raw/master/csl-citation.json"}</w:instrText>
      </w:r>
      <w:r w:rsidR="00D416B6" w:rsidRPr="00B72D53">
        <w:rPr>
          <w:color w:val="000000" w:themeColor="text1"/>
        </w:rPr>
        <w:fldChar w:fldCharType="separate"/>
      </w:r>
      <w:r w:rsidR="00276ABF" w:rsidRPr="00B72D53">
        <w:rPr>
          <w:noProof/>
          <w:color w:val="000000" w:themeColor="text1"/>
          <w:lang w:val="fr-FR"/>
        </w:rPr>
        <w:t> [8]</w:t>
      </w:r>
      <w:r w:rsidR="00D416B6" w:rsidRPr="00B72D53">
        <w:rPr>
          <w:color w:val="000000" w:themeColor="text1"/>
        </w:rPr>
        <w:fldChar w:fldCharType="end"/>
      </w:r>
      <w:r w:rsidR="00D416B6" w:rsidRPr="00B72D53">
        <w:rPr>
          <w:color w:val="000000" w:themeColor="text1"/>
          <w:lang w:val="fr-FR"/>
        </w:rPr>
        <w:t xml:space="preserve">. </w:t>
      </w:r>
      <w:r w:rsidR="00E00317" w:rsidRPr="00B72D53">
        <w:rPr>
          <w:color w:val="000000" w:themeColor="text1"/>
        </w:rPr>
        <w:t xml:space="preserve">Typically, </w:t>
      </w:r>
      <w:r w:rsidR="00D416B6" w:rsidRPr="00B72D53">
        <w:rPr>
          <w:color w:val="000000" w:themeColor="text1"/>
        </w:rPr>
        <w:t>dielectric spheres of sizes between 5</w:t>
      </w:r>
      <w:r w:rsidR="00E00317" w:rsidRPr="00B72D53">
        <w:rPr>
          <w:color w:val="000000" w:themeColor="text1"/>
        </w:rPr>
        <w:t xml:space="preserve"> </w:t>
      </w:r>
      <w:r w:rsidR="00D416B6" w:rsidRPr="00B72D53">
        <w:rPr>
          <w:color w:val="000000" w:themeColor="text1"/>
        </w:rPr>
        <w:t>μm-100</w:t>
      </w:r>
      <w:r w:rsidR="00E00317" w:rsidRPr="00B72D53">
        <w:rPr>
          <w:color w:val="000000" w:themeColor="text1"/>
        </w:rPr>
        <w:t xml:space="preserve"> </w:t>
      </w:r>
      <w:r w:rsidR="00F14DBC" w:rsidRPr="00B72D53">
        <w:rPr>
          <w:rFonts w:cs="Times New Roman"/>
          <w:color w:val="000000" w:themeColor="text1"/>
        </w:rPr>
        <w:t>µ</w:t>
      </w:r>
      <w:r w:rsidR="00D416B6" w:rsidRPr="00B72D53">
        <w:rPr>
          <w:color w:val="000000" w:themeColor="text1"/>
        </w:rPr>
        <w:t xml:space="preserve">m in diameter are placed on the surface of a sample to focus the light </w:t>
      </w:r>
      <w:r w:rsidR="00816D34" w:rsidRPr="00B72D53">
        <w:rPr>
          <w:color w:val="000000" w:themeColor="text1"/>
        </w:rPr>
        <w:t>in</w:t>
      </w:r>
      <w:r w:rsidR="00D416B6" w:rsidRPr="00B72D53">
        <w:rPr>
          <w:color w:val="000000" w:themeColor="text1"/>
        </w:rPr>
        <w:t>to a PNJ, decreasing the illumination point spread function of the system</w:t>
      </w:r>
      <w:r w:rsidR="00D416B6" w:rsidRPr="00B72D53">
        <w:rPr>
          <w:color w:val="000000" w:themeColor="text1"/>
        </w:rPr>
        <w:fldChar w:fldCharType="begin" w:fldLock="1"/>
      </w:r>
      <w:r w:rsidR="000F26CC" w:rsidRPr="00B72D53">
        <w:rPr>
          <w:color w:val="000000" w:themeColor="text1"/>
        </w:rPr>
        <w:instrText xml:space="preserve">ADDIN CSL_CITATION {"citationItems":[{"id":"ITEM-1","itemData":{"DOI":"10.1021/acs.nanolett.6b01255","ISSN":"15306992","abstract":"Dielectric microspheres with appropriate refractive index can image objects with super-resolution, that is, with a precision well beyond the classical diffraction limit. A microsphere is also known to generate upon illumination a photonic nanojet, which is a scattered beam of light with a high-intensity main lobe and very narrow waist. Here, we report a systematic study of the imaging of water-immersed nanostructures by barium titanate glass microspheres of different size. A numerical study of the light propagation through a microsphere points out the light focusing capability of microspheres of different size and the waist of their photonic nanojet. The former correlates to the magnification factor of the virtual images obtained from linear test nanostructures, the biggest magnification being obtained with microspheres of </w:instrText>
      </w:r>
      <w:r w:rsidR="000F26CC" w:rsidRPr="00B72D53">
        <w:rPr>
          <w:rFonts w:ascii="Cambria Math" w:hAnsi="Cambria Math" w:cs="Cambria Math"/>
          <w:color w:val="000000" w:themeColor="text1"/>
        </w:rPr>
        <w:instrText>∼</w:instrText>
      </w:r>
      <w:r w:rsidR="000F26CC" w:rsidRPr="00B72D53">
        <w:rPr>
          <w:color w:val="000000" w:themeColor="text1"/>
        </w:rPr>
        <w:instrText>6</w:instrText>
      </w:r>
      <w:r w:rsidR="000F26CC" w:rsidRPr="00B72D53">
        <w:rPr>
          <w:rFonts w:cs="Times New Roman"/>
          <w:color w:val="000000" w:themeColor="text1"/>
        </w:rPr>
        <w:instrText>–</w:instrText>
      </w:r>
      <w:r w:rsidR="000F26CC" w:rsidRPr="00B72D53">
        <w:rPr>
          <w:color w:val="000000" w:themeColor="text1"/>
        </w:rPr>
        <w:instrText xml:space="preserve">7 </w:instrText>
      </w:r>
      <w:r w:rsidR="000F26CC" w:rsidRPr="00B72D53">
        <w:rPr>
          <w:rFonts w:cs="Times New Roman"/>
          <w:color w:val="000000" w:themeColor="text1"/>
        </w:rPr>
        <w:instrText>μ</w:instrText>
      </w:r>
      <w:r w:rsidR="000F26CC" w:rsidRPr="00B72D53">
        <w:rPr>
          <w:color w:val="000000" w:themeColor="text1"/>
        </w:rPr>
        <w:instrText>m in size. Analyzing the light intensity distribution of microscopy images allows determining analytically the point spread function of the optical system and thereby quantifies i...","author":[{"dropping-particle":"","family":"Yang","given":"Hui","non-dropping-particle":"","parse-names":false,"suffix":""},{"dropping-particle":"","family":"Trouillon","given":"Rapha??l","non-dropping-particle":"","parse-names":false,"suffix":""},{"dropping-particle":"","family":"Huszka","given":"Gergely","non-dropping-particle":"","parse-names":false,"suffix":""},{"dropping-particle":"","family":"Gijs","given":"Martin A M","non-dropping-particle":"","parse-names":false,"suffix":""}],"container-title":"Nano Letters","id":"ITEM-1","issue":"8","issued":{"date-parts":[["2016"]]},"page":"4862-4870","title":"Super-Resolution Imaging of a Dielectric Microsphere Is Governed by the Waist of Its Photonic Nanojet","type":"article-journal","volume":"16"},"uris":["http://www.mendeley.com/documents/?uuid=657cebbd-1705-446d-81a1-e8f490ec07e7"]}],"mendeley":{"formattedCitation":" [9]","plainTextFormattedCitation":" [9]","previouslyFormattedCitation":" [9]"},"properties":{"noteIndex":0},"schema":"https://github.com/citation-style-language/schema/raw/master/csl-citation.json"}</w:instrText>
      </w:r>
      <w:r w:rsidR="00D416B6" w:rsidRPr="00B72D53">
        <w:rPr>
          <w:color w:val="000000" w:themeColor="text1"/>
        </w:rPr>
        <w:fldChar w:fldCharType="separate"/>
      </w:r>
      <w:r w:rsidR="00276ABF" w:rsidRPr="00B72D53">
        <w:rPr>
          <w:noProof/>
          <w:color w:val="000000" w:themeColor="text1"/>
        </w:rPr>
        <w:t> [9]</w:t>
      </w:r>
      <w:r w:rsidR="00D416B6" w:rsidRPr="00B72D53">
        <w:rPr>
          <w:color w:val="000000" w:themeColor="text1"/>
        </w:rPr>
        <w:fldChar w:fldCharType="end"/>
      </w:r>
      <w:r w:rsidR="00CA1F05" w:rsidRPr="00B72D53">
        <w:rPr>
          <w:color w:val="000000" w:themeColor="text1"/>
        </w:rPr>
        <w:t>. B</w:t>
      </w:r>
      <w:r w:rsidR="00D729DB" w:rsidRPr="00B72D53">
        <w:rPr>
          <w:color w:val="000000" w:themeColor="text1"/>
        </w:rPr>
        <w:t xml:space="preserve">y scanning the </w:t>
      </w:r>
      <w:r w:rsidR="006125AB" w:rsidRPr="00B72D53">
        <w:rPr>
          <w:color w:val="000000" w:themeColor="text1"/>
        </w:rPr>
        <w:t xml:space="preserve">illuminating beam </w:t>
      </w:r>
      <w:r w:rsidR="00CA1F05" w:rsidRPr="00B72D53">
        <w:rPr>
          <w:color w:val="000000" w:themeColor="text1"/>
        </w:rPr>
        <w:t xml:space="preserve">over the </w:t>
      </w:r>
      <w:r w:rsidR="008477AD" w:rsidRPr="00B72D53">
        <w:rPr>
          <w:color w:val="000000" w:themeColor="text1"/>
        </w:rPr>
        <w:t>sphere,</w:t>
      </w:r>
      <w:r w:rsidR="00CA1F05" w:rsidRPr="00B72D53">
        <w:rPr>
          <w:color w:val="000000" w:themeColor="text1"/>
        </w:rPr>
        <w:t xml:space="preserve"> the PNJ is scanned over the sample</w:t>
      </w:r>
      <w:r w:rsidR="00B70420" w:rsidRPr="00B72D53">
        <w:rPr>
          <w:color w:val="000000" w:themeColor="text1"/>
        </w:rPr>
        <w:t xml:space="preserve"> forming a virtual image which is detected in the far-field</w:t>
      </w:r>
      <w:r w:rsidR="0008070D" w:rsidRPr="00B72D53">
        <w:rPr>
          <w:color w:val="000000" w:themeColor="text1"/>
        </w:rPr>
        <w:t xml:space="preserve"> using the illumination objective</w:t>
      </w:r>
      <w:r w:rsidR="00891675" w:rsidRPr="00B72D53">
        <w:rPr>
          <w:color w:val="000000" w:themeColor="text1"/>
        </w:rPr>
        <w:t xml:space="preserve"> </w:t>
      </w:r>
      <w:r w:rsidR="00B64D96" w:rsidRPr="00B72D53">
        <w:rPr>
          <w:color w:val="000000" w:themeColor="text1"/>
        </w:rPr>
        <w:t>(</w:t>
      </w:r>
      <w:r w:rsidR="00891675" w:rsidRPr="00B72D53">
        <w:rPr>
          <w:color w:val="000000" w:themeColor="text1"/>
        </w:rPr>
        <w:fldChar w:fldCharType="begin"/>
      </w:r>
      <w:r w:rsidR="00891675" w:rsidRPr="00B72D53">
        <w:rPr>
          <w:color w:val="000000" w:themeColor="text1"/>
        </w:rPr>
        <w:instrText xml:space="preserve"> REF _Ref24535923 \h </w:instrText>
      </w:r>
      <w:r w:rsidR="00795DE9" w:rsidRPr="00B72D53">
        <w:rPr>
          <w:color w:val="000000" w:themeColor="text1"/>
        </w:rPr>
        <w:instrText xml:space="preserve"> \* MERGEFORMAT </w:instrText>
      </w:r>
      <w:r w:rsidR="00891675" w:rsidRPr="00B72D53">
        <w:rPr>
          <w:color w:val="000000" w:themeColor="text1"/>
        </w:rPr>
      </w:r>
      <w:r w:rsidR="00891675" w:rsidRPr="00B72D53">
        <w:rPr>
          <w:color w:val="000000" w:themeColor="text1"/>
        </w:rPr>
        <w:fldChar w:fldCharType="separate"/>
      </w:r>
      <w:r w:rsidR="0035768C" w:rsidRPr="00B72D53">
        <w:rPr>
          <w:color w:val="000000" w:themeColor="text1"/>
        </w:rPr>
        <w:t>Figure 1</w:t>
      </w:r>
      <w:r w:rsidR="00891675" w:rsidRPr="00B72D53">
        <w:rPr>
          <w:color w:val="000000" w:themeColor="text1"/>
        </w:rPr>
        <w:fldChar w:fldCharType="end"/>
      </w:r>
      <w:r w:rsidR="00B64D96" w:rsidRPr="00B72D53">
        <w:rPr>
          <w:color w:val="000000" w:themeColor="text1"/>
        </w:rPr>
        <w:t>A)</w:t>
      </w:r>
      <w:r w:rsidR="00D416B6" w:rsidRPr="00B72D53">
        <w:rPr>
          <w:color w:val="000000" w:themeColor="text1"/>
        </w:rPr>
        <w:t xml:space="preserve">. Whispering gallery modes </w:t>
      </w:r>
      <w:r w:rsidR="00D416B6" w:rsidRPr="00B72D53">
        <w:rPr>
          <w:color w:val="000000" w:themeColor="text1"/>
        </w:rPr>
        <w:fldChar w:fldCharType="begin" w:fldLock="1"/>
      </w:r>
      <w:r w:rsidR="00DC6643" w:rsidRPr="00B72D53">
        <w:rPr>
          <w:color w:val="000000" w:themeColor="text1"/>
        </w:rPr>
        <w:instrText>ADDIN CSL_CITATION {"citationItems":[{"id":"ITEM-1","itemData":{"DOI":"10.1007/s00340-017-6815-7","ISBN":"0034001768157","ISSN":"0946-2171","abstract":"Whispering Gallery modes have been presented in microscopic glass spheres or toruses with many applica- tions. In this paper, the possible approaches to enhance the imaging resolution by Whispering Gallery modes are dis- cussed, including evanescent waves coupling, transformed and illustration by Whispering Gallery modes. It shows that the high-order scattering modes play the dominant role in the reconstructed virtual image when the Whispering Gal- lery modes exist. Furthermore, we find that the high image resolution of electric dipoles can be achieved, when the out- of-phase components exist from the illustration of Whisper- ing Gallery modes. Those results of our simulation could contribute to the knowledge of microsphere-assisted super- resolution imaging and its potential applications.","author":[{"dropping-particle":"","family":"Zhou","given":"Song","non-dropping-particle":"","parse-names":false,"suffix":""},{"dropping-particle":"","family":"Deng","given":"Yongbo","non-dropping-particle":"","parse-names":false,"suffix":""},{"dropping-particle":"","family":"Zhou","given":"Wenchao","non-dropping-particle":"","parse-names":false,"suffix":""},{"dropping-particle":"","family":"Yu","given":"Muxin","non-dropping-particle":"","parse-names":false,"suffix":""},{"dropping-particle":"","family":"Urbach","given":"H. P.","non-dropping-particle":"","parse-names":false,"suffix":""},{"dropping-particle":"","family":"Wu","given":"Yihui","non-dropping-particle":"","parse-names":false,"suffix":""}],"container-title":"Applied Physics B","id":"ITEM-1","issue":"9","issued":{"date-parts":[["2017","9","23"]]},"page":"236","title":"Effects of whispering gallery mode in microsphere super-resolution imaging","type":"article-journal","volume":"123"},"uris":["http://www.mendeley.com/documents/?uuid=ae3589ad-c2c9-4b71-abe5-6d7e8725b356"]}],"mendeley":{"formattedCitation":" [10]","plainTextFormattedCitation":" [10]","previouslyFormattedCitation":" [10]"},"properties":{"noteIndex":0},"schema":"https://github.com/citation-style-language/schema/raw/master/csl-citation.json"}</w:instrText>
      </w:r>
      <w:r w:rsidR="00D416B6" w:rsidRPr="00B72D53">
        <w:rPr>
          <w:color w:val="000000" w:themeColor="text1"/>
        </w:rPr>
        <w:fldChar w:fldCharType="separate"/>
      </w:r>
      <w:r w:rsidR="00276ABF" w:rsidRPr="00B72D53">
        <w:rPr>
          <w:noProof/>
          <w:color w:val="000000" w:themeColor="text1"/>
        </w:rPr>
        <w:t> [10]</w:t>
      </w:r>
      <w:r w:rsidR="00D416B6" w:rsidRPr="00B72D53">
        <w:rPr>
          <w:color w:val="000000" w:themeColor="text1"/>
        </w:rPr>
        <w:fldChar w:fldCharType="end"/>
      </w:r>
      <w:r w:rsidR="00D416B6" w:rsidRPr="00B72D53">
        <w:rPr>
          <w:color w:val="000000" w:themeColor="text1"/>
        </w:rPr>
        <w:t xml:space="preserve"> </w:t>
      </w:r>
      <w:r w:rsidR="00FB5B7E" w:rsidRPr="00B72D53">
        <w:rPr>
          <w:color w:val="000000" w:themeColor="text1"/>
        </w:rPr>
        <w:t>,</w:t>
      </w:r>
      <w:r w:rsidR="00D416B6" w:rsidRPr="00B72D53">
        <w:rPr>
          <w:color w:val="000000" w:themeColor="text1"/>
        </w:rPr>
        <w:t>elements of solid immersion lens theory</w:t>
      </w:r>
      <w:r w:rsidR="00FB5B7E" w:rsidRPr="00B72D53">
        <w:rPr>
          <w:color w:val="000000" w:themeColor="text1"/>
        </w:rPr>
        <w:fldChar w:fldCharType="begin" w:fldLock="1"/>
      </w:r>
      <w:r w:rsidR="00DC6643" w:rsidRPr="00B72D53">
        <w:rPr>
          <w:color w:val="000000" w:themeColor="text1"/>
        </w:rPr>
        <w:instrText xml:space="preserve">ADDIN CSL_CITATION {"citationItems":[{"id":"ITEM-1","itemData":{"DOI":"10.1063/1.4864760","ISBN":"0003-6951\\r1077-3118","ISSN":"00036951","PMID":"27608508","abstract":"We demonstrate a series of advantages of microsphere-assisted imaging over confocal and solid immersion lens microscopies including intrinsic flexibility, better resolution, higher magnification, and longer working distances. We discerned minimal feature sizes of </w:instrText>
      </w:r>
      <w:r w:rsidR="00DC6643" w:rsidRPr="00B72D53">
        <w:rPr>
          <w:rFonts w:ascii="Cambria Math" w:hAnsi="Cambria Math" w:cs="Cambria Math"/>
          <w:color w:val="000000" w:themeColor="text1"/>
        </w:rPr>
        <w:instrText>∼</w:instrText>
      </w:r>
      <w:r w:rsidR="00DC6643" w:rsidRPr="00B72D53">
        <w:rPr>
          <w:color w:val="000000" w:themeColor="text1"/>
        </w:rPr>
        <w:instrText xml:space="preserve">50-60 nm in nanoplasmonic arrays at the illumination wavelength </w:instrText>
      </w:r>
      <w:r w:rsidR="00DC6643" w:rsidRPr="00B72D53">
        <w:rPr>
          <w:rFonts w:cs="Times New Roman"/>
          <w:color w:val="000000" w:themeColor="text1"/>
        </w:rPr>
        <w:instrText>λ</w:instrText>
      </w:r>
      <w:r w:rsidR="00DC6643" w:rsidRPr="00B72D53">
        <w:rPr>
          <w:color w:val="000000" w:themeColor="text1"/>
        </w:rPr>
        <w:instrText xml:space="preserve"> = 405 nm. It is demonstrated that liquid-immersed, high-index (n </w:instrText>
      </w:r>
      <w:r w:rsidR="00DC6643" w:rsidRPr="00B72D53">
        <w:rPr>
          <w:rFonts w:ascii="Cambria Math" w:hAnsi="Cambria Math" w:cs="Cambria Math"/>
          <w:color w:val="000000" w:themeColor="text1"/>
        </w:rPr>
        <w:instrText>∼</w:instrText>
      </w:r>
      <w:r w:rsidR="00DC6643" w:rsidRPr="00B72D53">
        <w:rPr>
          <w:color w:val="000000" w:themeColor="text1"/>
        </w:rPr>
        <w:instrText xml:space="preserve"> 1.9-2.1) spheres provide a superior image quality compared to that obtained by spheres with the same index contrast in an air environment. We estimate that using transparent microspheres at deep UV wavelengths of </w:instrText>
      </w:r>
      <w:r w:rsidR="00DC6643" w:rsidRPr="00B72D53">
        <w:rPr>
          <w:rFonts w:ascii="Cambria Math" w:hAnsi="Cambria Math" w:cs="Cambria Math"/>
          <w:color w:val="000000" w:themeColor="text1"/>
        </w:rPr>
        <w:instrText>∼</w:instrText>
      </w:r>
      <w:r w:rsidR="00DC6643" w:rsidRPr="00B72D53">
        <w:rPr>
          <w:color w:val="000000" w:themeColor="text1"/>
        </w:rPr>
        <w:instrText xml:space="preserve">200 nm might make possible imaging of various nanostructures with extraordinary high </w:instrText>
      </w:r>
      <w:r w:rsidR="00DC6643" w:rsidRPr="00B72D53">
        <w:rPr>
          <w:rFonts w:ascii="Cambria Math" w:hAnsi="Cambria Math" w:cs="Cambria Math"/>
          <w:color w:val="000000" w:themeColor="text1"/>
        </w:rPr>
        <w:instrText>∼</w:instrText>
      </w:r>
      <w:r w:rsidR="00DC6643" w:rsidRPr="00B72D53">
        <w:rPr>
          <w:color w:val="000000" w:themeColor="text1"/>
        </w:rPr>
        <w:instrText>30 nm resolution.","author":[{"dropping-particle":"","family":"Darafsheh","given":"Arash","non-dropping-particle":"","parse-names":false,"suffix":""},{"dropping-particle":"","family":"Limberopoulos","given":"Nicholaos I.","non-dropping-particle":"","parse-names":false,"suffix":""},{"dropping-particle":"","family":"Derov","given":"John S.","non-dropping-particle":"","parse-names":false,"suffix":""},{"dropping-particle":"","family":"Walker","given":"Dennis E.","non-dropping-particle":"","parse-names":false,"suffix":""},{"dropping-particle":"","family":"Astratov","given":"Vasily N.","non-dropping-particle":"","parse-names":false,"suffix":""}],"container-title":"Applied Physics Letters","id":"ITEM-1","issue":"6","issued":{"date-parts":[["2014"]]},"title":"Advantages of microsphere-assisted super-resolution imaging technique over solid immersion lens and confocal microscopies","type":"article-journal","volume":"104"},"uris":["http://www.mendeley.com/documents/?uuid=3ad3d52f-28a8-40b7-bc45-3fefd384f185"]},{"id":"ITEM-2","itemData":{"DOI":"10.1088/2040-8978/15/12/125710","ISBN":"2040-8978\\n2040-8986","ISSN":"2040-8978","abstract":"The microsphere optical nanoscopy (MONS) technique recently demonstrated the capability to break the optical diffraction limit with a microsphere size of 2–9 μm fused silica. We report that larger polystyrene microspheres of 30, 50 and 100 μm diameters can overcome the diffraction limit in optical imaging. The sub-diffraction features of a Blu-ray Disc and gold nano-patterned quartz were experimentally observed in air by coupling the microspheres with a standard optical microscope in the reflected light illumination mode. About six to eight times magnification was achieved using the MONS. The mechanism of the MONS was theoretically explained by considering the transformation of near-field evanescent waves into far-field propagating waves. The super-resolution imaging was demonstrated by experiments and theoretical simulations.","author":[{"dropping-particle":"","family":"Lee","given":"Seoungjun","non-dropping-particle":"","parse-names":false,"suffix":""},{"dropping-particle":"","family":"Li","given":"Lin","non-dropping-particle":"","parse-names":false,"suffix":""},{"dropping-particle":"","family":"Ben-Aryeh","given":"Yacob","non-dropping-particle":"","parse-names":false,"suffix":""},{"dropping-particle":"","family":"Wang","given":"Zengbo","non-dropping-particle":"","parse-names":false,"suffix":""},{"dropping-particle":"","family":"Guo","given":"Wei","non-dropping-particle":"","parse-names":false,"suffix":""}],"container-title":"Journal of Optics","id":"ITEM-2","issue":"125710","issued":{"date-parts":[["2013"]]},"page":"1-7","title":"Overcoming the diffraction limit induced by microsphere optical nanoscopy","type":"article-journal","volume":"15"},"uris":["http://www.mendeley.com/documents/?uuid=3ad95ebb-7571-44e1-83c2-44990f0bd5f2"]}],"mendeley":{"formattedCitation":" [11,12]","plainTextFormattedCitation":" [11,12]","previouslyFormattedCitation":" [11,12]"},"properties":{"noteIndex":0},"schema":"https://github.com/citation-style-language/schema/raw/master/csl-citation.json"}</w:instrText>
      </w:r>
      <w:r w:rsidR="00FB5B7E" w:rsidRPr="00B72D53">
        <w:rPr>
          <w:color w:val="000000" w:themeColor="text1"/>
        </w:rPr>
        <w:fldChar w:fldCharType="separate"/>
      </w:r>
      <w:r w:rsidR="00FB5B7E" w:rsidRPr="00B72D53">
        <w:rPr>
          <w:noProof/>
          <w:color w:val="000000" w:themeColor="text1"/>
        </w:rPr>
        <w:t> [11,12]</w:t>
      </w:r>
      <w:r w:rsidR="00FB5B7E" w:rsidRPr="00B72D53">
        <w:rPr>
          <w:color w:val="000000" w:themeColor="text1"/>
        </w:rPr>
        <w:fldChar w:fldCharType="end"/>
      </w:r>
      <w:r w:rsidR="002D1D22" w:rsidRPr="00B72D53">
        <w:rPr>
          <w:color w:val="000000" w:themeColor="text1"/>
        </w:rPr>
        <w:t>and near field effects</w:t>
      </w:r>
      <w:r w:rsidR="00D14E8A" w:rsidRPr="00B72D53">
        <w:rPr>
          <w:color w:val="000000" w:themeColor="text1"/>
        </w:rPr>
        <w:fldChar w:fldCharType="begin" w:fldLock="1"/>
      </w:r>
      <w:r w:rsidR="00DC6643" w:rsidRPr="00B72D53">
        <w:rPr>
          <w:color w:val="000000" w:themeColor="text1"/>
        </w:rPr>
        <w:instrText>ADDIN CSL_CITATION {"citationItems":[{"id":"ITEM-1","itemData":{"DOI":"10.1364/OE.17.002089","ISSN":"1094-4087","author":[{"dropping-particle":"","family":"Devilez","given":"Alexis","non-dropping-particle":"","parse-names":false,"suffix":""},{"dropping-particle":"","family":"Bonod","given":"Nicolas","non-dropping-particle":"","parse-names":false,"suffix":""},{"dropping-particle":"","family":"Wenger","given":"Jérôme","non-dropping-particle":"","parse-names":false,"suffix":""},{"dropping-particle":"","family":"Gérard","given":"Davy","non-dropping-particle":"","parse-names":false,"suffix":""},{"dropping-particle":"","family":"Stout","given":"Brian","non-dropping-particle":"","parse-names":false,"suffix":""},{"dropping-particle":"","family":"Rigneault","given":"Hervé","non-dropping-particle":"","parse-names":false,"suffix":""},{"dropping-particle":"","family":"Popov","given":"Evgeny","non-dropping-particle":"","parse-names":false,"suffix":""}],"container-title":"Optics Express","id":"ITEM-1","issue":"4","issued":{"date-parts":[["2009","2","16"]]},"page":"2089-2094","title":"Three-dimensional subwavelength confinement of light with dielectric microspheres","type":"article-journal","volume":"17"},"uris":["http://www.mendeley.com/documents/?uuid=caa25c6e-531f-4aa4-9b51-8fe6b0af4ed4"]},{"id":"ITEM-2","itemData":{"DOI":"10.1117/12.855019","ISBN":"9780819481900","ISSN":"0277786X","author":[{"dropping-particle":"","family":"Devilez","given":"Alexis","non-dropping-particle":"","parse-names":false,"suffix":""},{"dropping-particle":"","family":"Bonod","given":"N.","non-dropping-particle":"","parse-names":false,"suffix":""},{"dropping-particle":"","family":"Stout","given":"B.","non-dropping-particle":"","parse-names":false,"suffix":""}],"container-title":"Proceedings of SPIE,, Optical Modelling and Design","editor":[{"dropping-particle":"","family":"Wyrowski","given":"Frank","non-dropping-particle":"","parse-names":false,"suffix":""},{"dropping-particle":"","family":"Sheridan","given":"John T.","non-dropping-particle":"","parse-names":false,"suffix":""},{"dropping-particle":"","family":"Tervo","given":"Jani","non-dropping-particle":"","parse-names":false,"suffix":""},{"dropping-particle":"","family":"Meuret","given":"Youri","non-dropping-particle":"","parse-names":false,"suffix":""}],"id":"ITEM-2","issue":"2010","issued":{"date-parts":[["2010","4","30"]]},"page":"771708","title":"Near field dielectric microlenses","type":"paper-conference","volume":"7717"},"uris":["http://www.mendeley.com/documents/?uuid=de11615a-62cc-4d7f-b452-41f7ae6f3122"]},{"id":"ITEM-3","itemData":{"DOI":"10.1063/1.4773572","ISSN":"0003-6951","abstract":"We propose an approach that uses a conventional optical microscope to achieve optical super-resolution. This approach will provide a direct, non-invasive, and far-field access in the observation of both metallic and non-metallic objects with a spatial resolution of tens-of-nanometres, achieved in a single snap shot. This method, combines near-field illumination by the micro-fiber and a passive spatial frequency shift by the sample itself, offering a promising approach to surface tomography imaging without localized field enhancement by surface plasmon polaritons. Our results present the potential of breaking the diffractive barrier using a conventional wide-field optical microscope within the visible spectrum. © 2013 American Institute of Physics.","author":[{"dropping-particle":"","family":"Hao","given":"Xiang","non-dropping-particle":"","parse-names":false,"suffix":""},{"dropping-particle":"","family":"Liu","given":"Xu","non-dropping-particle":"","parse-names":false,"suffix":""},{"dropping-particle":"","family":"Kuang","given":"Cuifang","non-dropping-particle":"","parse-names":false,"suffix":""},{"dropping-particle":"","family":"Li","given":"Yanghui","non-dropping-particle":"","parse-names":false,"suffix":""},{"dropping-particle":"","family":"Ku","given":"Yulong","non-dropping-particle":"","parse-names":false,"suffix":""},{"dropping-particle":"","family":"Zhang","given":"Haijun","non-dropping-particle":"","parse-names":false,"suffix":""},{"dropping-particle":"","family":"Li","given":"Haifeng","non-dropping-particle":"","parse-names":false,"suffix":""},{"dropping-particle":"","family":"Tong","given":"Limin","non-dropping-particle":"","parse-names":false,"suffix":""}],"container-title":"Applied Physics Letters","id":"ITEM-3","issue":"013104","issued":{"date-parts":[["2013","1","7"]]},"page":"1-4","title":"Far-field super-resolution imaging using near-field illumination by micro-fiber","type":"article-journal","volume":"102"},"uris":["http://www.mendeley.com/documents/?uuid=56b3e21c-b0aa-4f3d-87f4-2cd5d8865024"]}],"mendeley":{"formattedCitation":" [13–15]","plainTextFormattedCitation":" [13–15]","previouslyFormattedCitation":" [13–15]"},"properties":{"noteIndex":0},"schema":"https://github.com/citation-style-language/schema/raw/master/csl-citation.json"}</w:instrText>
      </w:r>
      <w:r w:rsidR="00D14E8A" w:rsidRPr="00B72D53">
        <w:rPr>
          <w:color w:val="000000" w:themeColor="text1"/>
        </w:rPr>
        <w:fldChar w:fldCharType="separate"/>
      </w:r>
      <w:r w:rsidR="003B7D73" w:rsidRPr="00B72D53">
        <w:rPr>
          <w:noProof/>
          <w:color w:val="000000" w:themeColor="text1"/>
        </w:rPr>
        <w:t> [13–15]</w:t>
      </w:r>
      <w:r w:rsidR="00D14E8A" w:rsidRPr="00B72D53">
        <w:rPr>
          <w:color w:val="000000" w:themeColor="text1"/>
        </w:rPr>
        <w:fldChar w:fldCharType="end"/>
      </w:r>
      <w:r w:rsidR="00D416B6" w:rsidRPr="00B72D53">
        <w:rPr>
          <w:color w:val="000000" w:themeColor="text1"/>
        </w:rPr>
        <w:t xml:space="preserve"> have also been suggested as contributing to th</w:t>
      </w:r>
      <w:r w:rsidR="00CA2795" w:rsidRPr="00B72D53">
        <w:rPr>
          <w:color w:val="000000" w:themeColor="text1"/>
        </w:rPr>
        <w:t>e SR imaging capability of PNJ generating</w:t>
      </w:r>
      <w:r w:rsidR="00D416B6" w:rsidRPr="00B72D53">
        <w:rPr>
          <w:color w:val="000000" w:themeColor="text1"/>
        </w:rPr>
        <w:t xml:space="preserve"> microspheres.</w:t>
      </w:r>
    </w:p>
    <w:p w14:paraId="57BCAD60" w14:textId="5AD401C2" w:rsidR="000442B6" w:rsidRPr="00B72D53" w:rsidRDefault="00D8411A" w:rsidP="000978D5">
      <w:pPr>
        <w:rPr>
          <w:color w:val="000000" w:themeColor="text1"/>
        </w:rPr>
      </w:pPr>
      <w:r w:rsidRPr="00B72D53">
        <w:rPr>
          <w:color w:val="000000" w:themeColor="text1"/>
        </w:rPr>
        <w:t>The</w:t>
      </w:r>
      <w:r w:rsidR="00267552" w:rsidRPr="00B72D53">
        <w:rPr>
          <w:color w:val="000000" w:themeColor="text1"/>
        </w:rPr>
        <w:t xml:space="preserve"> focal spot </w:t>
      </w:r>
      <w:r w:rsidR="002B6410" w:rsidRPr="00B72D53">
        <w:rPr>
          <w:color w:val="000000" w:themeColor="text1"/>
        </w:rPr>
        <w:t>of</w:t>
      </w:r>
      <w:r w:rsidR="00267552" w:rsidRPr="00B72D53">
        <w:rPr>
          <w:color w:val="000000" w:themeColor="text1"/>
        </w:rPr>
        <w:t xml:space="preserve"> a </w:t>
      </w:r>
      <w:r w:rsidR="00816D34" w:rsidRPr="00B72D53">
        <w:rPr>
          <w:color w:val="000000" w:themeColor="text1"/>
        </w:rPr>
        <w:t>PNJ</w:t>
      </w:r>
      <w:r w:rsidR="00F86CC0" w:rsidRPr="00B72D53">
        <w:rPr>
          <w:color w:val="000000" w:themeColor="text1"/>
        </w:rPr>
        <w:t xml:space="preserve">, when generated using </w:t>
      </w:r>
      <w:r w:rsidR="00CA2795" w:rsidRPr="00B72D53">
        <w:rPr>
          <w:color w:val="000000" w:themeColor="text1"/>
        </w:rPr>
        <w:t xml:space="preserve">a </w:t>
      </w:r>
      <w:r w:rsidR="00F86CC0" w:rsidRPr="00B72D53">
        <w:rPr>
          <w:color w:val="000000" w:themeColor="text1"/>
        </w:rPr>
        <w:t>microsphere</w:t>
      </w:r>
      <w:r w:rsidRPr="00B72D53">
        <w:rPr>
          <w:color w:val="000000" w:themeColor="text1"/>
        </w:rPr>
        <w:t xml:space="preserve"> is dependent on multiple parameters including sphere size, imaging wavelength and the refractive index contrast </w:t>
      </w:r>
      <w:r w:rsidR="00267552" w:rsidRPr="00B72D53">
        <w:rPr>
          <w:color w:val="000000" w:themeColor="text1"/>
        </w:rPr>
        <w:t xml:space="preserve">with </w:t>
      </w:r>
      <w:r w:rsidRPr="00B72D53">
        <w:rPr>
          <w:color w:val="000000" w:themeColor="text1"/>
        </w:rPr>
        <w:t>the surrounding medium</w:t>
      </w:r>
      <w:r w:rsidRPr="00B72D53">
        <w:rPr>
          <w:color w:val="000000" w:themeColor="text1"/>
        </w:rPr>
        <w:fldChar w:fldCharType="begin" w:fldLock="1"/>
      </w:r>
      <w:r w:rsidR="00DC6643" w:rsidRPr="00B72D53">
        <w:rPr>
          <w:color w:val="000000" w:themeColor="text1"/>
        </w:rPr>
        <w:instrText>ADDIN CSL_CITATION {"citationItems":[{"id":"ITEM-1","itemData":{"DOI":"10.1063/1.4994944","ISSN":"0021-8979","abstract":"We discuss the enhancement of Raman signals using a photonic nanojet generated by dielectric microspheres. The highly confined field of the nanojet leads to an order of magnitude enhancement of the Raman signal from the substrate beneath. Enhancement is observed to depend strongly on the sizes of the microspheres as well as the contrast between their refractive index and that of the sample. Enhancement increases when the refractive index of the substrate increases relative to that of the microsphere, but decreases rapidly as the two become equivalent.","author":[{"dropping-particle":"","family":"Patel","given":"H. S.","non-dropping-particle":"","parse-names":false,"suffix":""},{"dropping-particle":"","family":"Kushwaha","given":"P. K.","non-dropping-particle":"","parse-names":false,"suffix":""},{"dropping-particle":"","family":"Swami","given":"M. K.","non-dropping-particle":"","parse-names":false,"suffix":""}],"container-title":"Journal of Applied Physics","id":"ITEM-1","issue":"2","issued":{"date-parts":[["2018","1","14"]]},"page":"023102","title":"Photonic nanojet assisted enhancement of Raman signal: Effect of refractive index contrast","type":"article-journal","volume":"123"},"uris":["http://www.mendeley.com/documents/?uuid=3f5a52a9-6dab-4f64-9874-5ac848eedbd6"]}],"mendeley":{"formattedCitation":" [16]","plainTextFormattedCitation":" [16]","previouslyFormattedCitation":" [16]"},"properties":{"noteIndex":0},"schema":"https://github.com/citation-style-language/schema/raw/master/csl-citation.json"}</w:instrText>
      </w:r>
      <w:r w:rsidRPr="00B72D53">
        <w:rPr>
          <w:color w:val="000000" w:themeColor="text1"/>
        </w:rPr>
        <w:fldChar w:fldCharType="separate"/>
      </w:r>
      <w:r w:rsidR="003B7D73" w:rsidRPr="00B72D53">
        <w:rPr>
          <w:noProof/>
          <w:color w:val="000000" w:themeColor="text1"/>
        </w:rPr>
        <w:t> [16]</w:t>
      </w:r>
      <w:r w:rsidRPr="00B72D53">
        <w:rPr>
          <w:color w:val="000000" w:themeColor="text1"/>
        </w:rPr>
        <w:fldChar w:fldCharType="end"/>
      </w:r>
      <w:r w:rsidRPr="00B72D53">
        <w:rPr>
          <w:color w:val="000000" w:themeColor="text1"/>
        </w:rPr>
        <w:t xml:space="preserve">. </w:t>
      </w:r>
      <w:r w:rsidR="00267552" w:rsidRPr="00B72D53">
        <w:rPr>
          <w:color w:val="000000" w:themeColor="text1"/>
        </w:rPr>
        <w:t xml:space="preserve">For biological </w:t>
      </w:r>
      <w:r w:rsidR="004B52C6" w:rsidRPr="00B72D53">
        <w:rPr>
          <w:color w:val="000000" w:themeColor="text1"/>
        </w:rPr>
        <w:t>imaging,</w:t>
      </w:r>
      <w:r w:rsidR="00267552" w:rsidRPr="00B72D53">
        <w:rPr>
          <w:color w:val="000000" w:themeColor="text1"/>
        </w:rPr>
        <w:t xml:space="preserve"> the contrast has to be ideally maximised against the microscope immersion medium. I</w:t>
      </w:r>
      <w:r w:rsidR="00E8753F" w:rsidRPr="00B72D53">
        <w:rPr>
          <w:color w:val="000000" w:themeColor="text1"/>
        </w:rPr>
        <w:t>maging</w:t>
      </w:r>
      <w:r w:rsidR="00267552" w:rsidRPr="00B72D53">
        <w:rPr>
          <w:color w:val="000000" w:themeColor="text1"/>
        </w:rPr>
        <w:t xml:space="preserve"> with</w:t>
      </w:r>
      <w:r w:rsidR="00805B51" w:rsidRPr="00B72D53">
        <w:rPr>
          <w:color w:val="000000" w:themeColor="text1"/>
        </w:rPr>
        <w:t xml:space="preserve"> </w:t>
      </w:r>
      <w:r w:rsidR="001E4348" w:rsidRPr="00B72D53">
        <w:rPr>
          <w:color w:val="000000" w:themeColor="text1"/>
        </w:rPr>
        <w:t>PNJs (</w:t>
      </w:r>
      <w:r w:rsidR="00BC7C05" w:rsidRPr="00B72D53">
        <w:rPr>
          <w:color w:val="000000" w:themeColor="text1"/>
        </w:rPr>
        <w:fldChar w:fldCharType="begin"/>
      </w:r>
      <w:r w:rsidR="00BC7C05" w:rsidRPr="00B72D53">
        <w:rPr>
          <w:color w:val="000000" w:themeColor="text1"/>
        </w:rPr>
        <w:instrText xml:space="preserve"> REF _Ref24535923 \h </w:instrText>
      </w:r>
      <w:r w:rsidR="00BC7C05" w:rsidRPr="00B72D53">
        <w:rPr>
          <w:color w:val="000000" w:themeColor="text1"/>
        </w:rPr>
      </w:r>
      <w:r w:rsidR="00BC7C05" w:rsidRPr="00B72D53">
        <w:rPr>
          <w:color w:val="000000" w:themeColor="text1"/>
        </w:rPr>
        <w:fldChar w:fldCharType="separate"/>
      </w:r>
      <w:r w:rsidR="00BC7C05" w:rsidRPr="00B72D53">
        <w:rPr>
          <w:color w:val="000000" w:themeColor="text1"/>
        </w:rPr>
        <w:t xml:space="preserve">Figure </w:t>
      </w:r>
      <w:r w:rsidR="00BC7C05" w:rsidRPr="00B72D53">
        <w:rPr>
          <w:noProof/>
          <w:color w:val="000000" w:themeColor="text1"/>
        </w:rPr>
        <w:t>1</w:t>
      </w:r>
      <w:r w:rsidR="00BC7C05" w:rsidRPr="00B72D53">
        <w:rPr>
          <w:color w:val="000000" w:themeColor="text1"/>
        </w:rPr>
        <w:fldChar w:fldCharType="end"/>
      </w:r>
      <w:r w:rsidR="00BC7C05" w:rsidRPr="00B72D53">
        <w:rPr>
          <w:color w:val="000000" w:themeColor="text1"/>
        </w:rPr>
        <w:t>A</w:t>
      </w:r>
      <w:r w:rsidR="001E4348" w:rsidRPr="00B72D53">
        <w:rPr>
          <w:color w:val="000000" w:themeColor="text1"/>
        </w:rPr>
        <w:t xml:space="preserve">) </w:t>
      </w:r>
      <w:r w:rsidR="00805B51" w:rsidRPr="00B72D53">
        <w:rPr>
          <w:color w:val="000000" w:themeColor="text1"/>
        </w:rPr>
        <w:t xml:space="preserve">has been </w:t>
      </w:r>
      <w:r w:rsidR="00267552" w:rsidRPr="00B72D53">
        <w:rPr>
          <w:color w:val="000000" w:themeColor="text1"/>
        </w:rPr>
        <w:t>typically performed in</w:t>
      </w:r>
      <w:r w:rsidR="00E8753F" w:rsidRPr="00B72D53">
        <w:rPr>
          <w:color w:val="000000" w:themeColor="text1"/>
        </w:rPr>
        <w:t xml:space="preserve"> a widefield configuration, </w:t>
      </w:r>
      <w:r w:rsidR="000978D5" w:rsidRPr="00B72D53">
        <w:rPr>
          <w:color w:val="000000" w:themeColor="text1"/>
        </w:rPr>
        <w:t xml:space="preserve">using </w:t>
      </w:r>
      <w:r w:rsidR="00E8753F" w:rsidRPr="00B72D53">
        <w:rPr>
          <w:color w:val="000000" w:themeColor="text1"/>
        </w:rPr>
        <w:t>both</w:t>
      </w:r>
      <w:r w:rsidR="00805B51" w:rsidRPr="00B72D53">
        <w:rPr>
          <w:color w:val="000000" w:themeColor="text1"/>
        </w:rPr>
        <w:t xml:space="preserve"> </w:t>
      </w:r>
      <w:r w:rsidR="000442B6" w:rsidRPr="00B72D53">
        <w:rPr>
          <w:color w:val="000000" w:themeColor="text1"/>
        </w:rPr>
        <w:t>brightfield and epifluorescence</w:t>
      </w:r>
      <w:r w:rsidR="00DC0BB7" w:rsidRPr="00B72D53">
        <w:rPr>
          <w:color w:val="000000" w:themeColor="text1"/>
        </w:rPr>
        <w:fldChar w:fldCharType="begin" w:fldLock="1"/>
      </w:r>
      <w:r w:rsidR="00DC6643" w:rsidRPr="00B72D53">
        <w:rPr>
          <w:color w:val="000000" w:themeColor="text1"/>
        </w:rPr>
        <w:instrText>ADDIN CSL_CITATION {"citationItems":[{"id":"ITEM-1","itemData":{"DOI":"10.1038/ncomms1211","ISBN":"2041-1723 (Electronic)\\r2041-1723 (Linking)","ISSN":"2041-1723","PMID":"21364557","abstract":"The imaging resolution of a conventional optical microscope is limited by diffraction to ~200 nm in the visible spectrum. Efforts to overcome such limits have stimulated the development of optical nanoscopes using metamaterial superlenses, nanoscale solid immersion lenses and molecular fluorescence microscopy. These techniques either require an illuminating laser beam to resolve to 70 nm in the visible spectrum or have limited imaging resolution above 100 nm for a white-light source. Here we report a new 50-nm-resolution nanoscope that uses optically transparent microspheres (for example, SiO₂, with 2 μm&lt;diameter&lt;9 μm) as far-field superlenses (FSL) to overcome the white-light diffraction limit. The microsphere nanoscope operates in both transmission and reflection modes, and generates magnified virtual images with a magnification up to ×8. It may provide new opportunities to image viruses and biomolecules in real time.","author":[{"dropping-particle":"","family":"Wang","given":"Zengbo","non-dropping-particle":"","parse-names":false,"suffix":""},{"dropping-particle":"","family":"Guo","given":"Wei","non-dropping-particle":"","parse-names":false,"suffix":""},{"dropping-particle":"","family":"Li","given":"Lin","non-dropping-particle":"","parse-names":false,"suffix":""},{"dropping-particle":"","family":"Luk'yanchuk","given":"Boris","non-dropping-particle":"","parse-names":false,"suffix":""},{"dropping-particle":"","family":"Khan","given":"Ashfaq","non-dropping-particle":"","parse-names":false,"suffix":""},{"dropping-particle":"","family":"Liu","given":"Zhu","non-dropping-particle":"","parse-names":false,"suffix":""},{"dropping-particle":"","family":"Chen","given":"Zaichun","non-dropping-particle":"","parse-names":false,"suffix":""},{"dropping-particle":"","family":"Hong","given":"Minghui","non-dropping-particle":"","parse-names":false,"suffix":""}],"container-title":"Nature Communications","id":"ITEM-1","issue":"218","issued":{"date-parts":[["2011"]]},"page":"1-6","title":"Optical virtual imaging at 50 nm lateral resolution with a white-light nanoscope","type":"article-journal","volume":"2"},"uris":["http://www.mendeley.com/documents/?uuid=c114ab4d-b1c7-4329-a959-859c06ec2aa5"]},{"id":"ITEM-2","itemData":{"DOI":"10.1002/smll.201302942","ISBN":"16136810","ISSN":"16136829","PMID":"24914446","abstract":"Super-resolution imaging of sub-cellular organelles and nanostructures is achieved by simply putting high-refractive index glass microspheres on a sample in combination with a microscope immersion objective for observation. The microsphere projects the sample's near-field nanoscopic features into the far-field, generating a magnified virtual image and demonstrating a resolution four times better than that corresponding to the classical diffraction limit. © 2013 WILEY-VCH Verlag GmbH &amp; Co. KGaA, Weinheim.","author":[{"dropping-particle":"","family":"Yang","given":"Hui","non-dropping-particle":"","parse-names":false,"suffix":""},{"dropping-particle":"","family":"Moullan","given":"Norman","non-dropping-particle":"","parse-names":false,"suffix":""},{"dropping-particle":"","family":"Auwerx","given":"Johan","non-dropping-particle":"","parse-names":false,"suffix":""},{"dropping-particle":"","family":"Gijs","given":"Martin A M","non-dropping-particle":"","parse-names":false,"suffix":""}],"container-title":"Small","id":"ITEM-2","issue":"9","issued":{"date-parts":[["2014"]]},"note":"Makes no commetn of why they use 60um spheres\n\nuses a 40x/0.8 objective, presumably to displayy a wide field of view where multiple spheres can be seen","page":"1712-1718","title":"Super-resolution biological microscopy using virtual imaging by a microsphere nanoscope","type":"article-journal","volume":"10"},"uris":["http://www.mendeley.com/documents/?uuid=b707a4c2-b63d-418c-8f61-3ebf4bbd6316"]}],"mendeley":{"formattedCitation":" [17,18]","plainTextFormattedCitation":" [17,18]","previouslyFormattedCitation":" [17,18]"},"properties":{"noteIndex":0},"schema":"https://github.com/citation-style-language/schema/raw/master/csl-citation.json"}</w:instrText>
      </w:r>
      <w:r w:rsidR="00DC0BB7" w:rsidRPr="00B72D53">
        <w:rPr>
          <w:color w:val="000000" w:themeColor="text1"/>
        </w:rPr>
        <w:fldChar w:fldCharType="separate"/>
      </w:r>
      <w:r w:rsidR="003B7D73" w:rsidRPr="00B72D53">
        <w:rPr>
          <w:noProof/>
          <w:color w:val="000000" w:themeColor="text1"/>
        </w:rPr>
        <w:t> [17,18]</w:t>
      </w:r>
      <w:r w:rsidR="00DC0BB7" w:rsidRPr="00B72D53">
        <w:rPr>
          <w:color w:val="000000" w:themeColor="text1"/>
        </w:rPr>
        <w:fldChar w:fldCharType="end"/>
      </w:r>
      <w:r w:rsidR="000978D5" w:rsidRPr="00B72D53">
        <w:rPr>
          <w:color w:val="000000" w:themeColor="text1"/>
        </w:rPr>
        <w:t>.</w:t>
      </w:r>
      <w:r w:rsidR="00062D8B" w:rsidRPr="00B72D53">
        <w:rPr>
          <w:color w:val="000000" w:themeColor="text1"/>
        </w:rPr>
        <w:t xml:space="preserve"> </w:t>
      </w:r>
      <w:r w:rsidR="000978D5" w:rsidRPr="00B72D53">
        <w:rPr>
          <w:color w:val="000000" w:themeColor="text1"/>
        </w:rPr>
        <w:t>I</w:t>
      </w:r>
      <w:r w:rsidR="001E4348" w:rsidRPr="00B72D53">
        <w:rPr>
          <w:color w:val="000000" w:themeColor="text1"/>
        </w:rPr>
        <w:t xml:space="preserve">t has </w:t>
      </w:r>
      <w:r w:rsidR="000978D5" w:rsidRPr="00B72D53">
        <w:rPr>
          <w:color w:val="000000" w:themeColor="text1"/>
        </w:rPr>
        <w:t xml:space="preserve">also </w:t>
      </w:r>
      <w:r w:rsidR="001E4348" w:rsidRPr="00B72D53">
        <w:rPr>
          <w:color w:val="000000" w:themeColor="text1"/>
        </w:rPr>
        <w:t>been</w:t>
      </w:r>
      <w:r w:rsidR="000442B6" w:rsidRPr="00B72D53">
        <w:rPr>
          <w:color w:val="000000" w:themeColor="text1"/>
        </w:rPr>
        <w:t xml:space="preserve"> demonstrated in a laser-scanning configuration</w:t>
      </w:r>
      <w:r w:rsidR="00E42599" w:rsidRPr="00B72D53">
        <w:rPr>
          <w:color w:val="000000" w:themeColor="text1"/>
        </w:rPr>
        <w:fldChar w:fldCharType="begin" w:fldLock="1"/>
      </w:r>
      <w:r w:rsidR="000C217B" w:rsidRPr="00B72D53">
        <w:rPr>
          <w:color w:val="000000" w:themeColor="text1"/>
        </w:rPr>
        <w:instrText>ADDIN CSL_CITATION {"citationItems":[{"id":"ITEM-1","itemData":{"DOI":"10.1021/nn406201q","ISSN":"19360851","PMID":"24471860","abstract":"We report a direct optical super-resolution imaging approach with 25 nm (</w:instrText>
      </w:r>
      <w:r w:rsidR="000C217B" w:rsidRPr="00B72D53">
        <w:rPr>
          <w:rFonts w:ascii="Cambria Math" w:hAnsi="Cambria Math" w:cs="Cambria Math"/>
          <w:color w:val="000000" w:themeColor="text1"/>
        </w:rPr>
        <w:instrText>∼</w:instrText>
      </w:r>
      <w:r w:rsidR="000C217B" w:rsidRPr="00B72D53">
        <w:rPr>
          <w:color w:val="000000" w:themeColor="text1"/>
        </w:rPr>
        <w:instrText xml:space="preserve"> </w:instrText>
      </w:r>
      <w:r w:rsidR="000C217B" w:rsidRPr="00B72D53">
        <w:rPr>
          <w:rFonts w:cs="Times New Roman"/>
          <w:color w:val="000000" w:themeColor="text1"/>
        </w:rPr>
        <w:instrText>λ</w:instrText>
      </w:r>
      <w:r w:rsidR="000C217B" w:rsidRPr="00B72D53">
        <w:rPr>
          <w:color w:val="000000" w:themeColor="text1"/>
        </w:rPr>
        <w:instrText>/17) lateral resolution under 408 nm wavelength illumination by combining fused silica and polystyrene microspheres with a conventional scanning laser confocal microscope (SLCM). The microsphere deposited on the target surface generates a nanoscale central lobe illuminating a sub-diffraction-limited cross-section located on the target surface. The SLCM confocal pinhole isolates the reflected light from the near-field subdiffractive cross-section and suppresses the noises from the side lobe and the far-field paraxial focal point. The structural detail of the subdiffractive cross-section is therefore captured, and the 2D target surface near the bottom of microspheres can be imaged by intensity-based point scanning.","author":[{"dropping-particle":"","family":"Yan","given":"Yinzhou","non-dropping-particle":"","parse-names":false,"suffix":""},{"dropping-particle":"","family":"Li","given":"Lin","non-dropping-particle":"","parse-names":false,"suffix":""},{"dropping-particle":"","family":"Feng","given":"Chao","non-dropping-particle":"","parse-names":false,"suffix":""},{"dropping-particle":"","family":"Guo","given":"Wei","non-dropping-particle":"","parse-names":false,"suffix":""},{"dropping-particle":"","family":"Lee","given":"Seoungjun","non-dropping-particle":"","parse-names":false,"suffix":""},{"dropping-particle":"","family":"Hong","given":"Minghui","non-dropping-particle":"","parse-names":false,"suffix":""}],"container-title":"ACS Nano","id":"ITEM-1","issue":"2","issued":{"date-parts":[["2014"]]},"page":"1809-1816","title":"Microsphere-coupled scanning laser confocal nanoscope for sub-diffraction-limited imaging at 25 nm lateral resolution in the visible spectrum","type":"article-journal","volume":"8"},"uris":["http://www.mendeley.com/documents/?uuid=f6341ea0-7227-4ae9-952b-631b0f213251"]}],"mendeley":{"formattedCitation":" [19]","plainTextFormattedCitation":" [19]","previouslyFormattedCitation":" [19]"},"properties":{"noteIndex":0},"schema":"https://github.com/citation-style-language/schema/raw/master/csl-citation.json"}</w:instrText>
      </w:r>
      <w:r w:rsidR="00E42599" w:rsidRPr="00B72D53">
        <w:rPr>
          <w:color w:val="000000" w:themeColor="text1"/>
        </w:rPr>
        <w:fldChar w:fldCharType="separate"/>
      </w:r>
      <w:r w:rsidR="003B7D73" w:rsidRPr="00B72D53">
        <w:rPr>
          <w:noProof/>
          <w:color w:val="000000" w:themeColor="text1"/>
        </w:rPr>
        <w:t> [19]</w:t>
      </w:r>
      <w:r w:rsidR="00E42599" w:rsidRPr="00B72D53">
        <w:rPr>
          <w:color w:val="000000" w:themeColor="text1"/>
        </w:rPr>
        <w:fldChar w:fldCharType="end"/>
      </w:r>
      <w:r w:rsidR="000442B6" w:rsidRPr="00B72D53">
        <w:rPr>
          <w:color w:val="000000" w:themeColor="text1"/>
        </w:rPr>
        <w:t xml:space="preserve"> and </w:t>
      </w:r>
      <w:r w:rsidR="00DC0BB7" w:rsidRPr="00B72D53">
        <w:rPr>
          <w:color w:val="000000" w:themeColor="text1"/>
        </w:rPr>
        <w:t>is amenable to SHG</w:t>
      </w:r>
      <w:r w:rsidR="00062D8B" w:rsidRPr="00B72D53">
        <w:rPr>
          <w:color w:val="000000" w:themeColor="text1"/>
        </w:rPr>
        <w:t xml:space="preserve"> microscopy</w:t>
      </w:r>
      <w:r w:rsidR="005F2963" w:rsidRPr="00B72D53">
        <w:rPr>
          <w:color w:val="000000" w:themeColor="text1"/>
        </w:rPr>
        <w:fldChar w:fldCharType="begin" w:fldLock="1"/>
      </w:r>
      <w:r w:rsidR="00DC6643" w:rsidRPr="00B72D53">
        <w:rPr>
          <w:color w:val="000000" w:themeColor="text1"/>
        </w:rPr>
        <w:instrText>ADDIN CSL_CITATION {"citationItems":[{"id":"ITEM-1","itemData":{"DOI":"10.1117/12.2290613","ISBN":"9781510614819","author":[{"dropping-particle":"","family":"Tehrani","given":"Kayvan F.","non-dropping-particle":"","parse-names":false,"suffix":""},{"dropping-particle":"","family":"Darafsheh","given":"Arash","non-dropping-particle":"","parse-names":false,"suffix":""},{"dropping-particle":"","family":"Mortensen","given":"Luke J.","non-dropping-particle":"","parse-names":false,"suffix":""},{"dropping-particle":"","family":"Phang","given":"Sendy","non-dropping-particle":"","parse-names":false,"suffix":""}],"container-title":"Proceedings of SPIE Multiphoton Microscopy in the Biomedical Sciences XVIII","id":"ITEM-1","issued":{"date-parts":[["2018","2","23"]]},"page":"1049833(1-7)","publisher":"SPIE","title":"Resolution enhancement of 2-photon microscopy using high-refractive index microspheres","type":"paper-conference","volume":"1049833"},"uris":["http://www.mendeley.com/documents/?uuid=4c215024-948e-439e-869a-eb05cc6d49cf"]}],"mendeley":{"formattedCitation":" [20]","plainTextFormattedCitation":" [20]","previouslyFormattedCitation":" [20]"},"properties":{"noteIndex":0},"schema":"https://github.com/citation-style-language/schema/raw/master/csl-citation.json"}</w:instrText>
      </w:r>
      <w:r w:rsidR="005F2963" w:rsidRPr="00B72D53">
        <w:rPr>
          <w:color w:val="000000" w:themeColor="text1"/>
        </w:rPr>
        <w:fldChar w:fldCharType="separate"/>
      </w:r>
      <w:r w:rsidR="003B7D73" w:rsidRPr="00B72D53">
        <w:rPr>
          <w:noProof/>
          <w:color w:val="000000" w:themeColor="text1"/>
        </w:rPr>
        <w:t> [20]</w:t>
      </w:r>
      <w:r w:rsidR="005F2963" w:rsidRPr="00B72D53">
        <w:rPr>
          <w:color w:val="000000" w:themeColor="text1"/>
        </w:rPr>
        <w:fldChar w:fldCharType="end"/>
      </w:r>
      <w:r w:rsidR="000442B6" w:rsidRPr="00B72D53">
        <w:rPr>
          <w:color w:val="000000" w:themeColor="text1"/>
        </w:rPr>
        <w:t>.</w:t>
      </w:r>
    </w:p>
    <w:p w14:paraId="505198C5" w14:textId="20F82776" w:rsidR="000442B6" w:rsidRPr="00B72D53" w:rsidRDefault="000442B6" w:rsidP="000978D5">
      <w:pPr>
        <w:rPr>
          <w:color w:val="000000" w:themeColor="text1"/>
        </w:rPr>
      </w:pPr>
      <w:r w:rsidRPr="00B72D53">
        <w:rPr>
          <w:color w:val="000000" w:themeColor="text1"/>
        </w:rPr>
        <w:lastRenderedPageBreak/>
        <w:t xml:space="preserve">SHG </w:t>
      </w:r>
      <w:r w:rsidR="001E4348" w:rsidRPr="00B72D53">
        <w:rPr>
          <w:color w:val="000000" w:themeColor="text1"/>
        </w:rPr>
        <w:t>interrogates the 2</w:t>
      </w:r>
      <w:r w:rsidR="001E4348" w:rsidRPr="00B72D53">
        <w:rPr>
          <w:color w:val="000000" w:themeColor="text1"/>
          <w:vertAlign w:val="superscript"/>
        </w:rPr>
        <w:t>nd</w:t>
      </w:r>
      <w:r w:rsidR="001E4348" w:rsidRPr="00B72D53">
        <w:rPr>
          <w:color w:val="000000" w:themeColor="text1"/>
        </w:rPr>
        <w:t xml:space="preserve"> order polarizability </w:t>
      </w:r>
      <w:r w:rsidR="000978D5" w:rsidRPr="00B72D53">
        <w:rPr>
          <w:color w:val="000000" w:themeColor="text1"/>
        </w:rPr>
        <w:t xml:space="preserve">of materials </w:t>
      </w:r>
      <w:r w:rsidR="001E4348" w:rsidRPr="00B72D53">
        <w:rPr>
          <w:color w:val="000000" w:themeColor="text1"/>
        </w:rPr>
        <w:t>and detects</w:t>
      </w:r>
      <w:r w:rsidR="000978D5" w:rsidRPr="00B72D53">
        <w:rPr>
          <w:color w:val="000000" w:themeColor="text1"/>
        </w:rPr>
        <w:t xml:space="preserve"> non-centrosymmetric structures. It </w:t>
      </w:r>
      <w:r w:rsidR="001E4348" w:rsidRPr="00B72D53">
        <w:rPr>
          <w:color w:val="000000" w:themeColor="text1"/>
        </w:rPr>
        <w:t>is widely used to image fibrillar collagen in bioimaging</w:t>
      </w:r>
      <w:r w:rsidR="00F375AC" w:rsidRPr="00B72D53">
        <w:rPr>
          <w:color w:val="000000" w:themeColor="text1"/>
        </w:rPr>
        <w:fldChar w:fldCharType="begin" w:fldLock="1"/>
      </w:r>
      <w:r w:rsidR="00DC6643" w:rsidRPr="00B72D53">
        <w:rPr>
          <w:color w:val="000000" w:themeColor="text1"/>
        </w:rPr>
        <w:instrText>ADDIN CSL_CITATION {"citationItems":[{"id":"ITEM-1","itemData":{"ISBN":"9781439849149","author":[{"dropping-particle":"","family":"Pavone","given":"Francesco Saverio","non-dropping-particle":"","parse-names":false,"suffix":""},{"dropping-particle":"","family":"Campagnola","given":"Paul J.","non-dropping-particle":"","parse-names":false,"suffix":""}],"editor":[{"dropping-particle":"","family":"Pavone","given":"Francesco Saverio","non-dropping-particle":"","parse-names":false,"suffix":""},{"dropping-particle":"","family":"Campagnola","given":"Paul J.","non-dropping-particle":"","parse-names":false,"suffix":""}],"id":"ITEM-1","issued":{"date-parts":[["2014"]]},"number-of-pages":"476","publisher":"CRC Press","title":"Second Harmonic Generation Imaging","type":"book"},"uris":["http://www.mendeley.com/documents/?uuid=34fc6795-aaf0-47ce-a044-2abe05532f40"]}],"mendeley":{"formattedCitation":" [21]","plainTextFormattedCitation":" [21]","previouslyFormattedCitation":" [21]"},"properties":{"noteIndex":0},"schema":"https://github.com/citation-style-language/schema/raw/master/csl-citation.json"}</w:instrText>
      </w:r>
      <w:r w:rsidR="00F375AC" w:rsidRPr="00B72D53">
        <w:rPr>
          <w:color w:val="000000" w:themeColor="text1"/>
        </w:rPr>
        <w:fldChar w:fldCharType="separate"/>
      </w:r>
      <w:r w:rsidR="003B7D73" w:rsidRPr="00B72D53">
        <w:rPr>
          <w:noProof/>
          <w:color w:val="000000" w:themeColor="text1"/>
        </w:rPr>
        <w:t> [21]</w:t>
      </w:r>
      <w:r w:rsidR="00F375AC" w:rsidRPr="00B72D53">
        <w:rPr>
          <w:color w:val="000000" w:themeColor="text1"/>
        </w:rPr>
        <w:fldChar w:fldCharType="end"/>
      </w:r>
      <w:r w:rsidR="001E4348" w:rsidRPr="00B72D53">
        <w:rPr>
          <w:color w:val="000000" w:themeColor="text1"/>
        </w:rPr>
        <w:t>.</w:t>
      </w:r>
      <w:r w:rsidR="00CA2795" w:rsidRPr="00B72D53">
        <w:rPr>
          <w:color w:val="000000" w:themeColor="text1"/>
        </w:rPr>
        <w:t xml:space="preserve"> </w:t>
      </w:r>
      <w:r w:rsidRPr="00B72D53">
        <w:rPr>
          <w:color w:val="000000" w:themeColor="text1"/>
        </w:rPr>
        <w:t xml:space="preserve">SHG </w:t>
      </w:r>
      <w:r w:rsidR="00CA2795" w:rsidRPr="00B72D53">
        <w:rPr>
          <w:color w:val="000000" w:themeColor="text1"/>
        </w:rPr>
        <w:t>is polarisation sensitive; intensities depend on the relative</w:t>
      </w:r>
      <w:r w:rsidRPr="00B72D53">
        <w:rPr>
          <w:color w:val="000000" w:themeColor="text1"/>
        </w:rPr>
        <w:t xml:space="preserve"> orientation </w:t>
      </w:r>
      <w:r w:rsidR="00CA2795" w:rsidRPr="00B72D53">
        <w:rPr>
          <w:color w:val="000000" w:themeColor="text1"/>
        </w:rPr>
        <w:t>between the</w:t>
      </w:r>
      <w:r w:rsidRPr="00B72D53">
        <w:rPr>
          <w:color w:val="000000" w:themeColor="text1"/>
        </w:rPr>
        <w:t xml:space="preserve"> excitation and the SH active structure. Thus, polarisation resolved SHG (p-SHG) </w:t>
      </w:r>
      <w:r w:rsidR="005539C9" w:rsidRPr="00B72D53">
        <w:rPr>
          <w:color w:val="000000" w:themeColor="text1"/>
        </w:rPr>
        <w:t>is</w:t>
      </w:r>
      <w:r w:rsidRPr="00B72D53">
        <w:rPr>
          <w:color w:val="000000" w:themeColor="text1"/>
        </w:rPr>
        <w:t xml:space="preserve"> used to acquire information about the orientation and degree of organisation of harmonophores</w:t>
      </w:r>
      <w:r w:rsidR="001E4348" w:rsidRPr="00B72D53">
        <w:rPr>
          <w:color w:val="000000" w:themeColor="text1"/>
        </w:rPr>
        <w:t>, for example,</w:t>
      </w:r>
      <w:r w:rsidRPr="00B72D53">
        <w:rPr>
          <w:color w:val="000000" w:themeColor="text1"/>
        </w:rPr>
        <w:t xml:space="preserve"> </w:t>
      </w:r>
      <w:r w:rsidR="00836BFE" w:rsidRPr="00B72D53">
        <w:rPr>
          <w:color w:val="000000" w:themeColor="text1"/>
        </w:rPr>
        <w:t>to</w:t>
      </w:r>
      <w:r w:rsidRPr="00B72D53">
        <w:rPr>
          <w:color w:val="000000" w:themeColor="text1"/>
        </w:rPr>
        <w:t xml:space="preserve"> calculate the </w:t>
      </w:r>
      <w:r w:rsidR="004753D4" w:rsidRPr="00B72D53">
        <w:rPr>
          <w:color w:val="000000" w:themeColor="text1"/>
        </w:rPr>
        <w:t>helical pitch angle of collagen</w:t>
      </w:r>
      <w:r w:rsidRPr="00B72D53">
        <w:rPr>
          <w:color w:val="000000" w:themeColor="text1"/>
        </w:rPr>
        <w:t xml:space="preserve"> </w:t>
      </w:r>
      <w:r w:rsidR="004753D4" w:rsidRPr="00B72D53">
        <w:rPr>
          <w:color w:val="000000" w:themeColor="text1"/>
        </w:rPr>
        <w:t xml:space="preserve">fibrils </w:t>
      </w:r>
      <w:r w:rsidRPr="00B72D53">
        <w:rPr>
          <w:color w:val="000000" w:themeColor="text1"/>
        </w:rPr>
        <w:fldChar w:fldCharType="begin" w:fldLock="1"/>
      </w:r>
      <w:r w:rsidR="000C217B" w:rsidRPr="00B72D53">
        <w:rPr>
          <w:color w:val="000000" w:themeColor="text1"/>
        </w:rPr>
        <w:instrText>ADDIN CSL_CITATION {"citationItems":[{"id":"ITEM-1","itemData":{"DOI":"10.1016/j.bpj.2011.02.015","ISBN":"0006-3495","ISSN":"15420086","PMID":"21504742","abstract":"A model is proposed to describe the polarization dependence of second harmonic generation (SHG) from type I collagen fibrils. The model is based on sum-frequency vibrational spectrum experiments that attribute the molecular origins of collagen second-order susceptibility to the peptide groups in the backbone of the collagen α-helix and the methylene groups in the pyrrolidine rings. Applying our model to a polarization SHG (P-SHG) experiment leads to a predicted collagen I peptide pitchangle of 45.82° ± 0.46° and methylene pitch-angle of 94.80° ± 0.97°. Compared to a previous model that accounts for only the peptide contribution, our results are more consistent with the x-ray diffraction determination of collagen-like peptide. Application of our model to type II collagen from rat trachea cartilage leads to similar results. The peptide pitch-angle of 45.72° ± 1.17° is similar to that of type I collagen, but a different methylene pitch-angle of 97.87° ± 1.79° was found. Our work demonstrates that far-field P-SHG measurements can be used to extract molecular structural information of collagen fibers. © 2011 by the Biophysical Society.","author":[{"dropping-particle":"","family":"Su","given":"Ping Jung","non-dropping-particle":"","parse-names":false,"suffix":""},{"dropping-particle":"","family":"Chen","given":"Wei Liang","non-dropping-particle":"","parse-names":false,"suffix":""},{"dropping-particle":"","family":"Chen","given":"Yang Fang","non-dropping-particle":"","parse-names":false,"suffix":""},{"dropping-particle":"","family":"Dong","given":"Chen Yuan","non-dropping-particle":"","parse-names":false,"suffix":""}],"container-title":"Biophysical Journal","id":"ITEM-1","issue":"8","issued":{"date-parts":[["2011"]]},"page":"2053-2062","publisher":"Biophysical Society","title":"Determination of collagen nanostructure from second-order susceptibility tensor analysis","type":"article-journal","volume":"100"},"uris":["http://www.mendeley.com/documents/?uuid=57e33b0e-1966-4fa6-a7ea-411d833ecc94"]}],"mendeley":{"formattedCitation":" [22]","plainTextFormattedCitation":" [22]","previouslyFormattedCitation":" [22]"},"properties":{"noteIndex":0},"schema":"https://github.com/citation-style-language/schema/raw/master/csl-citation.json"}</w:instrText>
      </w:r>
      <w:r w:rsidRPr="00B72D53">
        <w:rPr>
          <w:color w:val="000000" w:themeColor="text1"/>
        </w:rPr>
        <w:fldChar w:fldCharType="separate"/>
      </w:r>
      <w:r w:rsidR="003B7D73" w:rsidRPr="00B72D53">
        <w:rPr>
          <w:noProof/>
          <w:color w:val="000000" w:themeColor="text1"/>
        </w:rPr>
        <w:t> [22]</w:t>
      </w:r>
      <w:r w:rsidRPr="00B72D53">
        <w:rPr>
          <w:color w:val="000000" w:themeColor="text1"/>
        </w:rPr>
        <w:fldChar w:fldCharType="end"/>
      </w:r>
      <w:r w:rsidRPr="00B72D53">
        <w:rPr>
          <w:color w:val="000000" w:themeColor="text1"/>
        </w:rPr>
        <w:t xml:space="preserve"> and the tilt angle of the helices relative to the fibril axis</w:t>
      </w:r>
      <w:r w:rsidRPr="00B72D53">
        <w:rPr>
          <w:color w:val="000000" w:themeColor="text1"/>
        </w:rPr>
        <w:fldChar w:fldCharType="begin" w:fldLock="1"/>
      </w:r>
      <w:r w:rsidR="00DC6643" w:rsidRPr="00B72D53">
        <w:rPr>
          <w:color w:val="000000" w:themeColor="text1"/>
        </w:rPr>
        <w:instrText>ADDIN CSL_CITATION {"citationItems":[{"id":"ITEM-1","itemData":{"DOI":"10.1021/jp206308k","ISSN":"15205207","PMID":"21970315","abstract":"Collagen (type I) fibers are readily visualized with second harmonic generation (SHG) microscopy though the molecular origin of the signal has not yet been elucidated. In this study, the molecular origin of SHG from collagen is investigated using the time-dependent coupled perturbed Hartree-Fock calculations of the hyperpolarizibilities of glycine, proline and hydroxyproline. Two effective nonlinear dipoles are found to orient in-the-plane of the amino acids, with one of the dipoles aligning close to the pitch orientation in the triple-helix, which provides the dominant contribution to the SHG polarization properties. The calculated hyperpolarizability tensor elements ratios for the collagen triple-helix models: [(Gly3)n]3, [(Gly?Pro2)n]3, and [(Gly?Pro?Hyp)n]3, are used to predict the second-order nonlinear susceptibility ratios, ?zzz/?iiz and ?zii/?iiz of collagen fibers. From SHG microscopy polarization in, polarization out (PIPO) measurements of type I collagen in human lung tissue a theoretical method is used to extract the triple-helix orientation angle with respect to the collagen fiber. The study shows the dominant role of amino acids orientation in the triple-helix for determining the polarization properties of SHG and provides a method for determining the triple-helix orientation angle in the collagen fibers.","author":[{"dropping-particle":"","family":"Tuer","given":"Adam E.","non-dropping-particle":"","parse-names":false,"suffix":""},{"dropping-particle":"","family":"Krouglov","given":"Serguei","non-dropping-particle":"","parse-names":false,"suffix":""},{"dropping-particle":"","family":"Prent","given":"Nicole","non-dropping-particle":"","parse-names":false,"suffix":""},{"dropping-particle":"","family":"Cisek","given":"Richard","non-dropping-particle":"","parse-names":false,"suffix":""},{"dropping-particle":"","family":"Sandkuijl","given":"Daaf","non-dropping-particle":"","parse-names":false,"suffix":""},{"dropping-particle":"","family":"Yasufuku","given":"Kazuhiro","non-dropping-particle":"","parse-names":false,"suffix":""},{"dropping-particle":"","family":"Wilson","given":"Brian C.","non-dropping-particle":"","parse-names":false,"suffix":""},{"dropping-particle":"","family":"Barzda","given":"Virginijus","non-dropping-particle":"","parse-names":false,"suffix":""}],"container-title":"Journal of Physical Chemistry B","id":"ITEM-1","issue":"44","issued":{"date-parts":[["2011"]]},"page":"12759-12769","title":"Nonlinear optical properties of type I collagen fibers studied by polarization dependent second harmonic generation microscopy","type":"article-journal","volume":"115"},"uris":["http://www.mendeley.com/documents/?uuid=751950e0-c3ff-4681-a0d2-34abacd754af"]}],"mendeley":{"formattedCitation":" [23]","plainTextFormattedCitation":" [23]","previouslyFormattedCitation":" [23]"},"properties":{"noteIndex":0},"schema":"https://github.com/citation-style-language/schema/raw/master/csl-citation.json"}</w:instrText>
      </w:r>
      <w:r w:rsidRPr="00B72D53">
        <w:rPr>
          <w:color w:val="000000" w:themeColor="text1"/>
        </w:rPr>
        <w:fldChar w:fldCharType="separate"/>
      </w:r>
      <w:r w:rsidR="003B7D73" w:rsidRPr="00B72D53">
        <w:rPr>
          <w:noProof/>
          <w:color w:val="000000" w:themeColor="text1"/>
        </w:rPr>
        <w:t> [23]</w:t>
      </w:r>
      <w:r w:rsidRPr="00B72D53">
        <w:rPr>
          <w:color w:val="000000" w:themeColor="text1"/>
        </w:rPr>
        <w:fldChar w:fldCharType="end"/>
      </w:r>
      <w:r w:rsidRPr="00B72D53">
        <w:rPr>
          <w:color w:val="000000" w:themeColor="text1"/>
        </w:rPr>
        <w:t>. It has also been used to understand the differences between collagen types in tissues</w:t>
      </w:r>
      <w:r w:rsidRPr="00B72D53">
        <w:rPr>
          <w:color w:val="000000" w:themeColor="text1"/>
        </w:rPr>
        <w:fldChar w:fldCharType="begin" w:fldLock="1"/>
      </w:r>
      <w:r w:rsidR="00DC6643" w:rsidRPr="00B72D53">
        <w:rPr>
          <w:color w:val="000000" w:themeColor="text1"/>
        </w:rPr>
        <w:instrText>ADDIN CSL_CITATION {"citationItems":[{"id":"ITEM-1","itemData":{"DOI":"10.1002/jbio.201800090","ISSN":"1864063X","author":[{"dropping-particle":"","family":"Romijn","given":"Elisabeth I","non-dropping-particle":"","parse-names":false,"suffix":""},{"dropping-particle":"","family":"Finnøy","given":"Andreas","non-dropping-particle":"","parse-names":false,"suffix":""},{"dropping-particle":"","family":"Lilledahl","given":"Magnus B.","non-dropping-particle":"","parse-names":false,"suffix":""}],"container-title":"Journal of Biophotonics","id":"ITEM-1","issue":"1","issued":{"date-parts":[["2018"]]},"page":"e201800090","title":"Analyzing the feasibility of discriminating between collagen type I and II using polarization resolved second harmonic generation","type":"article-journal","volume":"12"},"uris":["http://www.mendeley.com/documents/?uuid=49f423cb-f35d-42d5-a16b-60c2badac45d"]}],"mendeley":{"formattedCitation":" [24]","plainTextFormattedCitation":" [24]","previouslyFormattedCitation":" [24]"},"properties":{"noteIndex":0},"schema":"https://github.com/citation-style-language/schema/raw/master/csl-citation.json"}</w:instrText>
      </w:r>
      <w:r w:rsidRPr="00B72D53">
        <w:rPr>
          <w:color w:val="000000" w:themeColor="text1"/>
        </w:rPr>
        <w:fldChar w:fldCharType="separate"/>
      </w:r>
      <w:r w:rsidR="003B7D73" w:rsidRPr="00B72D53">
        <w:rPr>
          <w:noProof/>
          <w:color w:val="000000" w:themeColor="text1"/>
        </w:rPr>
        <w:t> [24]</w:t>
      </w:r>
      <w:r w:rsidRPr="00B72D53">
        <w:rPr>
          <w:color w:val="000000" w:themeColor="text1"/>
        </w:rPr>
        <w:fldChar w:fldCharType="end"/>
      </w:r>
      <w:r w:rsidRPr="00B72D53">
        <w:rPr>
          <w:color w:val="000000" w:themeColor="text1"/>
        </w:rPr>
        <w:t>,</w:t>
      </w:r>
      <w:r w:rsidR="00372193" w:rsidRPr="00B72D53">
        <w:rPr>
          <w:color w:val="000000" w:themeColor="text1"/>
        </w:rPr>
        <w:t xml:space="preserve"> and</w:t>
      </w:r>
      <w:r w:rsidRPr="00B72D53">
        <w:rPr>
          <w:color w:val="000000" w:themeColor="text1"/>
        </w:rPr>
        <w:t xml:space="preserve"> investigate the effect of mechanical stretching</w:t>
      </w:r>
      <w:r w:rsidRPr="00B72D53">
        <w:rPr>
          <w:color w:val="000000" w:themeColor="text1"/>
        </w:rPr>
        <w:fldChar w:fldCharType="begin" w:fldLock="1"/>
      </w:r>
      <w:r w:rsidR="000C217B" w:rsidRPr="00B72D53">
        <w:rPr>
          <w:color w:val="000000" w:themeColor="text1"/>
        </w:rPr>
        <w:instrText>ADDIN CSL_CITATION {"citationItems":[{"id":"ITEM-1","itemData":{"DOI":"10.1016/j.bpj.2012.03.068","ISSN":"00063495","author":[{"dropping-particle":"","family":"Gusachenko","given":"Ivan","non-dropping-particle":"","parse-names":false,"suffix":""},{"dropping-particle":"","family":"Tran","given":"Viet","non-dropping-particle":"","parse-names":false,"suffix":""},{"dropping-particle":"","family":"Houssen","given":"Yannick Goulam","non-dropping-particle":"","parse-names":false,"suffix":""},{"dropping-particle":"","family":"Allain","given":"Jean-marc","non-dropping-particle":"","parse-names":false,"suffix":""},{"dropping-particle":"","family":"Schanne-Klein","given":"Marie-Claire","non-dropping-particle":"","parse-names":false,"suffix":""}],"container-title":"Biophysical Journal","id":"ITEM-1","issue":"9","issued":{"date-parts":[["2012","5"]]},"page":"2220-2229","publisher":"Biophysical Society","title":"Polarization-Resolved Second-Harmonic Generation in Tendon upon Mechanical Stretching","type":"article-journal","volume":"102"},"uris":["http://www.mendeley.com/documents/?uuid=98153d5a-5816-48ba-88b9-1de2117189f9"]}],"mendeley":{"formattedCitation":" [25]","plainTextFormattedCitation":" [25]","previouslyFormattedCitation":" [25]"},"properties":{"noteIndex":0},"schema":"https://github.com/citation-style-language/schema/raw/master/csl-citation.json"}</w:instrText>
      </w:r>
      <w:r w:rsidRPr="00B72D53">
        <w:rPr>
          <w:color w:val="000000" w:themeColor="text1"/>
        </w:rPr>
        <w:fldChar w:fldCharType="separate"/>
      </w:r>
      <w:r w:rsidR="003B7D73" w:rsidRPr="00B72D53">
        <w:rPr>
          <w:noProof/>
          <w:color w:val="000000" w:themeColor="text1"/>
        </w:rPr>
        <w:t> [25]</w:t>
      </w:r>
      <w:r w:rsidRPr="00B72D53">
        <w:rPr>
          <w:color w:val="000000" w:themeColor="text1"/>
        </w:rPr>
        <w:fldChar w:fldCharType="end"/>
      </w:r>
      <w:r w:rsidR="00B13FF7" w:rsidRPr="00B72D53">
        <w:rPr>
          <w:color w:val="000000" w:themeColor="text1"/>
        </w:rPr>
        <w:t xml:space="preserve"> o</w:t>
      </w:r>
      <w:r w:rsidR="004753D4" w:rsidRPr="00B72D53">
        <w:rPr>
          <w:color w:val="000000" w:themeColor="text1"/>
        </w:rPr>
        <w:t>n</w:t>
      </w:r>
      <w:r w:rsidR="00B13FF7" w:rsidRPr="00B72D53">
        <w:rPr>
          <w:color w:val="000000" w:themeColor="text1"/>
        </w:rPr>
        <w:t xml:space="preserve"> collagen disorder within tendon tissue</w:t>
      </w:r>
      <w:r w:rsidR="00372193" w:rsidRPr="00B72D53">
        <w:rPr>
          <w:color w:val="000000" w:themeColor="text1"/>
        </w:rPr>
        <w:t>.</w:t>
      </w:r>
      <w:r w:rsidR="00491D42" w:rsidRPr="00B72D53">
        <w:rPr>
          <w:color w:val="000000" w:themeColor="text1"/>
        </w:rPr>
        <w:t xml:space="preserve"> Collagen and its deposition/accumulation plays a critical role in </w:t>
      </w:r>
      <w:r w:rsidR="00493F8A" w:rsidRPr="00B72D53">
        <w:rPr>
          <w:color w:val="000000" w:themeColor="text1"/>
        </w:rPr>
        <w:t xml:space="preserve">many </w:t>
      </w:r>
      <w:r w:rsidR="00491D42" w:rsidRPr="00B72D53">
        <w:rPr>
          <w:color w:val="000000" w:themeColor="text1"/>
        </w:rPr>
        <w:t xml:space="preserve">diseases especially fibrotic diseases </w:t>
      </w:r>
      <w:r w:rsidR="002B6410" w:rsidRPr="00B72D53">
        <w:rPr>
          <w:color w:val="000000" w:themeColor="text1"/>
        </w:rPr>
        <w:t xml:space="preserve">such as liver fibrosis and </w:t>
      </w:r>
      <w:r w:rsidR="00491D42" w:rsidRPr="00B72D53">
        <w:rPr>
          <w:color w:val="000000" w:themeColor="text1"/>
        </w:rPr>
        <w:t>idiopathic lung fibrosis</w:t>
      </w:r>
      <w:r w:rsidR="005002C8" w:rsidRPr="00B72D53">
        <w:rPr>
          <w:color w:val="000000" w:themeColor="text1"/>
        </w:rPr>
        <w:t xml:space="preserve"> </w:t>
      </w:r>
      <w:r w:rsidR="000C217B" w:rsidRPr="00B72D53">
        <w:rPr>
          <w:color w:val="000000" w:themeColor="text1"/>
        </w:rPr>
        <w:fldChar w:fldCharType="begin" w:fldLock="1"/>
      </w:r>
      <w:r w:rsidR="00DC6643" w:rsidRPr="00B72D53">
        <w:rPr>
          <w:color w:val="000000" w:themeColor="text1"/>
        </w:rPr>
        <w:instrText>ADDIN CSL_CITATION {"citationItems":[{"id":"ITEM-1","itemData":{"DOI":"10.1186/s12931-015-0220-8","ISSN":"1465-993X","author":[{"dropping-particle":"","family":"Kottmann","given":"Robert Matthew","non-dropping-particle":"","parse-names":false,"suffix":""},{"dropping-particle":"","family":"Sharp","given":"Jesse","non-dropping-particle":"","parse-names":false,"suffix":""},{"dropping-particle":"","family":"Owens","given":"Kristina","non-dropping-particle":"","parse-names":false,"suffix":""},{"dropping-particle":"","family":"Salzman","given":"Peter","non-dropping-particle":"","parse-names":false,"suffix":""},{"dropping-particle":"","family":"Xiao","given":"Guang-qian","non-dropping-particle":"","parse-names":false,"suffix":""},{"dropping-particle":"","family":"Phipps","given":"Richard P","non-dropping-particle":"","parse-names":false,"suffix":""},{"dropping-particle":"","family":"Sime","given":"Patricia J","non-dropping-particle":"","parse-names":false,"suffix":""},{"dropping-particle":"","family":"Brown","given":"Edward B","non-dropping-particle":"","parse-names":false,"suffix":""},{"dropping-particle":"","family":"Perry","given":"Seth W","non-dropping-particle":"","parse-names":false,"suffix":""}],"container-title":"Respiratory Research","id":"ITEM-1","issue":"61","issued":{"date-parts":[["2015"]]},"page":"1-13","publisher":"Respiratory Research","title":"Second harmonic generation microscopy reveals altered collagen microstructure in usual interstitial pneumonia versus healthy lung","type":"article-journal","volume":"16"},"uris":["http://www.mendeley.com/documents/?uuid=35e5f900-8272-43ad-8cc8-b89559d99869"]},{"id":"ITEM-2","itemData":{"DOI":"10.1117/1.JBO.19.8.086014","ISSN":"1083-3668","author":[{"dropping-particle":"","family":"Tilbury","given":"","non-dropping-particle":"","parse-names":false,"suffix":""},{"dropping-particle":"","family":"Hocker","given":"James","non-dropping-particle":"","parse-names":false,"suffix":""},{"dropping-particle":"","family":"Wen","given":"Bruce. L","non-dropping-particle":"","parse-names":false,"suffix":""},{"dropping-particle":"","family":"Sandbo","given":"Nathan","non-dropping-particle":"","parse-names":false,"suffix":""},{"dropping-particle":"","family":"Singh","given":"Vikas","non-dropping-particle":"","parse-names":false,"suffix":""},{"dropping-particle":"","family":"Campagnola","given":"Paul J","non-dropping-particle":"","parse-names":false,"suffix":""}],"container-title":"Journal of Biomedical Optics","id":"ITEM-2","issue":"8","issued":{"date-parts":[["2014","8","18"]]},"page":"086014(1-8)","title":"Second harmonic generation microscopy analysis of extracellular matrix changes in human idiopathic pulmonary fibrosis","type":"article-journal","volume":"19"},"uris":["http://www.mendeley.com/documents/?uuid=7deddae4-97f6-4157-b27a-cd1eb5b977ab"]},{"id":"ITEM-3","itemData":{"DOI":"10.1063/1.4913907","author":[{"dropping-particle":"","family":"Peng","given":"Qiwen","non-dropping-particle":"","parse-names":false,"suffix":""},{"dropping-particle":"","family":"Zhuo","given":"Shuangmu","non-dropping-particle":"","parse-names":false,"suffix":""},{"dropping-particle":"","family":"So","given":"Peter T C","non-dropping-particle":"","parse-names":false,"suffix":""},{"dropping-particle":"","family":"Yu","given":"Hanry","non-dropping-particle":"","parse-names":false,"suffix":""}],"container-title":"Applied Physics Letters","id":"ITEM-3","issued":{"date-parts":[["2015"]]},"page":"0837011-0837015","title":"Improving liver fibrosis diagnosis based on forward and backward second harmonic generation signals","type":"article-journal","volume":"106"},"uris":["http://www.mendeley.com/documents/?uuid=a896fada-be69-4469-b1d0-7b4433c094bb"]}],"mendeley":{"formattedCitation":" [26–28]","plainTextFormattedCitation":" [26–28]","previouslyFormattedCitation":" [26–28]"},"properties":{"noteIndex":0},"schema":"https://github.com/citation-style-language/schema/raw/master/csl-citation.json"}</w:instrText>
      </w:r>
      <w:r w:rsidR="000C217B" w:rsidRPr="00B72D53">
        <w:rPr>
          <w:color w:val="000000" w:themeColor="text1"/>
        </w:rPr>
        <w:fldChar w:fldCharType="separate"/>
      </w:r>
      <w:r w:rsidR="000C217B" w:rsidRPr="00B72D53">
        <w:rPr>
          <w:noProof/>
          <w:color w:val="000000" w:themeColor="text1"/>
        </w:rPr>
        <w:t> [26–28]</w:t>
      </w:r>
      <w:r w:rsidR="000C217B" w:rsidRPr="00B72D53">
        <w:rPr>
          <w:color w:val="000000" w:themeColor="text1"/>
        </w:rPr>
        <w:fldChar w:fldCharType="end"/>
      </w:r>
      <w:r w:rsidR="00491D42" w:rsidRPr="00B72D53">
        <w:rPr>
          <w:color w:val="000000" w:themeColor="text1"/>
        </w:rPr>
        <w:t xml:space="preserve">. </w:t>
      </w:r>
      <w:r w:rsidR="00D56FAF" w:rsidRPr="00B72D53">
        <w:rPr>
          <w:color w:val="000000" w:themeColor="text1"/>
        </w:rPr>
        <w:t>The ability to resolve SHG-active structures at the nanoscale</w:t>
      </w:r>
      <w:r w:rsidR="00C32C97" w:rsidRPr="00B72D53">
        <w:rPr>
          <w:color w:val="000000" w:themeColor="text1"/>
        </w:rPr>
        <w:t xml:space="preserve"> is vital</w:t>
      </w:r>
      <w:r w:rsidR="00D56FAF" w:rsidRPr="00B72D53">
        <w:rPr>
          <w:color w:val="000000" w:themeColor="text1"/>
        </w:rPr>
        <w:t xml:space="preserve"> as changes occur at the level of molecular-structures and assemblies such as the actin-myosin complex</w:t>
      </w:r>
      <w:r w:rsidR="00D56FAF" w:rsidRPr="00B72D53">
        <w:rPr>
          <w:color w:val="000000" w:themeColor="text1"/>
        </w:rPr>
        <w:fldChar w:fldCharType="begin" w:fldLock="1"/>
      </w:r>
      <w:r w:rsidR="00DC6643" w:rsidRPr="00B72D53">
        <w:rPr>
          <w:color w:val="000000" w:themeColor="text1"/>
        </w:rPr>
        <w:instrText xml:space="preserve">ADDIN CSL_CITATION {"citationItems":[{"id":"ITEM-1","itemData":{"DOI":"10.1529/biophysj.105.071555","ISBN":"0006-3495 (Print)","ISSN":"0006-3495","PMID":"16258040","abstract":"Several biologically important protein structures give rise to strong second-harmonic generation (SHG) in their native context. In addition to high-contrast optical sections of cells and tissues, SHG imaging can provide detailed structural information based on the physical constraints of the optical effect. In this study we characterize, by biochemical and optical analysis, the critical structures underlying SHG from the complex muscle sarcomere. SHG emission arises from domains of the sarcomere containing thick filaments, even within nascent sarcomeres of differentiating myocytes. SHG from isolated myofibrils is abolished by extraction of myosin, but is unaffected by removal or addition of actin filaments. Furthermore, the polarization dependence of sarcomeric SHG is not affected by either the proportion of myosin head domains or the orientation of myosin heads. By fitting SHG polarization anisotropy readings to theoretical response curves, we find an </w:instrText>
      </w:r>
      <w:r w:rsidR="00DC6643" w:rsidRPr="00B72D53">
        <w:rPr>
          <w:color w:val="000000" w:themeColor="text1"/>
          <w:lang w:val="fr-FR"/>
        </w:rPr>
        <w:instrText>orientation for the elemental harmonophore that corresponds well to the pitch of the myosin rod alpha-helix along the thick filament axis. Taken together, these data indicate that myosin rod domains are the key structures giving SHG from striated muscle. This study should guide the interpretation of SHG contrast in images of cardiac and skeletal muscle tissue for a variety of biomedical applications.","author":[{"dropping-particle":"V","family":"Plotnikov","given":"Sergey","non-dropping-particle":"","parse-names":false,"suffix":""},{"dropping-particle":"","family":"Millard","given":"Andrew C","non-dropping-particle":"","parse-names":false,"suffix":""},{"dropping-particle":"","family":"Campagnola","given":"Paul J","non-dropping-particle":"","parse-names":false,"suffix":""},{"dropping-particle":"","family":"Mohler","given":"William A","non-dropping-particle":"","parse-names":false,"suffix":""}],"container-title":"Biophysical Journal","id":"ITEM-1","issue":"2","issued":{"date-parts":[["2006"]]},"page":"693-703","title":"Characterization of the myosin-based source for second-harmonic generation from muscle sarcomeres.","type":"article-journal","volume":"90"},"uris":["http://www.mendeley.com/documents/?uuid=fbcc8678-b77e-4477-bdb1-fbbd89842a80"]}],"mendeley":{"formattedCitation":" [29]","plainTextFormattedCitation":" [29]","previouslyFormattedCitation":" [29]"},"properties":{"noteIndex":0},"schema":"https://github.com/citation-style-language/schema/raw/master/csl-citation.json"}</w:instrText>
      </w:r>
      <w:r w:rsidR="00D56FAF" w:rsidRPr="00B72D53">
        <w:rPr>
          <w:color w:val="000000" w:themeColor="text1"/>
        </w:rPr>
        <w:fldChar w:fldCharType="separate"/>
      </w:r>
      <w:r w:rsidR="003B7D73" w:rsidRPr="00B72D53">
        <w:rPr>
          <w:noProof/>
          <w:color w:val="000000" w:themeColor="text1"/>
          <w:lang w:val="fr-FR"/>
        </w:rPr>
        <w:t> [29]</w:t>
      </w:r>
      <w:r w:rsidR="00D56FAF" w:rsidRPr="00B72D53">
        <w:rPr>
          <w:color w:val="000000" w:themeColor="text1"/>
        </w:rPr>
        <w:fldChar w:fldCharType="end"/>
      </w:r>
      <w:r w:rsidR="00D56FAF" w:rsidRPr="00B72D53">
        <w:rPr>
          <w:color w:val="000000" w:themeColor="text1"/>
          <w:lang w:val="fr-FR"/>
        </w:rPr>
        <w:t>, microtubules</w:t>
      </w:r>
      <w:r w:rsidR="00D56FAF" w:rsidRPr="00B72D53">
        <w:rPr>
          <w:color w:val="000000" w:themeColor="text1"/>
        </w:rPr>
        <w:fldChar w:fldCharType="begin" w:fldLock="1"/>
      </w:r>
      <w:r w:rsidR="00DC6643" w:rsidRPr="00B72D53">
        <w:rPr>
          <w:color w:val="000000" w:themeColor="text1"/>
          <w:lang w:val="fr-FR"/>
        </w:rPr>
        <w:instrText>ADDIN CSL_CITATION {"citationItems":[{"id":"ITEM-1","itemData":{"DOI":"10.1073/pnas.0731953100","ISBN":"0027-8424","ISSN":"0027-8424","PMID":"12766225","abstract":"Microtubule (MT) ensemble polarity is a diagnostic determinant of the structure and function of neuronal processes. Here, polarized MT structures are selectively imaged with second-harmonic generation (SHG) microscopy in native brain tissue. This SHG is found to colocalize with axons in both brain slices and cultured neurons. Because SHG arises only from noninversion symmetric structures, the uniform polarity of axonal MTs leads to the observed signal, whereas the mixed polarity in dendrites leads to destructive interference. SHG imaging provides a tool to investigate the kinetics and function of MT ensemble polarity in dynamic native brain tissue structures and other subcellular motility structures based on polarized MTs.","author":[{"dropping-particle":"","family":"Dombeck","given":"Daniel a","non-dropping-particle":"","parse-names":false,"suffix":""},{"dropping-particle":"","family":"Kasischke","given":"Karl a","non-dropping-particle":"","parse-names":false,"suffix":""},{"dropping-particle":"","family":"Vishwasrao","given":"Harshad D","non-dropping-particle":"","parse-names":false,"suffix":""},{"dropping-particle":"","family":"Ingelsson","given":"Martin","non-dropping-particle":"","parse-names":false,"suffix":""},{"dropping-particle":"","family":"Hyman","given":"Bradley T","non-dropping-particle":"","parse-names":false,"suffix":""},{"dropping-particle":"","family":"Webb","given":"Watt W","non-dropping-particle":"","parse-names":false,"suffix":""}],"container-title":"Proceedings of the National Academy of Sciences","id":"ITEM-1","issue":"12","issued":{"date-parts":[["2003","6","10"]]},"page":"7081-7086","title":"Uniform polarity microtubule assemblies imaged in native brain tissue by second-harmonic generation microscopy","type":"article-journal","volume":"100"},"uris":["http://www.mendeley.com/documents/?uuid=a591c46b-467a-4791-9e4b-542259674e7c"]}],"mendeley":{"formattedCitation":" [30]","plainTextFormattedCitation":" [30]","previouslyFormattedCitation":" [30]"},"properties":{"noteIndex":0},"schema":"https://github.com/citation-style-language/schema/raw/master/csl-citation.json"}</w:instrText>
      </w:r>
      <w:r w:rsidR="00D56FAF" w:rsidRPr="00B72D53">
        <w:rPr>
          <w:color w:val="000000" w:themeColor="text1"/>
        </w:rPr>
        <w:fldChar w:fldCharType="separate"/>
      </w:r>
      <w:r w:rsidR="003B7D73" w:rsidRPr="00B72D53">
        <w:rPr>
          <w:noProof/>
          <w:color w:val="000000" w:themeColor="text1"/>
          <w:lang w:val="fr-FR"/>
        </w:rPr>
        <w:t> [30]</w:t>
      </w:r>
      <w:r w:rsidR="00D56FAF" w:rsidRPr="00B72D53">
        <w:rPr>
          <w:color w:val="000000" w:themeColor="text1"/>
        </w:rPr>
        <w:fldChar w:fldCharType="end"/>
      </w:r>
      <w:r w:rsidR="00D56FAF" w:rsidRPr="00B72D53">
        <w:rPr>
          <w:color w:val="000000" w:themeColor="text1"/>
          <w:lang w:val="fr-FR"/>
        </w:rPr>
        <w:t xml:space="preserve"> and fibrillar collagen</w:t>
      </w:r>
      <w:r w:rsidR="00D56FAF" w:rsidRPr="00B72D53">
        <w:rPr>
          <w:color w:val="000000" w:themeColor="text1"/>
        </w:rPr>
        <w:fldChar w:fldCharType="begin" w:fldLock="1"/>
      </w:r>
      <w:r w:rsidR="00DC6643" w:rsidRPr="00B72D53">
        <w:rPr>
          <w:color w:val="000000" w:themeColor="text1"/>
          <w:lang w:val="fr-FR"/>
        </w:rPr>
        <w:instrText>ADDIN CSL_CITATION {"citationItems":[{"id":"ITEM-1","itemData":{"DOI":"10.1111/j.1600-0846.2011.00549.x","ISBN":"1600-0846; 0909-752X","ISSN":"0909752X","PMID":"21564311","abstract":"BACKGROUND/PURPOSE: Collagen is the major structural protein of the skin and its crosslinks are essential for its mechanical stability. In photodamaged skin, a decrease of the mature collagen crosslink histidinohydroxylysino-norleucine was reported. In this study, we investigated the consequences and measurability of the reduced crosslinking. METHODS: In order to determine the consequences of reduced collagen crosslinking, in vitro models of reduced collagen crosslinking were established. The collagen synthesis and structure was analyzed using the signals second harmonic generation (SHG) and the fluorescence lifetime of the collagen autofluorescence by a multiphoton laser scanning microscope. RESULTS: Reduced collagen crosslinking results in a posttranscriptionally diminished collagen synthesis, a modified structure of the collagen fibers and fibrils and a higher intensity of the SHG signal. The SHG signal might be influenced by the interspaces of the collagen molecules within one collagen fibril. Because of these findings, it can be speculated that reduced collagen crosslinking changes the interspace of single collagen molecules within the collagen fibril, resulting in an enhanced SHG signal. Alternative explanations are discussed. Furthermore, the fluorescence lifetime was reduced in the in vitro models of reduced collagen crosslinking. In the crosslink sites of the collagen molecules, the main ratio of fluorescence is found. As the fluorescence lifetime is determined not only by the fluorescent molecule itself but also by its microenvironment, the change in the fluorescence lifetime might be explained by reduced crosslinking at the crosslink site. CONCLUSION: A reduction of collagen crosslinking (as seen in photodamaged skin) results in an increase of the SHG signal and a decrease of the fluorescence lifetime in vitro. In vivo measurements of the two parameters might reveal the status of collagen crosslinking and therefore help to identify the status of dermal photodamage or pathogenesis using collagen crosslinking determination.","author":[{"dropping-particle":"","family":"Lutz","given":"Vivien","non-dropping-particle":"","parse-names":false,"suffix":""},{"dropping-particle":"","family":"Sattler","given":"Martin","non-dropping-particle":"","parse-names":false,"suffix":""},{"dropping-particle":"","family":"Gallinat","given":"Stefan","non-dropping-particle":"","parse-names":false,"suffix":""},{"dropping-particle":"","family":"Wenck","given":"Horst","non-dropping-particle":"","parse-names":false,"suffix":""},{"dropping-particle":"","family":"Poertner","given":"Ralf","non-dropping-particle":"","parse-names":false,"suffix":""},{"dropping-particle":"","family":"Fischer","given":"Frank","non-dropping-particle":"","parse-names":false,"suffix":""}],"container-title":"Skin Research and Technology","id":"ITEM-1","issue":"2","issued":{"date-parts":[["2012"]]},"page":"168-179","title":"Impact of collagen crosslinking on the second harmonic generation signal and the fluorescence lifetime of collagen autofluorescence","type":"article-journal","volume":"18"},"uris":["http://www.mendeley.com/documents/?uuid=76c78344-e4c2-483c-a6e2-ea93d7c1c7d7"]},{"id":"ITEM-2","itemData":{"DOI":"10.1002/lpor.200910024","ISBN":"1863-8880","ISSN":"18638880","author":[{"dropping-particle":"","family":"Campagnola","given":"P. J.","non-dropping-particle":"","parse-names":false,"suffix":""},{"dropping-particle":"","family":"Dong","given":"C. Y.","non-dropping-particle":"","parse-names":false,"suffix":""}],"container-title":"Laser and Photonics Reviews","id":"ITEM-2","issue":"1","issued":{"date-parts":[["2011"]]},"page":"13-26","title":"Second harmonic generation microscopy: Principles and applications to disease diagnosis","type":"article-journal","volume":"5"},"uris":["http://www.mendeley.com/documents/?uuid=2efe19cd-0eda-424b-912e-0fbb31ee7ad3"]},{"id":"ITEM-3","itemData":{"abstract":"We compare second harmonic generation (SHG) to histological and immunohistochemical techniques for the visualization and scoring of collagen in biological tissues. We show that SHG microscopy is highly specific for fibrillar collagens and that combined SHG and two-photon excited fluorescence (2PEF) imaging can provide simultaneous three-dimensional visualization of collagen synthesis and assembly sites in transgenic animal models expressing GFP constructs. Finally, we propose several scores for characterizing collagen accumulation based on SHG images and appropriate for different types of collagen distributions. We illustrate the sensitivity of these scores in a murine model of renal fibrosis using a morphological segmentation of the tissue based on endogenous 2PEF signals. OCIS codes: (190.4160) Multiharmonic generation; (180.6900) Three-dimensional microscopy; (110.4280) Noise in imaging systems; (170.3880) Medical and biomedical imaging. \"Three-dimensional high-resolution Second-Harmonic Generation imaging of endogenous structural proteins in biological tissues,\" Biophys. J. 82, 493-508 (2002). 2. A. Zoumi, A. Yeh and B. J. Tromberg, \"Imaging cells and extracellular matrix in vivo by using second-harmonic generation and two-photon excited fluorescence,\" Proc. Natl. Acad. Sci. USA 99, 11014-11019 (2002). \"3-dimensional imaging of collagen using second harmonic generation,\" J. Struct. Biol. 141, 53-62 (2003). 4. E. Brown, T. Mckee, E. Ditomaso, A. Pluen, B. Seed, Y. Boucher and R. K. Jain, \"Dynamic imaging of collagen and its modulation in tumors in vivo using second-harmonic generation,\" Nat. Med. 9, 796-800 (2003). 5. P. Stoller, P. M. Celliers, K. M. Reiser and A. M. Rubenchik, \"Quantitative second-harmonic generation microscopy in collagen,\" Appl. Opt. 42, 5209-5219 (2003). 6. W. R. Zipfel, R. M. Williams, R. Christie, A. Y. Nikitin, B. T. Hyman and W. W. Webb, \"Live tissue intrinsic emission microscopy using multiphoton-excited native fluorescence and second harmonic generation,\" Proc. Natl. Acad. Sci. USA 100, 7075-7080 (2003). 7. K. König and I. Riemann, \"High-resolution multiphoton tomography of human skin with subcellular spatial resolution and picosecond time resolution,\" J. Biomed. Opt. 8, 432-439 (2003). 8. A.-M. Pena, M. Strupler, T. Boulesteix, G. Godeau and M.-C. Schanne-Klein, \"Spectroscopic analysis of keratin endogenous signal for skin multiphoton microscopy,\" Opt. Express 13, 6268-6274; erratum: 13(17) 6667 (2005). \"Micrometer scale …","author":[{"dropping-particle":"","family":"Strupler","given":"M","non-dropping-particle":"","parse-names":false,"suffix":""},{"dropping-particle":"","family":"Pena","given":"A-m","non-dropping-particle":"","parse-names":false,"suffix":""},{"dropping-particle":"","family":"Hernest","given":"M","non-dropping-particle":"","parse-names":false,"suffix":""},{"dropping-particle":"","family":"Tharaux","given":"P-l","non-dropping-particle":"","parse-names":false,"suffix":""},{"dropping-particle":"","family":"Martin","given":"J-l","non-dropping-particle":"","parse-names":false,"suffix":""},{"dropping-particle":"","family":"Beaurepaire","given":"E","non-dropping-particle":"","parse-names":false,"suffix":""},{"dropping-particle":"","family":"Schanne-Klein","given":"M-c","non-dropping-particle":"","parse-names":false,"suffix":""},{"dropping-particle":"","family":"Campagnola","given":"P J","non-dropping-particle":"","parse-names":false,"suffix":""},{"dropping-particle":"","family":"Millard","given":"A C","non-dropping-particle":"","parse-names":false,"suffix":""},{"dropping-particle":"","family":"Terasaki","given":"M","non-dropping-particle":"","parse-names":false,"suffix":""},{"dropping-particle":"","family":"Hoppe","given":"P E","non-dropping-particle":"","parse-names":false,"suffix":""},{"dropping-particle":"","family":"Malone","given":"C J","non-dropping-particle":"","parse-names":false,"suffix":""},{"dropping-particle":"","family":"Mohler","given":"W A","non-dropping-particle":"","parse-names":false,"suffix":""},{"dropping-particle":"","family":"Cox","given":"G","non-dropping-particle":"","parse-names":false,"suffix":""},{"dropping-particle":"","family":"Kable","given":"E","non-dropping-particle":"","parse-names":false,"suffix":""},{"dropping-particle":"","family":"Jones","given":"A","non-dropping-particle":"","parse-names":false,"suffix":""},{"dropping-particle":"","family":"Fraser","given":"I","non-dropping-particle":"","parse-names":false,"suffix":""},{"dropping-particle":"","family":"Marconi","given":"K","non-dropping-particle":"","parse-names":false,"suffix":""},{"dropping-particle":"","family":"Gorrell","given":"M D","non-dropping-particle":"","parse-names":false,"suffix":""},{"dropping-particle":"","family":"Boulesteix","given":"T","non-dropping-particle":"","parse-names":false,"suffix":""},{"dropping-particle":"","family":"Pena","given":"A M","non-dropping-particle":"","parse-names":false,"suffix":""},{"dropping-particle":"","family":"Pagès","given":"N","non-dropping-particle":"","parse-names":false,"suffix":""},{"dropping-particle":"","family":"Godeau","given":"G","non-dropping-particle":"","parse-names":false,"suffix":""},{"dropping-particle":"","family":"Sauviat","given":"M-p","non-dropping-particle":"","parse-names":false,"suffix":""},{"dropping-particle":"","family":"Schanne-Klein","given":"M C","non-dropping-particle":"","parse-names":false,"suffix":""},{"dropping-particle":"","family":"Lin","given":"S-j","non-dropping-particle":"","parse-names":false,"suffix":""},{"dropping-particle":"","family":"Wu","given":"R-Jr","non-dropping-particle":"","parse-names":false,"suffix":""},{"dropping-particle":"","family":"Tan","given":"H-y","non-dropping-particle":"","parse-names":false,"suffix":""},{"dropping-particle":"","family":"Lo","given":"W","non-dropping-particle":"","parse-names":false,"suffix":""},{"dropping-particle":"","family":"Lin","given":"W-c","non-dropping-particle":"","parse-names":false,"suffix":""},{"dropping-particle":"","family":"Young","given":"T-h","non-dropping-particle":"","parse-names":false,"suffix":""},{"dropping-particle":"","family":"Hsu","given":"C-j","non-dropping-particle":"","parse-names":false,"suffix":""},{"dropping-particle":"","family":"Chen","given":"J-s","non-dropping-particle":"","parse-names":false,"suffix":""},{"dropping-particle":"","family":"Jee","given":"S-h","non-dropping-particle":"","parse-names":false,"suffix":""},{"dropping-particle":"","family":"Fabre","given":"A","non-dropping-particle":"","parse-names":false,"suffix":""},{"dropping-particle":"","family":"Débarre","given":"D","non-dropping-particle":"","parse-names":false,"suffix":""},{"dropping-particle":"","family":"Marchal-Somme","given":"J","non-dropping-particle":"","parse-names":false,"suffix":""},{"dropping-particle":"","family":"Crestani","given":"B","non-dropping-particle":"","parse-names":false,"suffix":""},{"dropping-particle":"","family":"Teng","given":"W","non-dropping-particle":"","parse-names":false,"suffix":""},{"dropping-particle":"","family":"Kim","given":"K H","non-dropping-particle":"","parse-names":false,"suffix":""},{"dropping-particle":"","family":"Chen","given":"H-c","non-dropping-particle":"","parse-names":false,"suffix":""},{"dropping-particle":"","family":"Lee","given":"H-s","non-dropping-particle":"","parse-names":false,"suffix":""},{"dropping-particle":"","family":"Chen","given":"Y-f","non-dropping-particle":"","parse-names":false,"suffix":""},{"dropping-particle":"","family":"C So","given":"P T","non-dropping-particle":"","parse-names":false,"suffix":""},{"dropping-particle":"","family":"Dong","given":"C-y","non-dropping-particle":"","parse-names":false,"suffix":""}],"container-title":"Optics Express","id":"ITEM-3","issue":"7","issued":{"date-parts":[["2007"]]},"page":"4054-4065","title":"Second harmonic imaging and scoring of collagen in fibrotic tissues","type":"article-journal","volume":"15"},"uris":["http://www.mendeley.com/documents/?uuid=de2764a1-b868-3956-aba9-37ce592d0c2d"]}],"mendeley":{"formattedCitation":" [31–33]","plainTextFormattedCitation":" [31–33]","previouslyFormattedCitation":" [31–33]"},"properties":{"noteIndex":0},"schema":"https://github.com/citation-style-language/schema/raw/master/csl-citation.json"}</w:instrText>
      </w:r>
      <w:r w:rsidR="00D56FAF" w:rsidRPr="00B72D53">
        <w:rPr>
          <w:color w:val="000000" w:themeColor="text1"/>
        </w:rPr>
        <w:fldChar w:fldCharType="separate"/>
      </w:r>
      <w:r w:rsidR="003B7D73" w:rsidRPr="00B72D53">
        <w:rPr>
          <w:noProof/>
          <w:color w:val="000000" w:themeColor="text1"/>
          <w:lang w:val="fr-FR"/>
        </w:rPr>
        <w:t> [31–33]</w:t>
      </w:r>
      <w:r w:rsidR="00D56FAF" w:rsidRPr="00B72D53">
        <w:rPr>
          <w:color w:val="000000" w:themeColor="text1"/>
        </w:rPr>
        <w:fldChar w:fldCharType="end"/>
      </w:r>
      <w:r w:rsidR="00D56FAF" w:rsidRPr="00B72D53">
        <w:rPr>
          <w:color w:val="000000" w:themeColor="text1"/>
          <w:lang w:val="fr-FR"/>
        </w:rPr>
        <w:t xml:space="preserve"> all of which are SHG-active. </w:t>
      </w:r>
      <w:r w:rsidR="000978D5" w:rsidRPr="00B72D53">
        <w:rPr>
          <w:color w:val="000000" w:themeColor="text1"/>
        </w:rPr>
        <w:t>SHG</w:t>
      </w:r>
      <w:r w:rsidR="002C1038" w:rsidRPr="00B72D53">
        <w:rPr>
          <w:color w:val="000000" w:themeColor="text1"/>
        </w:rPr>
        <w:t xml:space="preserve"> </w:t>
      </w:r>
      <w:r w:rsidR="00D56FAF" w:rsidRPr="00B72D53">
        <w:rPr>
          <w:color w:val="000000" w:themeColor="text1"/>
        </w:rPr>
        <w:t>has already proved to be</w:t>
      </w:r>
      <w:r w:rsidR="002C1038" w:rsidRPr="00B72D53">
        <w:rPr>
          <w:color w:val="000000" w:themeColor="text1"/>
        </w:rPr>
        <w:t xml:space="preserve"> </w:t>
      </w:r>
      <w:r w:rsidR="004B513D" w:rsidRPr="00B72D53">
        <w:rPr>
          <w:color w:val="000000" w:themeColor="text1"/>
        </w:rPr>
        <w:t xml:space="preserve">a </w:t>
      </w:r>
      <w:r w:rsidR="002C1038" w:rsidRPr="00B72D53">
        <w:rPr>
          <w:color w:val="000000" w:themeColor="text1"/>
        </w:rPr>
        <w:t>valuable tool for biomedical and biophysical investigations</w:t>
      </w:r>
      <w:r w:rsidR="00AB0C42" w:rsidRPr="00B72D53">
        <w:rPr>
          <w:color w:val="000000" w:themeColor="text1"/>
        </w:rPr>
        <w:t xml:space="preserve"> </w:t>
      </w:r>
      <w:r w:rsidR="00D56FAF" w:rsidRPr="00B72D53">
        <w:rPr>
          <w:color w:val="000000" w:themeColor="text1"/>
        </w:rPr>
        <w:t xml:space="preserve">however, </w:t>
      </w:r>
      <w:r w:rsidR="00F86CC0" w:rsidRPr="00B72D53">
        <w:rPr>
          <w:color w:val="000000" w:themeColor="text1"/>
        </w:rPr>
        <w:t>sub-diffraction limited resolution has not been achieved</w:t>
      </w:r>
      <w:r w:rsidR="00D56FAF" w:rsidRPr="00B72D53">
        <w:rPr>
          <w:color w:val="000000" w:themeColor="text1"/>
        </w:rPr>
        <w:t xml:space="preserve"> prevent</w:t>
      </w:r>
      <w:r w:rsidR="000978D5" w:rsidRPr="00B72D53">
        <w:rPr>
          <w:color w:val="000000" w:themeColor="text1"/>
        </w:rPr>
        <w:t>ing</w:t>
      </w:r>
      <w:r w:rsidR="00D56FAF" w:rsidRPr="00B72D53">
        <w:rPr>
          <w:color w:val="000000" w:themeColor="text1"/>
        </w:rPr>
        <w:t xml:space="preserve"> </w:t>
      </w:r>
      <w:r w:rsidR="00F86CC0" w:rsidRPr="00B72D53">
        <w:rPr>
          <w:color w:val="000000" w:themeColor="text1"/>
        </w:rPr>
        <w:t>nanoscopic analysis.</w:t>
      </w:r>
    </w:p>
    <w:p w14:paraId="655EA737" w14:textId="2EB8B14E" w:rsidR="00D8411A" w:rsidRPr="00B72D53" w:rsidRDefault="00B13FF7" w:rsidP="000978D5">
      <w:pPr>
        <w:rPr>
          <w:color w:val="000000" w:themeColor="text1"/>
        </w:rPr>
      </w:pPr>
      <w:r w:rsidRPr="00B72D53">
        <w:rPr>
          <w:color w:val="000000" w:themeColor="text1"/>
        </w:rPr>
        <w:t xml:space="preserve">Here we present the first demonstration of super-resolution SHG </w:t>
      </w:r>
      <w:r w:rsidR="00CA2795" w:rsidRPr="00B72D53">
        <w:rPr>
          <w:color w:val="000000" w:themeColor="text1"/>
        </w:rPr>
        <w:t xml:space="preserve">(SR-SHG) </w:t>
      </w:r>
      <w:r w:rsidRPr="00B72D53">
        <w:rPr>
          <w:color w:val="000000" w:themeColor="text1"/>
        </w:rPr>
        <w:t>microscopy</w:t>
      </w:r>
      <w:r w:rsidR="009F0E18" w:rsidRPr="00B72D53">
        <w:rPr>
          <w:color w:val="000000" w:themeColor="text1"/>
        </w:rPr>
        <w:t>. We</w:t>
      </w:r>
      <w:r w:rsidRPr="00B72D53">
        <w:rPr>
          <w:color w:val="000000" w:themeColor="text1"/>
        </w:rPr>
        <w:t xml:space="preserve"> us</w:t>
      </w:r>
      <w:r w:rsidR="009F0E18" w:rsidRPr="00B72D53">
        <w:rPr>
          <w:color w:val="000000" w:themeColor="text1"/>
        </w:rPr>
        <w:t>e</w:t>
      </w:r>
      <w:r w:rsidRPr="00B72D53">
        <w:rPr>
          <w:color w:val="000000" w:themeColor="text1"/>
        </w:rPr>
        <w:t xml:space="preserve"> </w:t>
      </w:r>
      <w:r w:rsidR="005539C9" w:rsidRPr="00B72D53">
        <w:rPr>
          <w:color w:val="000000" w:themeColor="text1"/>
        </w:rPr>
        <w:t>PNJs</w:t>
      </w:r>
      <w:r w:rsidR="00F86CC0" w:rsidRPr="00B72D53">
        <w:rPr>
          <w:color w:val="000000" w:themeColor="text1"/>
        </w:rPr>
        <w:t xml:space="preserve"> generated using a micro</w:t>
      </w:r>
      <w:r w:rsidR="003C3529" w:rsidRPr="00B72D53">
        <w:rPr>
          <w:color w:val="000000" w:themeColor="text1"/>
        </w:rPr>
        <w:t>s</w:t>
      </w:r>
      <w:r w:rsidR="00F86CC0" w:rsidRPr="00B72D53">
        <w:rPr>
          <w:color w:val="000000" w:themeColor="text1"/>
        </w:rPr>
        <w:t>phere</w:t>
      </w:r>
      <w:r w:rsidR="009F0E18" w:rsidRPr="00B72D53">
        <w:rPr>
          <w:color w:val="000000" w:themeColor="text1"/>
        </w:rPr>
        <w:t xml:space="preserve"> to achieve SR-SHG</w:t>
      </w:r>
      <w:r w:rsidR="0083423A" w:rsidRPr="00B72D53">
        <w:rPr>
          <w:color w:val="000000" w:themeColor="text1"/>
        </w:rPr>
        <w:t xml:space="preserve"> </w:t>
      </w:r>
      <w:r w:rsidR="004A29E2" w:rsidRPr="00B72D53">
        <w:rPr>
          <w:color w:val="000000" w:themeColor="text1"/>
        </w:rPr>
        <w:t xml:space="preserve">imaging in the far-field </w:t>
      </w:r>
      <w:r w:rsidR="0083423A" w:rsidRPr="00B72D53">
        <w:rPr>
          <w:color w:val="000000" w:themeColor="text1"/>
        </w:rPr>
        <w:t xml:space="preserve">and </w:t>
      </w:r>
      <w:r w:rsidR="009F0E18" w:rsidRPr="00B72D53">
        <w:rPr>
          <w:color w:val="000000" w:themeColor="text1"/>
        </w:rPr>
        <w:t xml:space="preserve">demonstrate </w:t>
      </w:r>
      <w:r w:rsidR="0083423A" w:rsidRPr="00B72D53">
        <w:rPr>
          <w:color w:val="000000" w:themeColor="text1"/>
        </w:rPr>
        <w:t xml:space="preserve">a </w:t>
      </w:r>
      <w:r w:rsidR="00C32C97" w:rsidRPr="00B72D53">
        <w:rPr>
          <w:color w:val="000000" w:themeColor="text1"/>
        </w:rPr>
        <w:t xml:space="preserve">route to extended field of view of </w:t>
      </w:r>
      <w:r w:rsidR="0083423A" w:rsidRPr="00B72D53">
        <w:rPr>
          <w:color w:val="000000" w:themeColor="text1"/>
        </w:rPr>
        <w:t>super-resolved SHG imaging</w:t>
      </w:r>
      <w:r w:rsidRPr="00B72D53">
        <w:rPr>
          <w:color w:val="000000" w:themeColor="text1"/>
        </w:rPr>
        <w:t>.</w:t>
      </w:r>
      <w:r w:rsidR="00C70D0C" w:rsidRPr="00B72D53">
        <w:rPr>
          <w:color w:val="000000" w:themeColor="text1"/>
        </w:rPr>
        <w:t xml:space="preserve"> We investigate </w:t>
      </w:r>
      <w:r w:rsidR="00D93C98" w:rsidRPr="00B72D53">
        <w:rPr>
          <w:color w:val="000000" w:themeColor="text1"/>
        </w:rPr>
        <w:t>the origin of SR imaging using PNJs</w:t>
      </w:r>
      <w:r w:rsidR="009F0A3E" w:rsidRPr="00B72D53">
        <w:rPr>
          <w:color w:val="000000" w:themeColor="text1"/>
        </w:rPr>
        <w:t xml:space="preserve"> highlighting a critical near</w:t>
      </w:r>
      <w:r w:rsidR="008A7F69" w:rsidRPr="00B72D53">
        <w:rPr>
          <w:color w:val="000000" w:themeColor="text1"/>
        </w:rPr>
        <w:t>-</w:t>
      </w:r>
      <w:r w:rsidR="009F0A3E" w:rsidRPr="00B72D53">
        <w:rPr>
          <w:color w:val="000000" w:themeColor="text1"/>
        </w:rPr>
        <w:t>field component</w:t>
      </w:r>
      <w:r w:rsidR="00CE4A58" w:rsidRPr="00B72D53">
        <w:rPr>
          <w:color w:val="000000" w:themeColor="text1"/>
        </w:rPr>
        <w:t>.</w:t>
      </w:r>
      <w:r w:rsidRPr="00B72D53">
        <w:rPr>
          <w:color w:val="000000" w:themeColor="text1"/>
        </w:rPr>
        <w:t xml:space="preserve"> </w:t>
      </w:r>
      <w:r w:rsidR="009F0E18" w:rsidRPr="00B72D53">
        <w:rPr>
          <w:color w:val="000000" w:themeColor="text1"/>
        </w:rPr>
        <w:t>Most i</w:t>
      </w:r>
      <w:r w:rsidR="00CA2795" w:rsidRPr="00B72D53">
        <w:rPr>
          <w:color w:val="000000" w:themeColor="text1"/>
        </w:rPr>
        <w:t>mportantly</w:t>
      </w:r>
      <w:r w:rsidR="00246700" w:rsidRPr="00B72D53">
        <w:rPr>
          <w:color w:val="000000" w:themeColor="text1"/>
        </w:rPr>
        <w:t>,</w:t>
      </w:r>
      <w:r w:rsidR="00CA2795" w:rsidRPr="00B72D53">
        <w:rPr>
          <w:color w:val="000000" w:themeColor="text1"/>
        </w:rPr>
        <w:t xml:space="preserve"> w</w:t>
      </w:r>
      <w:r w:rsidR="00491D42" w:rsidRPr="00B72D53">
        <w:rPr>
          <w:color w:val="000000" w:themeColor="text1"/>
        </w:rPr>
        <w:t xml:space="preserve">e </w:t>
      </w:r>
      <w:r w:rsidR="009F0E18" w:rsidRPr="00B72D53">
        <w:rPr>
          <w:color w:val="000000" w:themeColor="text1"/>
        </w:rPr>
        <w:t>find</w:t>
      </w:r>
      <w:r w:rsidR="00491D42" w:rsidRPr="00B72D53">
        <w:rPr>
          <w:color w:val="000000" w:themeColor="text1"/>
        </w:rPr>
        <w:t xml:space="preserve"> </w:t>
      </w:r>
      <w:r w:rsidR="00F42414" w:rsidRPr="00B72D53">
        <w:rPr>
          <w:color w:val="000000" w:themeColor="text1"/>
        </w:rPr>
        <w:t xml:space="preserve">that polarisation properties </w:t>
      </w:r>
      <w:r w:rsidR="00491D42" w:rsidRPr="00B72D53">
        <w:rPr>
          <w:color w:val="000000" w:themeColor="text1"/>
        </w:rPr>
        <w:t xml:space="preserve">of the excitation </w:t>
      </w:r>
      <w:r w:rsidR="00F42414" w:rsidRPr="00B72D53">
        <w:rPr>
          <w:color w:val="000000" w:themeColor="text1"/>
        </w:rPr>
        <w:t xml:space="preserve">are maintained </w:t>
      </w:r>
      <w:r w:rsidR="00491D42" w:rsidRPr="00B72D53">
        <w:rPr>
          <w:color w:val="000000" w:themeColor="text1"/>
        </w:rPr>
        <w:t>in a photonic nanojet</w:t>
      </w:r>
      <w:r w:rsidR="009F0E18" w:rsidRPr="00B72D53">
        <w:rPr>
          <w:color w:val="000000" w:themeColor="text1"/>
        </w:rPr>
        <w:t>. This unexpected finding c</w:t>
      </w:r>
      <w:r w:rsidR="00491D42" w:rsidRPr="00B72D53">
        <w:rPr>
          <w:color w:val="000000" w:themeColor="text1"/>
        </w:rPr>
        <w:t>rucially enabl</w:t>
      </w:r>
      <w:r w:rsidR="009F0E18" w:rsidRPr="00B72D53">
        <w:rPr>
          <w:color w:val="000000" w:themeColor="text1"/>
        </w:rPr>
        <w:t>ed</w:t>
      </w:r>
      <w:r w:rsidR="00491D42" w:rsidRPr="00B72D53">
        <w:rPr>
          <w:color w:val="000000" w:themeColor="text1"/>
        </w:rPr>
        <w:t xml:space="preserve"> polarisation resolved SR-SHG (pSR-SHG) t</w:t>
      </w:r>
      <w:r w:rsidR="00CA2795" w:rsidRPr="00B72D53">
        <w:rPr>
          <w:color w:val="000000" w:themeColor="text1"/>
        </w:rPr>
        <w:t>hat further enhances resolution</w:t>
      </w:r>
      <w:r w:rsidR="00491D42" w:rsidRPr="00B72D53">
        <w:rPr>
          <w:color w:val="000000" w:themeColor="text1"/>
        </w:rPr>
        <w:t>.</w:t>
      </w:r>
      <w:r w:rsidR="00F42414" w:rsidRPr="00B72D53">
        <w:rPr>
          <w:color w:val="000000" w:themeColor="text1"/>
        </w:rPr>
        <w:t xml:space="preserve"> </w:t>
      </w:r>
      <w:r w:rsidR="00CA2795" w:rsidRPr="00B72D53">
        <w:rPr>
          <w:color w:val="000000" w:themeColor="text1"/>
        </w:rPr>
        <w:t xml:space="preserve">In an unprecedented </w:t>
      </w:r>
      <w:r w:rsidR="009F0E18" w:rsidRPr="00B72D53">
        <w:rPr>
          <w:color w:val="000000" w:themeColor="text1"/>
        </w:rPr>
        <w:t xml:space="preserve">and highly relevant </w:t>
      </w:r>
      <w:r w:rsidR="00CA2795" w:rsidRPr="00B72D53">
        <w:rPr>
          <w:color w:val="000000" w:themeColor="text1"/>
        </w:rPr>
        <w:t xml:space="preserve">application we show that nanoscopic anisotropy analysis enabled by pSR-SHG </w:t>
      </w:r>
      <w:r w:rsidR="005002C8" w:rsidRPr="00B72D53">
        <w:rPr>
          <w:color w:val="000000" w:themeColor="text1"/>
        </w:rPr>
        <w:t>allow</w:t>
      </w:r>
      <w:r w:rsidR="000978D5" w:rsidRPr="00B72D53">
        <w:rPr>
          <w:color w:val="000000" w:themeColor="text1"/>
        </w:rPr>
        <w:t>s</w:t>
      </w:r>
      <w:r w:rsidR="00CA2795" w:rsidRPr="00B72D53">
        <w:rPr>
          <w:color w:val="000000" w:themeColor="text1"/>
        </w:rPr>
        <w:t xml:space="preserve"> the</w:t>
      </w:r>
      <w:r w:rsidR="005002C8" w:rsidRPr="00B72D53">
        <w:rPr>
          <w:color w:val="000000" w:themeColor="text1"/>
        </w:rPr>
        <w:t xml:space="preserve"> </w:t>
      </w:r>
      <w:r w:rsidR="00F42414" w:rsidRPr="00B72D53">
        <w:rPr>
          <w:color w:val="000000" w:themeColor="text1"/>
        </w:rPr>
        <w:t>detect</w:t>
      </w:r>
      <w:r w:rsidR="005002C8" w:rsidRPr="00B72D53">
        <w:rPr>
          <w:color w:val="000000" w:themeColor="text1"/>
        </w:rPr>
        <w:t>ion of</w:t>
      </w:r>
      <w:r w:rsidR="00F42414" w:rsidRPr="00B72D53">
        <w:rPr>
          <w:color w:val="000000" w:themeColor="text1"/>
        </w:rPr>
        <w:t xml:space="preserve"> underlying </w:t>
      </w:r>
      <w:r w:rsidR="000978D5" w:rsidRPr="00B72D53">
        <w:rPr>
          <w:color w:val="000000" w:themeColor="text1"/>
        </w:rPr>
        <w:t xml:space="preserve">nanoscale </w:t>
      </w:r>
      <w:r w:rsidR="00F42414" w:rsidRPr="00B72D53">
        <w:rPr>
          <w:color w:val="000000" w:themeColor="text1"/>
        </w:rPr>
        <w:t>changes in collagen during the development of lung fibrosis.</w:t>
      </w:r>
      <w:r w:rsidR="005002C8" w:rsidRPr="00B72D53">
        <w:rPr>
          <w:color w:val="000000" w:themeColor="text1"/>
        </w:rPr>
        <w:t xml:space="preserve"> </w:t>
      </w:r>
      <w:r w:rsidR="000E0034" w:rsidRPr="00B72D53">
        <w:rPr>
          <w:color w:val="000000" w:themeColor="text1"/>
        </w:rPr>
        <w:t xml:space="preserve">Overall, our work heralds the role </w:t>
      </w:r>
      <w:r w:rsidR="00246700" w:rsidRPr="00B72D53">
        <w:rPr>
          <w:color w:val="000000" w:themeColor="text1"/>
        </w:rPr>
        <w:t xml:space="preserve">that </w:t>
      </w:r>
      <w:r w:rsidR="000E0034" w:rsidRPr="00B72D53">
        <w:rPr>
          <w:color w:val="000000" w:themeColor="text1"/>
        </w:rPr>
        <w:t>label-free super-r</w:t>
      </w:r>
      <w:r w:rsidR="000978D5" w:rsidRPr="00B72D53">
        <w:rPr>
          <w:color w:val="000000" w:themeColor="text1"/>
        </w:rPr>
        <w:t>esolution techniques can play to unravel</w:t>
      </w:r>
      <w:r w:rsidR="000E0034" w:rsidRPr="00B72D53">
        <w:rPr>
          <w:color w:val="000000" w:themeColor="text1"/>
        </w:rPr>
        <w:t xml:space="preserve"> underlying bi</w:t>
      </w:r>
      <w:r w:rsidR="00CA2795" w:rsidRPr="00B72D53">
        <w:rPr>
          <w:color w:val="000000" w:themeColor="text1"/>
        </w:rPr>
        <w:t xml:space="preserve">ological phenomena and improve our </w:t>
      </w:r>
      <w:r w:rsidR="000E0034" w:rsidRPr="00B72D53">
        <w:rPr>
          <w:color w:val="000000" w:themeColor="text1"/>
        </w:rPr>
        <w:t>understanding of disease mechanisms.</w:t>
      </w:r>
    </w:p>
    <w:p w14:paraId="68BBD612" w14:textId="7038EC89" w:rsidR="00D74C5E" w:rsidRPr="00B72D53" w:rsidRDefault="00734F5B" w:rsidP="00DA37CB">
      <w:pPr>
        <w:pStyle w:val="Heading3"/>
        <w:rPr>
          <w:color w:val="000000" w:themeColor="text1"/>
          <w:shd w:val="clear" w:color="auto" w:fill="FFFFFF"/>
        </w:rPr>
      </w:pPr>
      <w:r w:rsidRPr="00B72D53">
        <w:rPr>
          <w:color w:val="000000" w:themeColor="text1"/>
          <w:shd w:val="clear" w:color="auto" w:fill="FFFFFF"/>
        </w:rPr>
        <w:t>Results</w:t>
      </w:r>
      <w:r w:rsidR="00572C34" w:rsidRPr="00B72D53">
        <w:rPr>
          <w:color w:val="000000" w:themeColor="text1"/>
          <w:shd w:val="clear" w:color="auto" w:fill="FFFFFF"/>
        </w:rPr>
        <w:t xml:space="preserve"> and Discussion</w:t>
      </w:r>
    </w:p>
    <w:p w14:paraId="496D9016" w14:textId="049A72EF" w:rsidR="002D2A52" w:rsidRPr="00B72D53" w:rsidRDefault="00AA7C74" w:rsidP="000978D5">
      <w:pPr>
        <w:rPr>
          <w:color w:val="000000" w:themeColor="text1"/>
          <w:lang w:eastAsia="en-GB"/>
        </w:rPr>
      </w:pPr>
      <w:r w:rsidRPr="00B72D53">
        <w:rPr>
          <w:color w:val="000000" w:themeColor="text1"/>
          <w:lang w:eastAsia="en-GB"/>
        </w:rPr>
        <w:t xml:space="preserve">Achieving super-resolution SHG (SR-SHG) imaging can have applications in understanding nanoscale biology and evolution of SHG active materials such as in disease processes. </w:t>
      </w:r>
      <w:r w:rsidR="00FC3AEB" w:rsidRPr="00B72D53">
        <w:rPr>
          <w:color w:val="000000" w:themeColor="text1"/>
          <w:lang w:eastAsia="en-GB"/>
        </w:rPr>
        <w:t>Here, w</w:t>
      </w:r>
      <w:r w:rsidRPr="00B72D53">
        <w:rPr>
          <w:color w:val="000000" w:themeColor="text1"/>
          <w:lang w:eastAsia="en-GB"/>
        </w:rPr>
        <w:t xml:space="preserve">e used </w:t>
      </w:r>
      <w:r w:rsidR="00FC3AEB" w:rsidRPr="00B72D53">
        <w:rPr>
          <w:color w:val="000000" w:themeColor="text1"/>
          <w:lang w:eastAsia="en-GB"/>
        </w:rPr>
        <w:t xml:space="preserve">the </w:t>
      </w:r>
      <w:r w:rsidRPr="00B72D53">
        <w:rPr>
          <w:color w:val="000000" w:themeColor="text1"/>
          <w:lang w:eastAsia="en-GB"/>
        </w:rPr>
        <w:t>photonic nanojet phenomena to achieve SR-SHG</w:t>
      </w:r>
      <w:r w:rsidR="00FC3AEB" w:rsidRPr="00B72D53">
        <w:rPr>
          <w:color w:val="000000" w:themeColor="text1"/>
          <w:lang w:eastAsia="en-GB"/>
        </w:rPr>
        <w:t xml:space="preserve"> (Figure 1</w:t>
      </w:r>
      <w:r w:rsidR="00FC3AEB" w:rsidRPr="00B72D53">
        <w:rPr>
          <w:b/>
          <w:color w:val="000000" w:themeColor="text1"/>
          <w:lang w:eastAsia="en-GB"/>
        </w:rPr>
        <w:t>A</w:t>
      </w:r>
      <w:r w:rsidR="00FC3AEB" w:rsidRPr="00B72D53">
        <w:rPr>
          <w:color w:val="000000" w:themeColor="text1"/>
          <w:lang w:eastAsia="en-GB"/>
        </w:rPr>
        <w:t>)</w:t>
      </w:r>
      <w:r w:rsidRPr="00B72D53">
        <w:rPr>
          <w:color w:val="000000" w:themeColor="text1"/>
          <w:lang w:eastAsia="en-GB"/>
        </w:rPr>
        <w:t xml:space="preserve">. </w:t>
      </w:r>
      <w:r w:rsidR="00FC3AEB" w:rsidRPr="00B72D53">
        <w:rPr>
          <w:color w:val="000000" w:themeColor="text1"/>
          <w:lang w:eastAsia="en-GB"/>
        </w:rPr>
        <w:t>T</w:t>
      </w:r>
      <w:r w:rsidRPr="00B72D53">
        <w:rPr>
          <w:color w:val="000000" w:themeColor="text1"/>
          <w:lang w:eastAsia="en-GB"/>
        </w:rPr>
        <w:t xml:space="preserve">he </w:t>
      </w:r>
      <w:r w:rsidR="00FC3AEB" w:rsidRPr="00B72D53">
        <w:rPr>
          <w:color w:val="000000" w:themeColor="text1"/>
          <w:lang w:eastAsia="en-GB"/>
        </w:rPr>
        <w:t xml:space="preserve">SHG </w:t>
      </w:r>
      <w:r w:rsidRPr="00B72D53">
        <w:rPr>
          <w:color w:val="000000" w:themeColor="text1"/>
          <w:lang w:eastAsia="en-GB"/>
        </w:rPr>
        <w:t xml:space="preserve">signals observed by exciting via a PNJ </w:t>
      </w:r>
      <w:r w:rsidR="00FC3AEB" w:rsidRPr="00B72D53">
        <w:rPr>
          <w:color w:val="000000" w:themeColor="text1"/>
          <w:lang w:eastAsia="en-GB"/>
        </w:rPr>
        <w:t>showed the expected 2</w:t>
      </w:r>
      <w:r w:rsidR="00FC3AEB" w:rsidRPr="00B72D53">
        <w:rPr>
          <w:color w:val="000000" w:themeColor="text1"/>
          <w:vertAlign w:val="superscript"/>
          <w:lang w:eastAsia="en-GB"/>
        </w:rPr>
        <w:t>nd</w:t>
      </w:r>
      <w:r w:rsidR="00317FC7" w:rsidRPr="00B72D53">
        <w:rPr>
          <w:color w:val="000000" w:themeColor="text1"/>
          <w:lang w:eastAsia="en-GB"/>
        </w:rPr>
        <w:t xml:space="preserve"> order dependence on power</w:t>
      </w:r>
      <w:r w:rsidR="000978D5" w:rsidRPr="00B72D53">
        <w:rPr>
          <w:color w:val="000000" w:themeColor="text1"/>
          <w:lang w:eastAsia="en-GB"/>
        </w:rPr>
        <w:t xml:space="preserve"> on</w:t>
      </w:r>
      <w:r w:rsidR="00FC3AEB" w:rsidRPr="00B72D53">
        <w:rPr>
          <w:color w:val="000000" w:themeColor="text1"/>
          <w:lang w:eastAsia="en-GB"/>
        </w:rPr>
        <w:t xml:space="preserve"> imaging barium titanate nano-crystals (</w:t>
      </w:r>
      <w:r w:rsidR="00391916" w:rsidRPr="00B72D53">
        <w:rPr>
          <w:color w:val="000000" w:themeColor="text1"/>
          <w:lang w:eastAsia="en-GB"/>
        </w:rPr>
        <w:t xml:space="preserve">Figure S1 </w:t>
      </w:r>
      <w:r w:rsidR="00391916" w:rsidRPr="00B72D53">
        <w:rPr>
          <w:b/>
          <w:color w:val="000000" w:themeColor="text1"/>
          <w:lang w:eastAsia="en-GB"/>
        </w:rPr>
        <w:t>A-B</w:t>
      </w:r>
      <w:r w:rsidR="00FC3AEB" w:rsidRPr="00B72D53">
        <w:rPr>
          <w:color w:val="000000" w:themeColor="text1"/>
          <w:lang w:eastAsia="en-GB"/>
        </w:rPr>
        <w:t>)</w:t>
      </w:r>
      <w:r w:rsidRPr="00B72D53">
        <w:rPr>
          <w:color w:val="000000" w:themeColor="text1"/>
          <w:lang w:eastAsia="en-GB"/>
        </w:rPr>
        <w:t xml:space="preserve">. </w:t>
      </w:r>
      <w:r w:rsidR="00CA2795" w:rsidRPr="00B72D53">
        <w:rPr>
          <w:color w:val="000000" w:themeColor="text1"/>
          <w:lang w:eastAsia="en-GB"/>
        </w:rPr>
        <w:t xml:space="preserve">In the context of SHG </w:t>
      </w:r>
      <w:r w:rsidR="00246700" w:rsidRPr="00B72D53">
        <w:rPr>
          <w:color w:val="000000" w:themeColor="text1"/>
          <w:lang w:eastAsia="en-GB"/>
        </w:rPr>
        <w:t>from</w:t>
      </w:r>
      <w:r w:rsidR="006D5B29" w:rsidRPr="00B72D53">
        <w:rPr>
          <w:color w:val="000000" w:themeColor="text1"/>
          <w:lang w:eastAsia="en-GB"/>
        </w:rPr>
        <w:t xml:space="preserve"> single</w:t>
      </w:r>
      <w:r w:rsidR="00246700" w:rsidRPr="00B72D53">
        <w:rPr>
          <w:color w:val="000000" w:themeColor="text1"/>
          <w:lang w:eastAsia="en-GB"/>
        </w:rPr>
        <w:t xml:space="preserve"> collagen fibres </w:t>
      </w:r>
      <w:r w:rsidR="00CA2795" w:rsidRPr="00B72D53">
        <w:rPr>
          <w:color w:val="000000" w:themeColor="text1"/>
          <w:lang w:eastAsia="en-GB"/>
        </w:rPr>
        <w:t xml:space="preserve">it has been shown that with higher </w:t>
      </w:r>
      <w:r w:rsidR="006D5B29" w:rsidRPr="00B72D53">
        <w:rPr>
          <w:color w:val="000000" w:themeColor="text1"/>
          <w:lang w:eastAsia="en-GB"/>
        </w:rPr>
        <w:t xml:space="preserve">excitation </w:t>
      </w:r>
      <w:r w:rsidR="00CA2795" w:rsidRPr="00B72D53">
        <w:rPr>
          <w:color w:val="000000" w:themeColor="text1"/>
          <w:lang w:eastAsia="en-GB"/>
        </w:rPr>
        <w:t xml:space="preserve">power, </w:t>
      </w:r>
      <w:r w:rsidR="006D5B29" w:rsidRPr="00B72D53">
        <w:rPr>
          <w:color w:val="000000" w:themeColor="text1"/>
          <w:lang w:eastAsia="en-GB"/>
        </w:rPr>
        <w:t>sensitivity to smaller fibre diameters</w:t>
      </w:r>
      <w:r w:rsidR="00CA2795" w:rsidRPr="00B72D53">
        <w:rPr>
          <w:color w:val="000000" w:themeColor="text1"/>
          <w:lang w:eastAsia="en-GB"/>
        </w:rPr>
        <w:t xml:space="preserve"> is achieved </w:t>
      </w:r>
      <w:r w:rsidR="00E81071" w:rsidRPr="00B72D53">
        <w:rPr>
          <w:color w:val="000000" w:themeColor="text1"/>
          <w:lang w:eastAsia="en-GB"/>
        </w:rPr>
        <w:fldChar w:fldCharType="begin" w:fldLock="1"/>
      </w:r>
      <w:r w:rsidR="00DC6643" w:rsidRPr="00B72D53">
        <w:rPr>
          <w:color w:val="000000" w:themeColor="text1"/>
          <w:lang w:eastAsia="en-GB"/>
        </w:rPr>
        <w:instrText>ADDIN CSL_CITATION {"citationItems":[{"id":"ITEM-1","itemData":{"DOI":"10.1038/ncomms5920","ISSN":"2041-1723","PMID":"25223385","abstract":"The quantification of collagen fibril size is a major issue for the investigation of pathological disorders associated with structural defects of the extracellular matrix. Second-harmonic generation microscopy is a powerful technique to characterize the macromolecular organization of collagen in unstained biological tissues. Nevertheless, due to the complex coherent building of this nonlinear optical signal, it has never been used to measure fibril diameter so far. Here we report absolute measurements of second-harmonic signals from isolated fibrils down to 30 nm diameter, via implementation of correlative second-harmonic-electron microscopy. Moreover, using analytical and numerical calculations, we demonstrate that the high sensitivity of this technique originates from the parallel alignment of collagen triple helices within fibrils and the subsequent constructive interferences of second-harmonic radiations. Finally, we use these absolute measurements as a calibration for ex vivo quantification of fibril diameter in the Descemet's membrane of a diabetic rat cornea.","author":[{"dropping-particle":"","family":"Bancelin","given":"Stéphane","non-dropping-particle":"","parse-names":false,"suffix":""},{"dropping-particle":"","family":"Aimé","given":"Carole","non-dropping-particle":"","parse-names":false,"suffix":""},{"dropping-particle":"","family":"Gusachenko","given":"Ivan","non-dropping-particle":"","parse-names":false,"suffix":""},{"dropping-particle":"","family":"Kowalczuk","given":"Laura","non-dropping-particle":"","parse-names":false,"suffix":""},{"dropping-particle":"","family":"Latour","given":"Gaël","non-dropping-particle":"","parse-names":false,"suffix":""},{"dropping-particle":"","family":"Coradin","given":"Thibaud","non-dropping-particle":"","parse-names":false,"suffix":""},{"dropping-particle":"","family":"Schanne-Klein","given":"Marie-Claire","non-dropping-particle":"","parse-names":false,"suffix":""}],"container-title":"Nature Communications","id":"ITEM-1","issued":{"date-parts":[["2014","12","16"]]},"page":"4920","title":"Determination of collagen fibril size via absolute measurements of second-harmonic generation signals","type":"article-journal","volume":"5"},"uris":["http://www.mendeley.com/documents/?uuid=4b8af4dd-baa5-46a6-ba8b-ceb728f77797"]}],"mendeley":{"formattedCitation":" [34]","plainTextFormattedCitation":" [34]","previouslyFormattedCitation":" [34]"},"properties":{"noteIndex":0},"schema":"https://github.com/citation-style-language/schema/raw/master/csl-citation.json"}</w:instrText>
      </w:r>
      <w:r w:rsidR="00E81071" w:rsidRPr="00B72D53">
        <w:rPr>
          <w:color w:val="000000" w:themeColor="text1"/>
          <w:lang w:eastAsia="en-GB"/>
        </w:rPr>
        <w:fldChar w:fldCharType="separate"/>
      </w:r>
      <w:r w:rsidR="003B7D73" w:rsidRPr="00B72D53">
        <w:rPr>
          <w:noProof/>
          <w:color w:val="000000" w:themeColor="text1"/>
          <w:lang w:eastAsia="en-GB"/>
        </w:rPr>
        <w:t> [34]</w:t>
      </w:r>
      <w:r w:rsidR="00E81071" w:rsidRPr="00B72D53">
        <w:rPr>
          <w:color w:val="000000" w:themeColor="text1"/>
          <w:lang w:eastAsia="en-GB"/>
        </w:rPr>
        <w:fldChar w:fldCharType="end"/>
      </w:r>
      <w:r w:rsidR="00317FC7" w:rsidRPr="00B72D53">
        <w:rPr>
          <w:color w:val="000000" w:themeColor="text1"/>
          <w:lang w:eastAsia="en-GB"/>
        </w:rPr>
        <w:t>.</w:t>
      </w:r>
      <w:r w:rsidR="00CA2795" w:rsidRPr="00B72D53">
        <w:rPr>
          <w:color w:val="000000" w:themeColor="text1"/>
          <w:lang w:eastAsia="en-GB"/>
        </w:rPr>
        <w:t xml:space="preserve"> </w:t>
      </w:r>
      <w:r w:rsidR="00DD7015" w:rsidRPr="00B72D53">
        <w:rPr>
          <w:color w:val="000000" w:themeColor="text1"/>
          <w:lang w:eastAsia="en-GB"/>
        </w:rPr>
        <w:t xml:space="preserve">We clearly also </w:t>
      </w:r>
      <w:r w:rsidR="00FF0394" w:rsidRPr="00B72D53">
        <w:rPr>
          <w:color w:val="000000" w:themeColor="text1"/>
          <w:lang w:eastAsia="en-GB"/>
        </w:rPr>
        <w:t>see that at</w:t>
      </w:r>
      <w:r w:rsidR="006D5B29" w:rsidRPr="00B72D53">
        <w:rPr>
          <w:color w:val="000000" w:themeColor="text1"/>
          <w:lang w:eastAsia="en-GB"/>
        </w:rPr>
        <w:t xml:space="preserve"> </w:t>
      </w:r>
      <w:r w:rsidR="00CA2795" w:rsidRPr="00B72D53">
        <w:rPr>
          <w:color w:val="000000" w:themeColor="text1"/>
          <w:lang w:eastAsia="en-GB"/>
        </w:rPr>
        <w:t xml:space="preserve">higher power the signal to noise ratio </w:t>
      </w:r>
      <w:r w:rsidR="00DD7015" w:rsidRPr="00B72D53">
        <w:rPr>
          <w:color w:val="000000" w:themeColor="text1"/>
          <w:lang w:eastAsia="en-GB"/>
        </w:rPr>
        <w:t>improves in PNJ assisted SHG</w:t>
      </w:r>
      <w:r w:rsidR="00CA2795" w:rsidRPr="00B72D53">
        <w:rPr>
          <w:color w:val="000000" w:themeColor="text1"/>
          <w:lang w:eastAsia="en-GB"/>
        </w:rPr>
        <w:t xml:space="preserve"> </w:t>
      </w:r>
      <w:r w:rsidR="00DD7015" w:rsidRPr="00B72D53">
        <w:rPr>
          <w:color w:val="000000" w:themeColor="text1"/>
          <w:lang w:eastAsia="en-GB"/>
        </w:rPr>
        <w:t>(</w:t>
      </w:r>
      <w:r w:rsidR="00391916" w:rsidRPr="00B72D53">
        <w:rPr>
          <w:color w:val="000000" w:themeColor="text1"/>
          <w:lang w:eastAsia="en-GB"/>
        </w:rPr>
        <w:t xml:space="preserve">Supplementary Figure S1 </w:t>
      </w:r>
      <w:r w:rsidR="00DD7015" w:rsidRPr="00B72D53">
        <w:rPr>
          <w:b/>
          <w:color w:val="000000" w:themeColor="text1"/>
          <w:lang w:eastAsia="en-GB"/>
        </w:rPr>
        <w:t>C-</w:t>
      </w:r>
      <w:r w:rsidR="00DE7E91" w:rsidRPr="00B72D53">
        <w:rPr>
          <w:b/>
          <w:color w:val="000000" w:themeColor="text1"/>
          <w:lang w:eastAsia="en-GB"/>
        </w:rPr>
        <w:t>E</w:t>
      </w:r>
      <w:r w:rsidR="00DD7015" w:rsidRPr="00B72D53">
        <w:rPr>
          <w:color w:val="000000" w:themeColor="text1"/>
          <w:lang w:eastAsia="en-GB"/>
        </w:rPr>
        <w:t xml:space="preserve">). </w:t>
      </w:r>
      <w:r w:rsidR="00CA2795" w:rsidRPr="00B72D53">
        <w:rPr>
          <w:color w:val="000000" w:themeColor="text1"/>
          <w:lang w:eastAsia="en-GB"/>
        </w:rPr>
        <w:t>Since SNR is inherently linked to resolution, f</w:t>
      </w:r>
      <w:r w:rsidR="00DD7015" w:rsidRPr="00B72D53">
        <w:rPr>
          <w:color w:val="000000" w:themeColor="text1"/>
          <w:lang w:eastAsia="en-GB"/>
        </w:rPr>
        <w:t>urther experiments were conducted at the highest excitation power possible (typically ~</w:t>
      </w:r>
      <w:r w:rsidR="005C3E13" w:rsidRPr="00B72D53">
        <w:rPr>
          <w:color w:val="000000" w:themeColor="text1"/>
          <w:lang w:eastAsia="en-GB"/>
        </w:rPr>
        <w:t>3</w:t>
      </w:r>
      <w:r w:rsidR="00DD7015" w:rsidRPr="00B72D53">
        <w:rPr>
          <w:color w:val="000000" w:themeColor="text1"/>
          <w:lang w:eastAsia="en-GB"/>
        </w:rPr>
        <w:t>0 mW) within the damage threshold of the sample</w:t>
      </w:r>
      <w:r w:rsidR="00CA2795" w:rsidRPr="00B72D53">
        <w:rPr>
          <w:color w:val="000000" w:themeColor="text1"/>
          <w:lang w:eastAsia="en-GB"/>
        </w:rPr>
        <w:t xml:space="preserve"> to obtain</w:t>
      </w:r>
      <w:r w:rsidR="000978D5" w:rsidRPr="00B72D53">
        <w:rPr>
          <w:color w:val="000000" w:themeColor="text1"/>
          <w:lang w:eastAsia="en-GB"/>
        </w:rPr>
        <w:t xml:space="preserve"> the highest resolution within the imaging conditions</w:t>
      </w:r>
      <w:r w:rsidR="00DD7015" w:rsidRPr="00B72D53">
        <w:rPr>
          <w:color w:val="000000" w:themeColor="text1"/>
          <w:lang w:eastAsia="en-GB"/>
        </w:rPr>
        <w:t>.</w:t>
      </w:r>
    </w:p>
    <w:p w14:paraId="54A08A34" w14:textId="5DC9EB4C" w:rsidR="00A62C91" w:rsidRPr="00B72D53" w:rsidRDefault="002D2A52" w:rsidP="006B2862">
      <w:pPr>
        <w:rPr>
          <w:color w:val="000000" w:themeColor="text1"/>
          <w:shd w:val="clear" w:color="auto" w:fill="FFFFFF"/>
        </w:rPr>
      </w:pPr>
      <w:r w:rsidRPr="00B72D53">
        <w:rPr>
          <w:color w:val="000000" w:themeColor="text1"/>
          <w:lang w:eastAsia="en-GB"/>
        </w:rPr>
        <w:lastRenderedPageBreak/>
        <w:t>W</w:t>
      </w:r>
      <w:r w:rsidR="00333D6B" w:rsidRPr="00B72D53">
        <w:rPr>
          <w:color w:val="000000" w:themeColor="text1"/>
          <w:lang w:eastAsia="en-GB"/>
        </w:rPr>
        <w:t xml:space="preserve">e acquired images </w:t>
      </w:r>
      <w:r w:rsidR="00F803B5" w:rsidRPr="00B72D53">
        <w:rPr>
          <w:color w:val="000000" w:themeColor="text1"/>
        </w:rPr>
        <w:t xml:space="preserve">of the same location </w:t>
      </w:r>
      <w:r w:rsidRPr="00B72D53">
        <w:rPr>
          <w:color w:val="000000" w:themeColor="text1"/>
        </w:rPr>
        <w:t xml:space="preserve">of the sample </w:t>
      </w:r>
      <w:r w:rsidR="00F803B5" w:rsidRPr="00B72D53">
        <w:rPr>
          <w:color w:val="000000" w:themeColor="text1"/>
        </w:rPr>
        <w:t>without</w:t>
      </w:r>
      <w:r w:rsidRPr="00B72D53">
        <w:rPr>
          <w:color w:val="000000" w:themeColor="text1"/>
        </w:rPr>
        <w:t xml:space="preserve"> and with</w:t>
      </w:r>
      <w:r w:rsidR="00F803B5" w:rsidRPr="00B72D53">
        <w:rPr>
          <w:color w:val="000000" w:themeColor="text1"/>
        </w:rPr>
        <w:t xml:space="preserve"> </w:t>
      </w:r>
      <w:r w:rsidRPr="00B72D53">
        <w:rPr>
          <w:color w:val="000000" w:themeColor="text1"/>
        </w:rPr>
        <w:t>PNJ excitation of SHG</w:t>
      </w:r>
      <w:r w:rsidR="00333D6B" w:rsidRPr="00B72D53">
        <w:rPr>
          <w:color w:val="000000" w:themeColor="text1"/>
        </w:rPr>
        <w:t xml:space="preserve"> to investigate the extent of improve</w:t>
      </w:r>
      <w:r w:rsidR="009D12A1" w:rsidRPr="00B72D53">
        <w:rPr>
          <w:color w:val="000000" w:themeColor="text1"/>
        </w:rPr>
        <w:t>ment</w:t>
      </w:r>
      <w:r w:rsidR="00333D6B" w:rsidRPr="00B72D53">
        <w:rPr>
          <w:color w:val="000000" w:themeColor="text1"/>
        </w:rPr>
        <w:t xml:space="preserve"> over conventional diffraction</w:t>
      </w:r>
      <w:r w:rsidR="006D5B29" w:rsidRPr="00B72D53">
        <w:rPr>
          <w:color w:val="000000" w:themeColor="text1"/>
        </w:rPr>
        <w:t>-</w:t>
      </w:r>
      <w:r w:rsidR="00333D6B" w:rsidRPr="00B72D53">
        <w:rPr>
          <w:color w:val="000000" w:themeColor="text1"/>
        </w:rPr>
        <w:t>limited SHG</w:t>
      </w:r>
      <w:r w:rsidR="00317FC7" w:rsidRPr="00B72D53">
        <w:rPr>
          <w:color w:val="000000" w:themeColor="text1"/>
        </w:rPr>
        <w:t>.</w:t>
      </w:r>
      <w:r w:rsidR="00F803B5" w:rsidRPr="00B72D53">
        <w:rPr>
          <w:color w:val="000000" w:themeColor="text1"/>
        </w:rPr>
        <w:t xml:space="preserve"> </w:t>
      </w:r>
      <w:r w:rsidR="00FC3AEB" w:rsidRPr="00B72D53">
        <w:rPr>
          <w:color w:val="000000" w:themeColor="text1"/>
        </w:rPr>
        <w:t xml:space="preserve">A clear improvement in resolution is apparent </w:t>
      </w:r>
      <w:r w:rsidR="003926E2" w:rsidRPr="00B72D53">
        <w:rPr>
          <w:color w:val="000000" w:themeColor="text1"/>
        </w:rPr>
        <w:t xml:space="preserve">in </w:t>
      </w:r>
      <w:r w:rsidR="00AC54BB" w:rsidRPr="00B72D53">
        <w:rPr>
          <w:color w:val="000000" w:themeColor="text1"/>
        </w:rPr>
        <w:t>SHG signals</w:t>
      </w:r>
      <w:r w:rsidR="003926E2" w:rsidRPr="00B72D53">
        <w:rPr>
          <w:color w:val="000000" w:themeColor="text1"/>
        </w:rPr>
        <w:t xml:space="preserve"> </w:t>
      </w:r>
      <w:r w:rsidR="00AC54BB" w:rsidRPr="00B72D53">
        <w:rPr>
          <w:color w:val="000000" w:themeColor="text1"/>
        </w:rPr>
        <w:t>from</w:t>
      </w:r>
      <w:r w:rsidR="00E80F17" w:rsidRPr="00B72D53">
        <w:rPr>
          <w:color w:val="000000" w:themeColor="text1"/>
        </w:rPr>
        <w:t xml:space="preserve"> Barium titanate nanocrystals (Figure S2) and</w:t>
      </w:r>
      <w:r w:rsidR="00AC54BB" w:rsidRPr="00B72D53">
        <w:rPr>
          <w:color w:val="000000" w:themeColor="text1"/>
        </w:rPr>
        <w:t xml:space="preserve"> a lung </w:t>
      </w:r>
      <w:r w:rsidR="00F93DFE" w:rsidRPr="00B72D53">
        <w:rPr>
          <w:color w:val="000000" w:themeColor="text1"/>
        </w:rPr>
        <w:t xml:space="preserve">tissue </w:t>
      </w:r>
      <w:r w:rsidR="00AC54BB" w:rsidRPr="00B72D53">
        <w:rPr>
          <w:color w:val="000000" w:themeColor="text1"/>
        </w:rPr>
        <w:t>section</w:t>
      </w:r>
      <w:r w:rsidR="003926E2" w:rsidRPr="00B72D53">
        <w:rPr>
          <w:color w:val="000000" w:themeColor="text1"/>
        </w:rPr>
        <w:t xml:space="preserve"> (</w:t>
      </w:r>
      <w:r w:rsidR="003926E2" w:rsidRPr="00B72D53">
        <w:rPr>
          <w:color w:val="000000" w:themeColor="text1"/>
        </w:rPr>
        <w:fldChar w:fldCharType="begin"/>
      </w:r>
      <w:r w:rsidR="003926E2" w:rsidRPr="00B72D53">
        <w:rPr>
          <w:color w:val="000000" w:themeColor="text1"/>
        </w:rPr>
        <w:instrText xml:space="preserve"> REF _Ref24535923 \h </w:instrText>
      </w:r>
      <w:r w:rsidR="0046725A" w:rsidRPr="00B72D53">
        <w:rPr>
          <w:color w:val="000000" w:themeColor="text1"/>
        </w:rPr>
        <w:instrText xml:space="preserve"> \* MERGEFORMAT </w:instrText>
      </w:r>
      <w:r w:rsidR="003926E2" w:rsidRPr="00B72D53">
        <w:rPr>
          <w:color w:val="000000" w:themeColor="text1"/>
        </w:rPr>
      </w:r>
      <w:r w:rsidR="003926E2" w:rsidRPr="00B72D53">
        <w:rPr>
          <w:color w:val="000000" w:themeColor="text1"/>
        </w:rPr>
        <w:fldChar w:fldCharType="separate"/>
      </w:r>
      <w:r w:rsidR="0035768C" w:rsidRPr="00B72D53">
        <w:rPr>
          <w:color w:val="000000" w:themeColor="text1"/>
        </w:rPr>
        <w:t xml:space="preserve">Figure </w:t>
      </w:r>
      <w:r w:rsidR="0035768C" w:rsidRPr="00B72D53">
        <w:rPr>
          <w:noProof/>
          <w:color w:val="000000" w:themeColor="text1"/>
        </w:rPr>
        <w:t>1</w:t>
      </w:r>
      <w:r w:rsidR="003926E2" w:rsidRPr="00B72D53">
        <w:rPr>
          <w:color w:val="000000" w:themeColor="text1"/>
        </w:rPr>
        <w:fldChar w:fldCharType="end"/>
      </w:r>
      <w:r w:rsidR="003926E2" w:rsidRPr="00B72D53">
        <w:rPr>
          <w:b/>
          <w:color w:val="000000" w:themeColor="text1"/>
        </w:rPr>
        <w:t>B,C</w:t>
      </w:r>
      <w:r w:rsidR="003926E2" w:rsidRPr="00B72D53">
        <w:rPr>
          <w:color w:val="000000" w:themeColor="text1"/>
        </w:rPr>
        <w:t>)</w:t>
      </w:r>
      <w:r w:rsidR="00F93DFE" w:rsidRPr="00B72D53">
        <w:rPr>
          <w:color w:val="000000" w:themeColor="text1"/>
        </w:rPr>
        <w:t>,</w:t>
      </w:r>
      <w:r w:rsidR="00AC54BB" w:rsidRPr="00B72D53">
        <w:rPr>
          <w:color w:val="000000" w:themeColor="text1"/>
        </w:rPr>
        <w:t xml:space="preserve"> that </w:t>
      </w:r>
      <w:r w:rsidR="00F93DFE" w:rsidRPr="00B72D53">
        <w:rPr>
          <w:color w:val="000000" w:themeColor="text1"/>
        </w:rPr>
        <w:t>was verified to have an</w:t>
      </w:r>
      <w:r w:rsidR="00626126" w:rsidRPr="00B72D53">
        <w:rPr>
          <w:color w:val="000000" w:themeColor="text1"/>
        </w:rPr>
        <w:t xml:space="preserve"> abundance of fibrillar collagen (</w:t>
      </w:r>
      <w:r w:rsidR="00370C8C" w:rsidRPr="00B72D53">
        <w:rPr>
          <w:color w:val="000000" w:themeColor="text1"/>
        </w:rPr>
        <w:fldChar w:fldCharType="begin"/>
      </w:r>
      <w:r w:rsidR="00370C8C" w:rsidRPr="00B72D53">
        <w:rPr>
          <w:color w:val="000000" w:themeColor="text1"/>
        </w:rPr>
        <w:instrText xml:space="preserve"> REF _Ref24535778 \h </w:instrText>
      </w:r>
      <w:r w:rsidR="0046725A" w:rsidRPr="00B72D53">
        <w:rPr>
          <w:color w:val="000000" w:themeColor="text1"/>
        </w:rPr>
        <w:instrText xml:space="preserve"> \* MERGEFORMAT </w:instrText>
      </w:r>
      <w:r w:rsidR="00370C8C" w:rsidRPr="00B72D53">
        <w:rPr>
          <w:color w:val="000000" w:themeColor="text1"/>
        </w:rPr>
      </w:r>
      <w:r w:rsidR="00370C8C" w:rsidRPr="00B72D53">
        <w:rPr>
          <w:color w:val="000000" w:themeColor="text1"/>
        </w:rPr>
        <w:fldChar w:fldCharType="separate"/>
      </w:r>
      <w:r w:rsidR="00391916" w:rsidRPr="00B72D53">
        <w:rPr>
          <w:bCs/>
          <w:color w:val="000000" w:themeColor="text1"/>
        </w:rPr>
        <w:t xml:space="preserve">Figure </w:t>
      </w:r>
      <w:r w:rsidR="00370C8C" w:rsidRPr="00B72D53">
        <w:rPr>
          <w:color w:val="000000" w:themeColor="text1"/>
        </w:rPr>
        <w:fldChar w:fldCharType="end"/>
      </w:r>
      <w:r w:rsidR="00F77000" w:rsidRPr="00B72D53">
        <w:rPr>
          <w:color w:val="000000" w:themeColor="text1"/>
        </w:rPr>
        <w:t>S</w:t>
      </w:r>
      <w:r w:rsidR="006B2862" w:rsidRPr="00B72D53">
        <w:rPr>
          <w:color w:val="000000" w:themeColor="text1"/>
        </w:rPr>
        <w:t>3</w:t>
      </w:r>
      <w:r w:rsidR="00626126" w:rsidRPr="00B72D53">
        <w:rPr>
          <w:color w:val="000000" w:themeColor="text1"/>
        </w:rPr>
        <w:t>)</w:t>
      </w:r>
      <w:r w:rsidR="003926E2" w:rsidRPr="00B72D53">
        <w:rPr>
          <w:color w:val="000000" w:themeColor="text1"/>
        </w:rPr>
        <w:t xml:space="preserve">. We </w:t>
      </w:r>
      <w:r w:rsidR="00AC54BB" w:rsidRPr="00B72D53">
        <w:rPr>
          <w:color w:val="000000" w:themeColor="text1"/>
        </w:rPr>
        <w:t>demonstrate</w:t>
      </w:r>
      <w:r w:rsidR="003926E2" w:rsidRPr="00B72D53">
        <w:rPr>
          <w:color w:val="000000" w:themeColor="text1"/>
        </w:rPr>
        <w:t>d</w:t>
      </w:r>
      <w:r w:rsidR="00AC54BB" w:rsidRPr="00B72D53">
        <w:rPr>
          <w:color w:val="000000" w:themeColor="text1"/>
        </w:rPr>
        <w:t xml:space="preserve"> that </w:t>
      </w:r>
      <w:r w:rsidR="00AC1AE1" w:rsidRPr="00B72D53">
        <w:rPr>
          <w:color w:val="000000" w:themeColor="text1"/>
        </w:rPr>
        <w:t>PNJ assisted SHG imaging allowed the distinction of individual fibres and their directionality</w:t>
      </w:r>
      <w:r w:rsidR="006D5B29" w:rsidRPr="00B72D53">
        <w:rPr>
          <w:color w:val="000000" w:themeColor="text1"/>
        </w:rPr>
        <w:t>, an observation</w:t>
      </w:r>
      <w:r w:rsidR="00AC1AE1" w:rsidRPr="00B72D53">
        <w:rPr>
          <w:color w:val="000000" w:themeColor="text1"/>
        </w:rPr>
        <w:t xml:space="preserve"> that was not possible with conventional </w:t>
      </w:r>
      <w:r w:rsidR="00297F27" w:rsidRPr="00B72D53">
        <w:rPr>
          <w:color w:val="000000" w:themeColor="text1"/>
        </w:rPr>
        <w:t>diffraction-limited imaging</w:t>
      </w:r>
      <w:r w:rsidR="00AC1AE1" w:rsidRPr="00B72D53">
        <w:rPr>
          <w:color w:val="000000" w:themeColor="text1"/>
        </w:rPr>
        <w:t xml:space="preserve">. </w:t>
      </w:r>
      <w:r w:rsidR="00297F27" w:rsidRPr="00B72D53">
        <w:rPr>
          <w:color w:val="000000" w:themeColor="text1"/>
        </w:rPr>
        <w:t>A typical collagen</w:t>
      </w:r>
      <w:r w:rsidR="00AC1AE1" w:rsidRPr="00B72D53">
        <w:rPr>
          <w:color w:val="000000" w:themeColor="text1"/>
        </w:rPr>
        <w:t xml:space="preserve"> fibre is </w:t>
      </w:r>
      <w:r w:rsidR="00E776BF" w:rsidRPr="00B72D53">
        <w:rPr>
          <w:color w:val="000000" w:themeColor="text1"/>
        </w:rPr>
        <w:t>between 12 and 500</w:t>
      </w:r>
      <w:r w:rsidR="000E0034" w:rsidRPr="00B72D53">
        <w:rPr>
          <w:color w:val="000000" w:themeColor="text1"/>
        </w:rPr>
        <w:t xml:space="preserve"> </w:t>
      </w:r>
      <w:r w:rsidR="00E776BF" w:rsidRPr="00B72D53">
        <w:rPr>
          <w:color w:val="000000" w:themeColor="text1"/>
        </w:rPr>
        <w:t xml:space="preserve">nm </w:t>
      </w:r>
      <w:r w:rsidR="00297F27" w:rsidRPr="00B72D53">
        <w:rPr>
          <w:color w:val="000000" w:themeColor="text1"/>
        </w:rPr>
        <w:t xml:space="preserve">(age dependent) </w:t>
      </w:r>
      <w:r w:rsidR="00E776BF" w:rsidRPr="00B72D53">
        <w:rPr>
          <w:color w:val="000000" w:themeColor="text1"/>
        </w:rPr>
        <w:t xml:space="preserve">in diameter </w:t>
      </w:r>
      <w:r w:rsidR="006D5B29" w:rsidRPr="00B72D53">
        <w:rPr>
          <w:color w:val="000000" w:themeColor="text1"/>
        </w:rPr>
        <w:t xml:space="preserve">as </w:t>
      </w:r>
      <w:r w:rsidR="00297F27" w:rsidRPr="00B72D53">
        <w:rPr>
          <w:color w:val="000000" w:themeColor="text1"/>
        </w:rPr>
        <w:t>determined previously by electron microscopy</w:t>
      </w:r>
      <w:r w:rsidR="00E776BF" w:rsidRPr="00B72D53">
        <w:rPr>
          <w:color w:val="000000" w:themeColor="text1"/>
        </w:rPr>
        <w:fldChar w:fldCharType="begin" w:fldLock="1"/>
      </w:r>
      <w:r w:rsidR="000C217B" w:rsidRPr="00B72D53">
        <w:rPr>
          <w:color w:val="000000" w:themeColor="text1"/>
        </w:rPr>
        <w:instrText>ADDIN CSL_CITATION {"citationItems":[{"id":"ITEM-1","itemData":{"DOI":"10.1098/rspb.1978.0107","ISSN":"09628452","abstract":"Collagen fibrils in connective tissues in the foetal stage of development and at birth have unimodal distributions of diameters. The half widths of these distributions vary considerably with the type of tissue. For some tissues from altricious animals, the collagen fibrils, which all have the same (limiting) diameter, recommence growth after birth. In such a case, it follows that the time taken for the collagen fibrils to attain their limiting diameter is considerably less than the age of the tissue. However, the precocious mammals (ungulates), which are capable of locomotion immediately after birth, contain collagen fibrils which are sufficiently developed at birth to endow the connective tissue with the appropriate mechanical attributes. The mass-average diameter of the collagen fibrils in all tissues other than corneal stromal lamellae increases from birth to maturity. In all tissues other than cornea and cartilage, the mean and mass-average diameters of the collagen fibrils at late maturity are smaller than at the onset of maturity. The ultimate tensile strengths of tendon, skin and cartilage are positively correlated with the mass-average diameter of the collagen fibrils although the ultimate tensile strength of any particular connective tissue is dependent on may other factors such as the elastic fibre content and the changing stability of the covalent crosslinkages with age. Also, collagen fibril diameter distributions are a function of both the applied stress and its duration and the mechanical properties of a connective tissue are strongly correlated with the collagen fibril diameter distribution. (Baradi A.F. - Dunedin, New Zealand)","author":[{"dropping-particle":"","family":"Parry","given":"D. A.D.","non-dropping-particle":"","parse-names":false,"suffix":""},{"dropping-particle":"","family":"Barnes","given":"G. R.G.","non-dropping-particle":"","parse-names":false,"suffix":""},{"dropping-particle":"","family":"Craig","given":"A. S.","non-dropping-particle":"","parse-names":false,"suffix":""}],"container-title":"Proceedings of the Royal Society of London - Biological Sciences","id":"ITEM-1","issue":"1152","issued":{"date-parts":[["1978"]]},"page":"305-321","title":"A comparison of the size distribution of collagen fibrils in connective tissues as a function of age and a possible relation between fibril size distribution and mechanical properties","type":"article-journal","volume":"203"},"uris":["http://www.mendeley.com/documents/?uuid=c51af871-b294-405a-8a4b-3ed5ae69ceb6"]}],"mendeley":{"formattedCitation":" [35]","plainTextFormattedCitation":" [35]","previouslyFormattedCitation":" [35]"},"properties":{"noteIndex":0},"schema":"https://github.com/citation-style-language/schema/raw/master/csl-citation.json"}</w:instrText>
      </w:r>
      <w:r w:rsidR="00E776BF" w:rsidRPr="00B72D53">
        <w:rPr>
          <w:color w:val="000000" w:themeColor="text1"/>
        </w:rPr>
        <w:fldChar w:fldCharType="separate"/>
      </w:r>
      <w:r w:rsidR="003B7D73" w:rsidRPr="00B72D53">
        <w:rPr>
          <w:noProof/>
          <w:color w:val="000000" w:themeColor="text1"/>
        </w:rPr>
        <w:t> [35]</w:t>
      </w:r>
      <w:r w:rsidR="00E776BF" w:rsidRPr="00B72D53">
        <w:rPr>
          <w:color w:val="000000" w:themeColor="text1"/>
        </w:rPr>
        <w:fldChar w:fldCharType="end"/>
      </w:r>
      <w:r w:rsidR="00AC1AE1" w:rsidRPr="00B72D53">
        <w:rPr>
          <w:color w:val="000000" w:themeColor="text1"/>
        </w:rPr>
        <w:t>.</w:t>
      </w:r>
      <w:r w:rsidR="00512619" w:rsidRPr="00B72D53">
        <w:rPr>
          <w:color w:val="000000" w:themeColor="text1"/>
        </w:rPr>
        <w:t xml:space="preserve"> </w:t>
      </w:r>
      <w:r w:rsidR="00AC1AE1" w:rsidRPr="00B72D53">
        <w:rPr>
          <w:color w:val="000000" w:themeColor="text1"/>
        </w:rPr>
        <w:t xml:space="preserve">The diffraction limited resolution of our </w:t>
      </w:r>
      <w:r w:rsidR="0030038E" w:rsidRPr="00B72D53">
        <w:rPr>
          <w:color w:val="000000" w:themeColor="text1"/>
        </w:rPr>
        <w:t xml:space="preserve">SHG </w:t>
      </w:r>
      <w:r w:rsidR="00AC1AE1" w:rsidRPr="00B72D53">
        <w:rPr>
          <w:color w:val="000000" w:themeColor="text1"/>
        </w:rPr>
        <w:t xml:space="preserve">microscope </w:t>
      </w:r>
      <w:r w:rsidR="006D5B29" w:rsidRPr="00B72D53">
        <w:rPr>
          <w:color w:val="000000" w:themeColor="text1"/>
        </w:rPr>
        <w:t xml:space="preserve">at the fundamental wavelength (800 nm) </w:t>
      </w:r>
      <w:r w:rsidR="00AC1AE1" w:rsidRPr="00B72D53">
        <w:rPr>
          <w:color w:val="000000" w:themeColor="text1"/>
        </w:rPr>
        <w:t xml:space="preserve">is </w:t>
      </w:r>
      <w:r w:rsidR="00297F27" w:rsidRPr="00B72D53">
        <w:rPr>
          <w:color w:val="000000" w:themeColor="text1"/>
        </w:rPr>
        <w:t>~</w:t>
      </w:r>
      <w:r w:rsidR="002977AC" w:rsidRPr="00B72D53">
        <w:rPr>
          <w:color w:val="000000" w:themeColor="text1"/>
        </w:rPr>
        <w:t>288</w:t>
      </w:r>
      <w:r w:rsidR="00981AB1" w:rsidRPr="00B72D53">
        <w:rPr>
          <w:color w:val="000000" w:themeColor="text1"/>
        </w:rPr>
        <w:t xml:space="preserve"> </w:t>
      </w:r>
      <w:r w:rsidR="00AC1AE1" w:rsidRPr="00B72D53">
        <w:rPr>
          <w:color w:val="000000" w:themeColor="text1"/>
        </w:rPr>
        <w:t>nm</w:t>
      </w:r>
      <w:r w:rsidR="002977AC" w:rsidRPr="00B72D53">
        <w:rPr>
          <w:color w:val="000000" w:themeColor="text1"/>
        </w:rPr>
        <w:t xml:space="preserve"> (</w:t>
      </w:r>
      <w:r w:rsidR="008C7DDE" w:rsidRPr="00B72D53">
        <w:rPr>
          <w:color w:val="000000" w:themeColor="text1"/>
        </w:rPr>
        <w:t>0.61</w:t>
      </w:r>
      <w:r w:rsidR="0020038A" w:rsidRPr="00B72D53">
        <w:rPr>
          <w:rFonts w:cs="Times New Roman"/>
          <w:color w:val="000000" w:themeColor="text1"/>
        </w:rPr>
        <w:t>λ</w:t>
      </w:r>
      <w:r w:rsidR="0020038A" w:rsidRPr="00B72D53">
        <w:rPr>
          <w:color w:val="000000" w:themeColor="text1"/>
        </w:rPr>
        <w:t>/</w:t>
      </w:r>
      <w:r w:rsidR="00210F8F" w:rsidRPr="00B72D53">
        <w:rPr>
          <w:rFonts w:cs="Times New Roman"/>
          <w:color w:val="000000" w:themeColor="text1"/>
        </w:rPr>
        <w:t>√</w:t>
      </w:r>
      <w:r w:rsidR="008C7DDE" w:rsidRPr="00B72D53">
        <w:rPr>
          <w:color w:val="000000" w:themeColor="text1"/>
        </w:rPr>
        <w:t>2N.A</w:t>
      </w:r>
      <w:r w:rsidR="0020038A" w:rsidRPr="00B72D53">
        <w:rPr>
          <w:color w:val="000000" w:themeColor="text1"/>
        </w:rPr>
        <w:t>)</w:t>
      </w:r>
      <w:r w:rsidR="00D331D7" w:rsidRPr="00B72D53">
        <w:rPr>
          <w:color w:val="000000" w:themeColor="text1"/>
        </w:rPr>
        <w:fldChar w:fldCharType="begin" w:fldLock="1"/>
      </w:r>
      <w:r w:rsidR="00CE7D7E" w:rsidRPr="00B72D53">
        <w:rPr>
          <w:color w:val="000000" w:themeColor="text1"/>
        </w:rPr>
        <w:instrText>ADDIN CSL_CITATION {"citationItems":[{"id":"ITEM-1","itemData":{"DOI":"10.1364/ol.23.001209","ISSN":"0146-9592","abstract":"A three-dimensional reflectance scanning optical microscope based on the nonlinear optical phenomenon of second-harmonic generation is presented. A mode-locked Ti:sapphire laser producing &lt;90-fs pulses at approximately 790 nm was used, and the images were constructed by scanning of an object, which possessed local second-order nonlinearity, relative to a focused spot from the laser. The second-harmonic light at approximately 395 nm generated by the specimen was separated from the fundamental beam by use of dichroic and interference filters and was detected by a photodiode. The technique was then used to characterize the distribution of second-order nonlinearity and microstructure of the nonlinear material lithium triborate.","author":[{"dropping-particle":"","family":"Gauderon","given":"R.","non-dropping-particle":"","parse-names":false,"suffix":""},{"dropping-particle":"","family":"Lukins","given":"P. B.","non-dropping-particle":"","parse-names":false,"suffix":""},{"dropping-particle":"","family":"Sheppard","given":"C. J. R.","non-dropping-particle":"","parse-names":false,"suffix":""}],"container-title":"Optics Letters","id":"ITEM-1","issue":"15","issued":{"date-parts":[["1998"]]},"page":"1209","title":"Three-dimensional second-harmonic generation imaging with femtosecond laser pulses","type":"article-journal","volume":"23"},"uris":["http://www.mendeley.com/documents/?uuid=fee46ab2-5d5c-42ef-bc97-a869c27bb61b"]}],"mendeley":{"formattedCitation":" [36]","plainTextFormattedCitation":" [36]","previouslyFormattedCitation":" [36]"},"properties":{"noteIndex":0},"schema":"https://github.com/citation-style-language/schema/raw/master/csl-citation.json"}</w:instrText>
      </w:r>
      <w:r w:rsidR="00D331D7" w:rsidRPr="00B72D53">
        <w:rPr>
          <w:color w:val="000000" w:themeColor="text1"/>
        </w:rPr>
        <w:fldChar w:fldCharType="separate"/>
      </w:r>
      <w:r w:rsidR="00D331D7" w:rsidRPr="00B72D53">
        <w:rPr>
          <w:noProof/>
          <w:color w:val="000000" w:themeColor="text1"/>
        </w:rPr>
        <w:t> [36]</w:t>
      </w:r>
      <w:r w:rsidR="00D331D7" w:rsidRPr="00B72D53">
        <w:rPr>
          <w:color w:val="000000" w:themeColor="text1"/>
        </w:rPr>
        <w:fldChar w:fldCharType="end"/>
      </w:r>
      <w:r w:rsidR="008C3033" w:rsidRPr="00B72D53">
        <w:rPr>
          <w:color w:val="000000" w:themeColor="text1"/>
        </w:rPr>
        <w:t xml:space="preserve">, whereas the ultimate diffraction limit in an </w:t>
      </w:r>
      <w:r w:rsidR="00696109" w:rsidRPr="00B72D53">
        <w:rPr>
          <w:color w:val="000000" w:themeColor="text1"/>
        </w:rPr>
        <w:t>aqueous</w:t>
      </w:r>
      <w:r w:rsidR="008C3033" w:rsidRPr="00B72D53">
        <w:rPr>
          <w:color w:val="000000" w:themeColor="text1"/>
        </w:rPr>
        <w:t xml:space="preserve"> medium is a</w:t>
      </w:r>
      <w:r w:rsidR="00295908" w:rsidRPr="00B72D53">
        <w:rPr>
          <w:color w:val="000000" w:themeColor="text1"/>
        </w:rPr>
        <w:t>~</w:t>
      </w:r>
      <w:r w:rsidR="00940A0C" w:rsidRPr="00B72D53">
        <w:rPr>
          <w:color w:val="000000" w:themeColor="text1"/>
        </w:rPr>
        <w:t>259</w:t>
      </w:r>
      <w:r w:rsidR="008C3033" w:rsidRPr="00B72D53">
        <w:rPr>
          <w:color w:val="000000" w:themeColor="text1"/>
        </w:rPr>
        <w:t xml:space="preserve"> nm</w:t>
      </w:r>
      <w:r w:rsidR="00AC1AE1" w:rsidRPr="00B72D53">
        <w:rPr>
          <w:color w:val="000000" w:themeColor="text1"/>
        </w:rPr>
        <w:t>.</w:t>
      </w:r>
      <w:r w:rsidR="001E7BEE" w:rsidRPr="00B72D53">
        <w:rPr>
          <w:color w:val="000000" w:themeColor="text1"/>
        </w:rPr>
        <w:t xml:space="preserve"> </w:t>
      </w:r>
      <w:r w:rsidR="00AC1AE1" w:rsidRPr="00B72D53">
        <w:rPr>
          <w:color w:val="000000" w:themeColor="text1"/>
        </w:rPr>
        <w:t xml:space="preserve">Hence, </w:t>
      </w:r>
      <w:r w:rsidR="00904376" w:rsidRPr="00B72D53">
        <w:rPr>
          <w:color w:val="000000" w:themeColor="text1"/>
        </w:rPr>
        <w:t xml:space="preserve">the ability to resolve fibres </w:t>
      </w:r>
      <w:r w:rsidR="00EE71F8" w:rsidRPr="00B72D53">
        <w:rPr>
          <w:color w:val="000000" w:themeColor="text1"/>
        </w:rPr>
        <w:t xml:space="preserve">at this separation </w:t>
      </w:r>
      <w:r w:rsidR="008C3033" w:rsidRPr="00B72D53">
        <w:rPr>
          <w:color w:val="000000" w:themeColor="text1"/>
        </w:rPr>
        <w:t>suggests</w:t>
      </w:r>
      <w:r w:rsidR="00AC1AE1" w:rsidRPr="00B72D53">
        <w:rPr>
          <w:color w:val="000000" w:themeColor="text1"/>
        </w:rPr>
        <w:t xml:space="preserve"> the super-resolution capability of PNJ excited SHG.</w:t>
      </w:r>
    </w:p>
    <w:p w14:paraId="351652D7" w14:textId="6A9AB315" w:rsidR="0048341E" w:rsidRPr="00B72D53" w:rsidRDefault="00297F27" w:rsidP="009B7D8C">
      <w:pPr>
        <w:rPr>
          <w:color w:val="000000" w:themeColor="text1"/>
        </w:rPr>
      </w:pPr>
      <w:r w:rsidRPr="00B72D53">
        <w:rPr>
          <w:color w:val="000000" w:themeColor="text1"/>
        </w:rPr>
        <w:t xml:space="preserve">In order to quantitatively </w:t>
      </w:r>
      <w:r w:rsidR="00247437" w:rsidRPr="00B72D53">
        <w:rPr>
          <w:color w:val="000000" w:themeColor="text1"/>
        </w:rPr>
        <w:t>determine the resolution</w:t>
      </w:r>
      <w:r w:rsidR="007D1E18" w:rsidRPr="00B72D53">
        <w:rPr>
          <w:color w:val="000000" w:themeColor="text1"/>
        </w:rPr>
        <w:t xml:space="preserve"> limit</w:t>
      </w:r>
      <w:r w:rsidR="0004707F" w:rsidRPr="00B72D53">
        <w:rPr>
          <w:color w:val="000000" w:themeColor="text1"/>
        </w:rPr>
        <w:t xml:space="preserve"> for SR</w:t>
      </w:r>
      <w:r w:rsidR="00247437" w:rsidRPr="00B72D53">
        <w:rPr>
          <w:color w:val="000000" w:themeColor="text1"/>
        </w:rPr>
        <w:t xml:space="preserve">-SHG </w:t>
      </w:r>
      <w:r w:rsidR="006B2862" w:rsidRPr="00B72D53">
        <w:rPr>
          <w:color w:val="000000" w:themeColor="text1"/>
        </w:rPr>
        <w:t xml:space="preserve">a patterned silicon </w:t>
      </w:r>
      <w:r w:rsidR="00247437" w:rsidRPr="00B72D53">
        <w:rPr>
          <w:color w:val="000000" w:themeColor="text1"/>
        </w:rPr>
        <w:t>sample</w:t>
      </w:r>
      <w:r w:rsidR="009863B5" w:rsidRPr="00B72D53">
        <w:rPr>
          <w:color w:val="000000" w:themeColor="text1"/>
        </w:rPr>
        <w:t xml:space="preserve"> </w:t>
      </w:r>
      <w:r w:rsidR="007D1E18" w:rsidRPr="00B72D53">
        <w:rPr>
          <w:color w:val="000000" w:themeColor="text1"/>
        </w:rPr>
        <w:t>was fabricated</w:t>
      </w:r>
      <w:r w:rsidR="00247437" w:rsidRPr="00B72D53">
        <w:rPr>
          <w:color w:val="000000" w:themeColor="text1"/>
        </w:rPr>
        <w:t xml:space="preserve"> of 5 individual cuts </w:t>
      </w:r>
      <w:r w:rsidRPr="00B72D53">
        <w:rPr>
          <w:color w:val="000000" w:themeColor="text1"/>
        </w:rPr>
        <w:t xml:space="preserve">etched on </w:t>
      </w:r>
      <w:r w:rsidR="00CE17AB" w:rsidRPr="00B72D53">
        <w:rPr>
          <w:color w:val="000000" w:themeColor="text1"/>
        </w:rPr>
        <w:t xml:space="preserve">a thin </w:t>
      </w:r>
      <w:r w:rsidR="00247437" w:rsidRPr="00B72D53">
        <w:rPr>
          <w:color w:val="000000" w:themeColor="text1"/>
        </w:rPr>
        <w:t>silicon</w:t>
      </w:r>
      <w:r w:rsidRPr="00B72D53">
        <w:rPr>
          <w:color w:val="000000" w:themeColor="text1"/>
        </w:rPr>
        <w:t xml:space="preserve"> </w:t>
      </w:r>
      <w:r w:rsidR="00CE17AB" w:rsidRPr="00B72D53">
        <w:rPr>
          <w:color w:val="000000" w:themeColor="text1"/>
        </w:rPr>
        <w:t xml:space="preserve">membrane </w:t>
      </w:r>
      <w:r w:rsidRPr="00B72D53">
        <w:rPr>
          <w:color w:val="000000" w:themeColor="text1"/>
        </w:rPr>
        <w:t>using a focussed ion beam</w:t>
      </w:r>
      <w:r w:rsidR="00247437" w:rsidRPr="00B72D53">
        <w:rPr>
          <w:color w:val="000000" w:themeColor="text1"/>
        </w:rPr>
        <w:t xml:space="preserve">. The width </w:t>
      </w:r>
      <w:r w:rsidRPr="00B72D53">
        <w:rPr>
          <w:color w:val="000000" w:themeColor="text1"/>
        </w:rPr>
        <w:t>of each cut is</w:t>
      </w:r>
      <w:r w:rsidR="004C7D50" w:rsidRPr="00B72D53">
        <w:rPr>
          <w:color w:val="000000" w:themeColor="text1"/>
        </w:rPr>
        <w:t xml:space="preserve"> 100</w:t>
      </w:r>
      <w:r w:rsidR="00256BE4" w:rsidRPr="00B72D53">
        <w:rPr>
          <w:color w:val="000000" w:themeColor="text1"/>
        </w:rPr>
        <w:t xml:space="preserve"> </w:t>
      </w:r>
      <w:r w:rsidR="004C7D50" w:rsidRPr="00B72D53">
        <w:rPr>
          <w:color w:val="000000" w:themeColor="text1"/>
        </w:rPr>
        <w:t>nm whilst the spacing between the</w:t>
      </w:r>
      <w:r w:rsidRPr="00B72D53">
        <w:rPr>
          <w:color w:val="000000" w:themeColor="text1"/>
        </w:rPr>
        <w:t>m</w:t>
      </w:r>
      <w:r w:rsidR="004C7D50" w:rsidRPr="00B72D53">
        <w:rPr>
          <w:color w:val="000000" w:themeColor="text1"/>
        </w:rPr>
        <w:t xml:space="preserve"> is 125</w:t>
      </w:r>
      <w:r w:rsidR="00256BE4" w:rsidRPr="00B72D53">
        <w:rPr>
          <w:color w:val="000000" w:themeColor="text1"/>
        </w:rPr>
        <w:t xml:space="preserve"> </w:t>
      </w:r>
      <w:r w:rsidR="004C7D50" w:rsidRPr="00B72D53">
        <w:rPr>
          <w:color w:val="000000" w:themeColor="text1"/>
        </w:rPr>
        <w:t>nm</w:t>
      </w:r>
      <w:r w:rsidR="00256BE4" w:rsidRPr="00B72D53">
        <w:rPr>
          <w:color w:val="000000" w:themeColor="text1"/>
        </w:rPr>
        <w:t xml:space="preserve"> </w:t>
      </w:r>
      <w:r w:rsidR="000542CB" w:rsidRPr="00B72D53">
        <w:rPr>
          <w:color w:val="000000" w:themeColor="text1"/>
        </w:rPr>
        <w:t>(</w:t>
      </w:r>
      <w:r w:rsidR="000542CB" w:rsidRPr="00B72D53">
        <w:rPr>
          <w:rFonts w:ascii="Calibri" w:hAnsi="Calibri" w:cs="Calibri"/>
          <w:color w:val="000000" w:themeColor="text1"/>
        </w:rPr>
        <w:t>λ</w:t>
      </w:r>
      <w:r w:rsidR="000542CB" w:rsidRPr="00B72D53">
        <w:rPr>
          <w:color w:val="000000" w:themeColor="text1"/>
        </w:rPr>
        <w:t>/6.4)</w:t>
      </w:r>
      <w:r w:rsidR="005C2194" w:rsidRPr="00B72D53">
        <w:rPr>
          <w:color w:val="000000" w:themeColor="text1"/>
        </w:rPr>
        <w:t xml:space="preserve"> </w:t>
      </w:r>
      <w:r w:rsidR="00392DBF" w:rsidRPr="00B72D53">
        <w:rPr>
          <w:color w:val="000000" w:themeColor="text1"/>
        </w:rPr>
        <w:t xml:space="preserve">verified by TEM </w:t>
      </w:r>
      <w:r w:rsidR="005C2194" w:rsidRPr="00B72D53">
        <w:rPr>
          <w:color w:val="000000" w:themeColor="text1"/>
        </w:rPr>
        <w:t>(</w:t>
      </w:r>
      <w:r w:rsidR="00F77000" w:rsidRPr="00B72D53">
        <w:rPr>
          <w:color w:val="000000" w:themeColor="text1"/>
        </w:rPr>
        <w:fldChar w:fldCharType="begin"/>
      </w:r>
      <w:r w:rsidR="00F77000" w:rsidRPr="00B72D53">
        <w:rPr>
          <w:color w:val="000000" w:themeColor="text1"/>
        </w:rPr>
        <w:instrText xml:space="preserve"> REF _Ref24535923 \h </w:instrText>
      </w:r>
      <w:r w:rsidR="00F77000" w:rsidRPr="00B72D53">
        <w:rPr>
          <w:color w:val="000000" w:themeColor="text1"/>
        </w:rPr>
      </w:r>
      <w:r w:rsidR="00F77000" w:rsidRPr="00B72D53">
        <w:rPr>
          <w:color w:val="000000" w:themeColor="text1"/>
        </w:rPr>
        <w:fldChar w:fldCharType="separate"/>
      </w:r>
      <w:r w:rsidR="00F77000" w:rsidRPr="00B72D53">
        <w:rPr>
          <w:color w:val="000000" w:themeColor="text1"/>
        </w:rPr>
        <w:t xml:space="preserve">Figure </w:t>
      </w:r>
      <w:r w:rsidR="00F77000" w:rsidRPr="00B72D53">
        <w:rPr>
          <w:noProof/>
          <w:color w:val="000000" w:themeColor="text1"/>
        </w:rPr>
        <w:t>1</w:t>
      </w:r>
      <w:r w:rsidR="00F77000" w:rsidRPr="00B72D53">
        <w:rPr>
          <w:color w:val="000000" w:themeColor="text1"/>
        </w:rPr>
        <w:fldChar w:fldCharType="end"/>
      </w:r>
      <w:r w:rsidR="00F77000" w:rsidRPr="00B72D53">
        <w:rPr>
          <w:color w:val="000000" w:themeColor="text1"/>
        </w:rPr>
        <w:t>D</w:t>
      </w:r>
      <w:r w:rsidR="00730837" w:rsidRPr="00B72D53">
        <w:rPr>
          <w:color w:val="000000" w:themeColor="text1"/>
          <w:vertAlign w:val="subscript"/>
        </w:rPr>
        <w:t>iii</w:t>
      </w:r>
      <w:r w:rsidR="005C2194" w:rsidRPr="00B72D53">
        <w:rPr>
          <w:color w:val="000000" w:themeColor="text1"/>
        </w:rPr>
        <w:t xml:space="preserve">). </w:t>
      </w:r>
      <w:r w:rsidR="00F77000" w:rsidRPr="00B72D53">
        <w:rPr>
          <w:color w:val="000000" w:themeColor="text1"/>
        </w:rPr>
        <w:fldChar w:fldCharType="begin"/>
      </w:r>
      <w:r w:rsidR="00F77000" w:rsidRPr="00B72D53">
        <w:rPr>
          <w:color w:val="000000" w:themeColor="text1"/>
        </w:rPr>
        <w:instrText xml:space="preserve"> REF _Ref24535923 \h </w:instrText>
      </w:r>
      <w:r w:rsidR="00F77000" w:rsidRPr="00B72D53">
        <w:rPr>
          <w:color w:val="000000" w:themeColor="text1"/>
        </w:rPr>
      </w:r>
      <w:r w:rsidR="00F77000" w:rsidRPr="00B72D53">
        <w:rPr>
          <w:color w:val="000000" w:themeColor="text1"/>
        </w:rPr>
        <w:fldChar w:fldCharType="separate"/>
      </w:r>
      <w:r w:rsidR="00F77000" w:rsidRPr="00B72D53">
        <w:rPr>
          <w:color w:val="000000" w:themeColor="text1"/>
        </w:rPr>
        <w:t xml:space="preserve">Figure </w:t>
      </w:r>
      <w:r w:rsidR="00F77000" w:rsidRPr="00B72D53">
        <w:rPr>
          <w:noProof/>
          <w:color w:val="000000" w:themeColor="text1"/>
        </w:rPr>
        <w:t>1</w:t>
      </w:r>
      <w:r w:rsidR="00F77000" w:rsidRPr="00B72D53">
        <w:rPr>
          <w:color w:val="000000" w:themeColor="text1"/>
        </w:rPr>
        <w:fldChar w:fldCharType="end"/>
      </w:r>
      <w:r w:rsidR="00F77000" w:rsidRPr="00B72D53">
        <w:rPr>
          <w:color w:val="000000" w:themeColor="text1"/>
        </w:rPr>
        <w:t>D</w:t>
      </w:r>
      <w:r w:rsidR="00730837" w:rsidRPr="00B72D53">
        <w:rPr>
          <w:color w:val="000000" w:themeColor="text1"/>
          <w:vertAlign w:val="subscript"/>
        </w:rPr>
        <w:t>i</w:t>
      </w:r>
      <w:r w:rsidR="00710A43" w:rsidRPr="00B72D53">
        <w:rPr>
          <w:color w:val="000000" w:themeColor="text1"/>
        </w:rPr>
        <w:t xml:space="preserve"> shows an image of the silicon sample acquired using diffraction limited SHG</w:t>
      </w:r>
      <w:r w:rsidR="00ED19AE" w:rsidRPr="00B72D53">
        <w:rPr>
          <w:color w:val="000000" w:themeColor="text1"/>
        </w:rPr>
        <w:t>, D</w:t>
      </w:r>
      <w:r w:rsidR="00ED19AE" w:rsidRPr="00B72D53">
        <w:rPr>
          <w:color w:val="000000" w:themeColor="text1"/>
          <w:vertAlign w:val="subscript"/>
        </w:rPr>
        <w:t>ii</w:t>
      </w:r>
      <w:r w:rsidR="00F77000" w:rsidRPr="00B72D53">
        <w:rPr>
          <w:color w:val="000000" w:themeColor="text1"/>
        </w:rPr>
        <w:t xml:space="preserve"> </w:t>
      </w:r>
      <w:r w:rsidR="005C2194" w:rsidRPr="00B72D53">
        <w:rPr>
          <w:color w:val="000000" w:themeColor="text1"/>
        </w:rPr>
        <w:t xml:space="preserve">shows </w:t>
      </w:r>
      <w:r w:rsidR="00ED19AE" w:rsidRPr="00B72D53">
        <w:rPr>
          <w:color w:val="000000" w:themeColor="text1"/>
        </w:rPr>
        <w:t xml:space="preserve">the same FOV </w:t>
      </w:r>
      <w:r w:rsidR="005C2194" w:rsidRPr="00B72D53">
        <w:rPr>
          <w:color w:val="000000" w:themeColor="text1"/>
        </w:rPr>
        <w:t>acquired through a 14</w:t>
      </w:r>
      <w:r w:rsidR="00256BE4" w:rsidRPr="00B72D53">
        <w:rPr>
          <w:color w:val="000000" w:themeColor="text1"/>
        </w:rPr>
        <w:t xml:space="preserve"> </w:t>
      </w:r>
      <w:r w:rsidR="00DD4DC9" w:rsidRPr="00B72D53">
        <w:rPr>
          <w:rFonts w:cs="Times New Roman"/>
          <w:color w:val="000000" w:themeColor="text1"/>
        </w:rPr>
        <w:t>µ</w:t>
      </w:r>
      <w:r w:rsidR="003D335C" w:rsidRPr="00B72D53">
        <w:rPr>
          <w:color w:val="000000" w:themeColor="text1"/>
        </w:rPr>
        <w:t>m diameter sphere</w:t>
      </w:r>
      <w:r w:rsidRPr="00B72D53">
        <w:rPr>
          <w:color w:val="000000" w:themeColor="text1"/>
        </w:rPr>
        <w:t xml:space="preserve"> to generate a PNJ. The relationship between size and magnification is shown in Figure S</w:t>
      </w:r>
      <w:r w:rsidR="009B7D8C" w:rsidRPr="00B72D53">
        <w:rPr>
          <w:color w:val="000000" w:themeColor="text1"/>
        </w:rPr>
        <w:t>4</w:t>
      </w:r>
      <w:r w:rsidR="006D192A" w:rsidRPr="00B72D53">
        <w:rPr>
          <w:color w:val="000000" w:themeColor="text1"/>
        </w:rPr>
        <w:t>; s</w:t>
      </w:r>
      <w:r w:rsidRPr="00B72D53">
        <w:rPr>
          <w:color w:val="000000" w:themeColor="text1"/>
        </w:rPr>
        <w:t>maller spheres c</w:t>
      </w:r>
      <w:r w:rsidR="005C2194" w:rsidRPr="00B72D53">
        <w:rPr>
          <w:color w:val="000000" w:themeColor="text1"/>
        </w:rPr>
        <w:t>an achieve bet</w:t>
      </w:r>
      <w:r w:rsidR="003D335C" w:rsidRPr="00B72D53">
        <w:rPr>
          <w:color w:val="000000" w:themeColor="text1"/>
        </w:rPr>
        <w:t>ter resolution due to the</w:t>
      </w:r>
      <w:r w:rsidRPr="00B72D53">
        <w:rPr>
          <w:color w:val="000000" w:themeColor="text1"/>
        </w:rPr>
        <w:t>ir</w:t>
      </w:r>
      <w:r w:rsidR="003D335C" w:rsidRPr="00B72D53">
        <w:rPr>
          <w:color w:val="000000" w:themeColor="text1"/>
        </w:rPr>
        <w:t xml:space="preserve"> narrower PNJ</w:t>
      </w:r>
      <w:r w:rsidR="00E532B5" w:rsidRPr="00B72D53">
        <w:rPr>
          <w:color w:val="000000" w:themeColor="text1"/>
        </w:rPr>
        <w:fldChar w:fldCharType="begin" w:fldLock="1"/>
      </w:r>
      <w:r w:rsidR="000F26CC" w:rsidRPr="00B72D53">
        <w:rPr>
          <w:color w:val="000000" w:themeColor="text1"/>
        </w:rPr>
        <w:instrText xml:space="preserve">ADDIN CSL_CITATION {"citationItems":[{"id":"ITEM-1","itemData":{"DOI":"10.1021/acs.nanolett.6b01255","ISSN":"15306992","abstract":"Dielectric microspheres with appropriate refractive index can image objects with super-resolution, that is, with a precision well beyond the classical diffraction limit. A microsphere is also known to generate upon illumination a photonic nanojet, which is a scattered beam of light with a high-intensity main lobe and very narrow waist. Here, we report a systematic study of the imaging of water-immersed nanostructures by barium titanate glass microspheres of different size. A numerical study of the light propagation through a microsphere points out the light focusing capability of microspheres of different size and the waist of their photonic nanojet. The former correlates to the magnification factor of the virtual images obtained from linear test nanostructures, the biggest magnification being obtained with microspheres of </w:instrText>
      </w:r>
      <w:r w:rsidR="000F26CC" w:rsidRPr="00B72D53">
        <w:rPr>
          <w:rFonts w:ascii="Cambria Math" w:hAnsi="Cambria Math" w:cs="Cambria Math"/>
          <w:color w:val="000000" w:themeColor="text1"/>
        </w:rPr>
        <w:instrText>∼</w:instrText>
      </w:r>
      <w:r w:rsidR="000F26CC" w:rsidRPr="00B72D53">
        <w:rPr>
          <w:color w:val="000000" w:themeColor="text1"/>
        </w:rPr>
        <w:instrText>6</w:instrText>
      </w:r>
      <w:r w:rsidR="000F26CC" w:rsidRPr="00B72D53">
        <w:rPr>
          <w:rFonts w:cs="Times New Roman"/>
          <w:color w:val="000000" w:themeColor="text1"/>
        </w:rPr>
        <w:instrText>–</w:instrText>
      </w:r>
      <w:r w:rsidR="000F26CC" w:rsidRPr="00B72D53">
        <w:rPr>
          <w:color w:val="000000" w:themeColor="text1"/>
        </w:rPr>
        <w:instrText xml:space="preserve">7 </w:instrText>
      </w:r>
      <w:r w:rsidR="000F26CC" w:rsidRPr="00B72D53">
        <w:rPr>
          <w:rFonts w:cs="Times New Roman"/>
          <w:color w:val="000000" w:themeColor="text1"/>
        </w:rPr>
        <w:instrText>μ</w:instrText>
      </w:r>
      <w:r w:rsidR="000F26CC" w:rsidRPr="00B72D53">
        <w:rPr>
          <w:color w:val="000000" w:themeColor="text1"/>
        </w:rPr>
        <w:instrText>m in size. Analyzing the light intensity distribution of microscopy images allows determining analytically the point spread function of the optical system and thereby quantifies i...","author":[{"dropping-particle":"","family":"Yang","given":"Hui","non-dropping-particle":"","parse-names":false,"suffix":""},{"dropping-particle":"","family":"Trouillon","given":"Rapha??l","non-dropping-particle":"","parse-names":false,"suffix":""},{"dropping-particle":"","family":"Huszka","given":"Gergely","non-dropping-particle":"","parse-names":false,"suffix":""},{"dropping-particle":"","family":"Gijs","given":"Martin A M","non-dropping-particle":"","parse-names":false,"suffix":""}],"container-title":"Nano Letters","id":"ITEM-1","issue":"8","issued":{"date-parts":[["2016"]]},"page":"4862-4870","title":"Super-Resolution Imaging of a Dielectric Microsphere Is Governed by the Waist of Its Photonic Nanojet","type":"article-journal","volume":"16"},"uris":["http://www.mendeley.com/documents/?uuid=657cebbd-1705-446d-81a1-e8f490ec07e7"]}],"mendeley":{"formattedCitation":" [9]","plainTextFormattedCitation":" [9]","previouslyFormattedCitation":" [9]"},"properties":{"noteIndex":0},"schema":"https://github.com/citation-style-language/schema/raw/master/csl-citation.json"}</w:instrText>
      </w:r>
      <w:r w:rsidR="00E532B5" w:rsidRPr="00B72D53">
        <w:rPr>
          <w:color w:val="000000" w:themeColor="text1"/>
        </w:rPr>
        <w:fldChar w:fldCharType="separate"/>
      </w:r>
      <w:r w:rsidR="00276ABF" w:rsidRPr="00B72D53">
        <w:rPr>
          <w:noProof/>
          <w:color w:val="000000" w:themeColor="text1"/>
        </w:rPr>
        <w:t> [9]</w:t>
      </w:r>
      <w:r w:rsidR="00E532B5" w:rsidRPr="00B72D53">
        <w:rPr>
          <w:color w:val="000000" w:themeColor="text1"/>
        </w:rPr>
        <w:fldChar w:fldCharType="end"/>
      </w:r>
      <w:r w:rsidR="003D335C" w:rsidRPr="00B72D53">
        <w:rPr>
          <w:color w:val="000000" w:themeColor="text1"/>
        </w:rPr>
        <w:t xml:space="preserve">. </w:t>
      </w:r>
      <w:r w:rsidR="00C01D5F" w:rsidRPr="00B72D53">
        <w:rPr>
          <w:color w:val="000000" w:themeColor="text1"/>
        </w:rPr>
        <w:t xml:space="preserve">As shown in </w:t>
      </w:r>
      <w:r w:rsidR="00F77000" w:rsidRPr="00B72D53">
        <w:rPr>
          <w:color w:val="000000" w:themeColor="text1"/>
        </w:rPr>
        <w:fldChar w:fldCharType="begin"/>
      </w:r>
      <w:r w:rsidR="00F77000" w:rsidRPr="00B72D53">
        <w:rPr>
          <w:color w:val="000000" w:themeColor="text1"/>
        </w:rPr>
        <w:instrText xml:space="preserve"> REF _Ref24535923 \h </w:instrText>
      </w:r>
      <w:r w:rsidR="00F77000" w:rsidRPr="00B72D53">
        <w:rPr>
          <w:color w:val="000000" w:themeColor="text1"/>
        </w:rPr>
      </w:r>
      <w:r w:rsidR="00F77000" w:rsidRPr="00B72D53">
        <w:rPr>
          <w:color w:val="000000" w:themeColor="text1"/>
        </w:rPr>
        <w:fldChar w:fldCharType="separate"/>
      </w:r>
      <w:r w:rsidR="00F77000" w:rsidRPr="00B72D53">
        <w:rPr>
          <w:color w:val="000000" w:themeColor="text1"/>
        </w:rPr>
        <w:t xml:space="preserve">Figure </w:t>
      </w:r>
      <w:r w:rsidR="00F77000" w:rsidRPr="00B72D53">
        <w:rPr>
          <w:noProof/>
          <w:color w:val="000000" w:themeColor="text1"/>
        </w:rPr>
        <w:t>1</w:t>
      </w:r>
      <w:r w:rsidR="00F77000" w:rsidRPr="00B72D53">
        <w:rPr>
          <w:color w:val="000000" w:themeColor="text1"/>
        </w:rPr>
        <w:fldChar w:fldCharType="end"/>
      </w:r>
      <w:r w:rsidR="00F77000" w:rsidRPr="00B72D53">
        <w:rPr>
          <w:color w:val="000000" w:themeColor="text1"/>
        </w:rPr>
        <w:t xml:space="preserve">E </w:t>
      </w:r>
      <w:r w:rsidR="00E80F17" w:rsidRPr="00B72D53">
        <w:rPr>
          <w:color w:val="000000" w:themeColor="text1"/>
        </w:rPr>
        <w:t xml:space="preserve">(Figure S5) </w:t>
      </w:r>
      <w:r w:rsidR="00C01D5F" w:rsidRPr="00B72D53">
        <w:rPr>
          <w:color w:val="000000" w:themeColor="text1"/>
        </w:rPr>
        <w:t>the</w:t>
      </w:r>
      <w:r w:rsidR="004B6270" w:rsidRPr="00B72D53">
        <w:rPr>
          <w:color w:val="000000" w:themeColor="text1"/>
        </w:rPr>
        <w:t xml:space="preserve"> slits can be </w:t>
      </w:r>
      <w:r w:rsidR="00C01D5F" w:rsidRPr="00B72D53">
        <w:rPr>
          <w:color w:val="000000" w:themeColor="text1"/>
        </w:rPr>
        <w:t xml:space="preserve">well </w:t>
      </w:r>
      <w:r w:rsidR="009863B5" w:rsidRPr="00B72D53">
        <w:rPr>
          <w:color w:val="000000" w:themeColor="text1"/>
        </w:rPr>
        <w:t xml:space="preserve">resolved </w:t>
      </w:r>
      <w:r w:rsidR="00697E0F" w:rsidRPr="00B72D53">
        <w:rPr>
          <w:color w:val="000000" w:themeColor="text1"/>
        </w:rPr>
        <w:t>satisfying the Rayleigh criterion</w:t>
      </w:r>
      <w:r w:rsidR="00D04F01" w:rsidRPr="00B72D53">
        <w:rPr>
          <w:color w:val="000000" w:themeColor="text1"/>
        </w:rPr>
        <w:t xml:space="preserve"> for slits</w:t>
      </w:r>
      <w:r w:rsidR="00C01D5F" w:rsidRPr="00B72D53">
        <w:rPr>
          <w:color w:val="000000" w:themeColor="text1"/>
        </w:rPr>
        <w:t xml:space="preserve"> (</w:t>
      </w:r>
      <w:r w:rsidR="00D04F01" w:rsidRPr="00B72D53">
        <w:rPr>
          <w:color w:val="000000" w:themeColor="text1"/>
        </w:rPr>
        <w:t>81</w:t>
      </w:r>
      <w:r w:rsidR="00C01D5F" w:rsidRPr="00B72D53">
        <w:rPr>
          <w:color w:val="000000" w:themeColor="text1"/>
        </w:rPr>
        <w:t>% of peak)</w:t>
      </w:r>
      <w:r w:rsidR="000F26CC" w:rsidRPr="00B72D53">
        <w:rPr>
          <w:color w:val="000000" w:themeColor="text1"/>
        </w:rPr>
        <w:fldChar w:fldCharType="begin" w:fldLock="1"/>
      </w:r>
      <w:r w:rsidR="00DC6643" w:rsidRPr="00B72D53">
        <w:rPr>
          <w:color w:val="000000" w:themeColor="text1"/>
        </w:rPr>
        <w:instrText>ADDIN CSL_CITATION {"citationItems":[{"id":"ITEM-1","itemData":{"ISBN":"0-321-18878-0","author":[{"dropping-particle":"","family":"Hecht","given":"Eugene","non-dropping-particle":"","parse-names":false,"suffix":""}],"edition":"4th","editor":[{"dropping-particle":"","family":"Black","given":"Adam","non-dropping-particle":"","parse-names":false,"suffix":""}],"id":"ITEM-1","issued":{"date-parts":[["2001"]]},"publisher":"Addison Wesley","title":"Optics","type":"book"},"uris":["http://www.mendeley.com/documents/?uuid=a905ed5a-e61c-48ab-b233-828244322364"]},{"id":"ITEM-2","itemData":{"DOI":"10.1017/CBO9781139644181","ISBN":"9780521642224","author":[{"dropping-particle":"","family":"Born","given":"Max","non-dropping-particle":"","parse-names":false,"suffix":""},{"dropping-particle":"","family":"Wolf","given":"Emil","non-dropping-particle":"","parse-names":false,"suffix":""},{"dropping-particle":"","family":"Bhatia","given":"A. B.","non-dropping-particle":"","parse-names":false,"suffix":""},{"dropping-particle":"","family":"Clemmow","given":"P. C.","non-dropping-particle":"","parse-names":false,"suffix":""},{"dropping-particle":"","family":"Gabor","given":"D.","non-dropping-particle":"","parse-names":false,"suffix":""},{"dropping-particle":"","family":"Stokes","given":"A. R.","non-dropping-particle":"","parse-names":false,"suffix":""},{"dropping-particle":"","family":"Taylor","given":"A. M.","non-dropping-particle":"","parse-names":false,"suffix":""},{"dropping-particle":"","family":"Wayman","given":"P. A.","non-dropping-particle":"","parse-names":false,"suffix":""},{"dropping-particle":"","family":"Wilcock","given":"W. L.","non-dropping-particle":"","parse-names":false,"suffix":""}],"edition":"7th","id":"ITEM-2","issued":{"date-parts":[["1999","10","13"]]},"publisher":"Cambridge University Press","title":"Principles of Optics","type":"book"},"uris":["http://www.mendeley.com/documents/?uuid=b856a10a-e839-4d59-a58d-bc6eba5ba1be"]}],"mendeley":{"formattedCitation":" [37,38]","plainTextFormattedCitation":" [37,38]","previouslyFormattedCitation":" [37,38]"},"properties":{"noteIndex":0},"schema":"https://github.com/citation-style-language/schema/raw/master/csl-citation.json"}</w:instrText>
      </w:r>
      <w:r w:rsidR="000F26CC" w:rsidRPr="00B72D53">
        <w:rPr>
          <w:color w:val="000000" w:themeColor="text1"/>
        </w:rPr>
        <w:fldChar w:fldCharType="separate"/>
      </w:r>
      <w:r w:rsidR="00D331D7" w:rsidRPr="00B72D53">
        <w:rPr>
          <w:noProof/>
          <w:color w:val="000000" w:themeColor="text1"/>
        </w:rPr>
        <w:t> [37,38]</w:t>
      </w:r>
      <w:r w:rsidR="000F26CC" w:rsidRPr="00B72D53">
        <w:rPr>
          <w:color w:val="000000" w:themeColor="text1"/>
        </w:rPr>
        <w:fldChar w:fldCharType="end"/>
      </w:r>
      <w:r w:rsidR="00C01D5F" w:rsidRPr="00B72D53">
        <w:rPr>
          <w:color w:val="000000" w:themeColor="text1"/>
        </w:rPr>
        <w:t>.</w:t>
      </w:r>
      <w:r w:rsidR="00697E0F" w:rsidRPr="00B72D53">
        <w:rPr>
          <w:color w:val="000000" w:themeColor="text1"/>
        </w:rPr>
        <w:t xml:space="preserve"> </w:t>
      </w:r>
      <w:r w:rsidR="009863B5" w:rsidRPr="00B72D53">
        <w:rPr>
          <w:color w:val="000000" w:themeColor="text1"/>
        </w:rPr>
        <w:t>T</w:t>
      </w:r>
      <w:r w:rsidR="0048341E" w:rsidRPr="00B72D53">
        <w:rPr>
          <w:color w:val="000000" w:themeColor="text1"/>
        </w:rPr>
        <w:t xml:space="preserve">his shows that SR-SHG can be achieved with at least 125 nm resolution which is </w:t>
      </w:r>
      <w:r w:rsidR="001B22E1" w:rsidRPr="00B72D53">
        <w:rPr>
          <w:color w:val="000000" w:themeColor="text1"/>
        </w:rPr>
        <w:t xml:space="preserve">1.68 </w:t>
      </w:r>
      <w:r w:rsidR="0048341E" w:rsidRPr="00B72D53">
        <w:rPr>
          <w:color w:val="000000" w:themeColor="text1"/>
        </w:rPr>
        <w:t>times better than anything achieved in SHG microscopy</w:t>
      </w:r>
      <w:r w:rsidR="001B22E1" w:rsidRPr="00B72D53">
        <w:rPr>
          <w:color w:val="000000" w:themeColor="text1"/>
        </w:rPr>
        <w:fldChar w:fldCharType="begin" w:fldLock="1"/>
      </w:r>
      <w:r w:rsidR="00DC6643" w:rsidRPr="00B72D53">
        <w:rPr>
          <w:color w:val="000000" w:themeColor="text1"/>
        </w:rPr>
        <w:instrText>ADDIN CSL_CITATION {"citationItems":[{"id":"ITEM-1","itemData":{"DOI":"10.1038/srep13580","ISSN":"2045-2322","abstract":"We extend the subtractive imaging method to label-free second harmonic generation (SHG) microscopy to enhance the spatial resolution and contrast. This method is based on the intensity difference between two images obtained with circularly polarized Gaussian and doughnut-shaped beams, respectively. By characterizing the intensity and polarization distributions of the two focused beams, we verify the feasibility of the subtractive imaging method in polarization dependent SHG microscopy. The resolution and contrast enhancement in different biological samples is demonstrated. This work will open a new avenue for the applications of SHG microscopy in biomedical research.","author":[{"dropping-particle":"","family":"Tian","given":"Nian","non-dropping-particle":"","parse-names":false,"suffix":""},{"dropping-particle":"","family":"Fu","given":"Ling","non-dropping-particle":"","parse-names":false,"suffix":""},{"dropping-particle":"","family":"Gu","given":"Min","non-dropping-particle":"","parse-names":false,"suffix":""}],"container-title":"Scientific Reports","id":"ITEM-1","issued":{"date-parts":[["2015","10","14"]]},"page":"13580","title":"Resolution and contrast enhancement of subtractive second harmonic generation microscopy with a circularly polarized vortex beam","type":"article-journal","volume":"5"},"uris":["http://www.mendeley.com/documents/?uuid=aed720b3-fa24-477b-954c-e181a1ba3603"]}],"mendeley":{"formattedCitation":" [39]","plainTextFormattedCitation":" [39]","previouslyFormattedCitation":" [39]"},"properties":{"noteIndex":0},"schema":"https://github.com/citation-style-language/schema/raw/master/csl-citation.json"}</w:instrText>
      </w:r>
      <w:r w:rsidR="001B22E1" w:rsidRPr="00B72D53">
        <w:rPr>
          <w:color w:val="000000" w:themeColor="text1"/>
        </w:rPr>
        <w:fldChar w:fldCharType="separate"/>
      </w:r>
      <w:r w:rsidR="00D331D7" w:rsidRPr="00B72D53">
        <w:rPr>
          <w:noProof/>
          <w:color w:val="000000" w:themeColor="text1"/>
        </w:rPr>
        <w:t> [39]</w:t>
      </w:r>
      <w:r w:rsidR="001B22E1" w:rsidRPr="00B72D53">
        <w:rPr>
          <w:color w:val="000000" w:themeColor="text1"/>
        </w:rPr>
        <w:fldChar w:fldCharType="end"/>
      </w:r>
      <w:r w:rsidR="0048341E" w:rsidRPr="00B72D53">
        <w:rPr>
          <w:color w:val="000000" w:themeColor="text1"/>
        </w:rPr>
        <w:t xml:space="preserve">. </w:t>
      </w:r>
      <w:r w:rsidR="00084B30" w:rsidRPr="00B72D53">
        <w:rPr>
          <w:color w:val="000000" w:themeColor="text1"/>
        </w:rPr>
        <w:t>I</w:t>
      </w:r>
      <w:r w:rsidR="0048341E" w:rsidRPr="00B72D53">
        <w:rPr>
          <w:color w:val="000000" w:themeColor="text1"/>
        </w:rPr>
        <w:t xml:space="preserve">n our </w:t>
      </w:r>
      <w:r w:rsidR="00506597" w:rsidRPr="00B72D53">
        <w:rPr>
          <w:color w:val="000000" w:themeColor="text1"/>
        </w:rPr>
        <w:t>experiments,</w:t>
      </w:r>
      <w:r w:rsidR="0048341E" w:rsidRPr="00B72D53">
        <w:rPr>
          <w:color w:val="000000" w:themeColor="text1"/>
        </w:rPr>
        <w:t xml:space="preserve"> the limitation was due to lack of </w:t>
      </w:r>
      <w:r w:rsidR="00084B30" w:rsidRPr="00B72D53">
        <w:rPr>
          <w:color w:val="000000" w:themeColor="text1"/>
        </w:rPr>
        <w:t xml:space="preserve">available </w:t>
      </w:r>
      <w:r w:rsidR="0048341E" w:rsidRPr="00B72D53">
        <w:rPr>
          <w:color w:val="000000" w:themeColor="text1"/>
        </w:rPr>
        <w:t xml:space="preserve">SHG-active standards </w:t>
      </w:r>
      <w:r w:rsidR="00084B30" w:rsidRPr="00B72D53">
        <w:rPr>
          <w:color w:val="000000" w:themeColor="text1"/>
        </w:rPr>
        <w:t xml:space="preserve">and </w:t>
      </w:r>
      <w:r w:rsidR="00207B9F" w:rsidRPr="00B72D53">
        <w:rPr>
          <w:color w:val="000000" w:themeColor="text1"/>
        </w:rPr>
        <w:t>the</w:t>
      </w:r>
      <w:r w:rsidR="00084B30" w:rsidRPr="00B72D53">
        <w:rPr>
          <w:color w:val="000000" w:themeColor="text1"/>
        </w:rPr>
        <w:t xml:space="preserve"> </w:t>
      </w:r>
      <w:r w:rsidR="0048341E" w:rsidRPr="00B72D53">
        <w:rPr>
          <w:color w:val="000000" w:themeColor="text1"/>
        </w:rPr>
        <w:t>fabricated sample exploit</w:t>
      </w:r>
      <w:r w:rsidR="00207B9F" w:rsidRPr="00B72D53">
        <w:rPr>
          <w:color w:val="000000" w:themeColor="text1"/>
        </w:rPr>
        <w:t>ed</w:t>
      </w:r>
      <w:r w:rsidR="0048341E" w:rsidRPr="00B72D53">
        <w:rPr>
          <w:color w:val="000000" w:themeColor="text1"/>
        </w:rPr>
        <w:t xml:space="preserve"> surface-SHG that is significantly weaker than bulk-SHG</w:t>
      </w:r>
      <w:r w:rsidR="002B1F74" w:rsidRPr="00B72D53">
        <w:rPr>
          <w:color w:val="000000" w:themeColor="text1"/>
        </w:rPr>
        <w:t xml:space="preserve"> </w:t>
      </w:r>
      <w:r w:rsidR="002B1F74" w:rsidRPr="00B72D53">
        <w:rPr>
          <w:color w:val="000000" w:themeColor="text1"/>
        </w:rPr>
        <w:fldChar w:fldCharType="begin" w:fldLock="1"/>
      </w:r>
      <w:r w:rsidR="00DC6643" w:rsidRPr="00B72D53">
        <w:rPr>
          <w:color w:val="000000" w:themeColor="text1"/>
        </w:rPr>
        <w:instrText>ADDIN CSL_CITATION {"citationItems":[{"id":"ITEM-1","itemData":{"ISBN":"9780080485966","author":[{"dropping-particle":"","family":"Boyd","given":"Robert W.","non-dropping-particle":"","parse-names":false,"suffix":""}],"edition":"Third","id":"ITEM-1","issued":{"date-parts":[["2008"]]},"publisher":"Academic Press, Inc","title":"Nonlinear Optics","type":"book"},"uris":["http://www.mendeley.com/documents/?uuid=ecbe75a6-804c-4e85-ac1f-3f3aa6917590"]}],"mendeley":{"formattedCitation":" [40]","plainTextFormattedCitation":" [40]","previouslyFormattedCitation":" [40]"},"properties":{"noteIndex":0},"schema":"https://github.com/citation-style-language/schema/raw/master/csl-citation.json"}</w:instrText>
      </w:r>
      <w:r w:rsidR="002B1F74" w:rsidRPr="00B72D53">
        <w:rPr>
          <w:color w:val="000000" w:themeColor="text1"/>
        </w:rPr>
        <w:fldChar w:fldCharType="separate"/>
      </w:r>
      <w:r w:rsidR="00D331D7" w:rsidRPr="00B72D53">
        <w:rPr>
          <w:noProof/>
          <w:color w:val="000000" w:themeColor="text1"/>
        </w:rPr>
        <w:t> [40]</w:t>
      </w:r>
      <w:r w:rsidR="002B1F74" w:rsidRPr="00B72D53">
        <w:rPr>
          <w:color w:val="000000" w:themeColor="text1"/>
        </w:rPr>
        <w:fldChar w:fldCharType="end"/>
      </w:r>
      <w:r w:rsidR="006D192A" w:rsidRPr="00B72D53">
        <w:rPr>
          <w:color w:val="000000" w:themeColor="text1"/>
        </w:rPr>
        <w:t xml:space="preserve">. </w:t>
      </w:r>
      <w:r w:rsidR="00084B30" w:rsidRPr="00B72D53">
        <w:rPr>
          <w:color w:val="000000" w:themeColor="text1"/>
        </w:rPr>
        <w:t xml:space="preserve">This could not be </w:t>
      </w:r>
      <w:r w:rsidR="0048341E" w:rsidRPr="00B72D53">
        <w:rPr>
          <w:color w:val="000000" w:themeColor="text1"/>
        </w:rPr>
        <w:t xml:space="preserve">surmounted by applying higher laser power given </w:t>
      </w:r>
      <w:r w:rsidR="006D192A" w:rsidRPr="00B72D53">
        <w:rPr>
          <w:color w:val="000000" w:themeColor="text1"/>
        </w:rPr>
        <w:t xml:space="preserve">the </w:t>
      </w:r>
      <w:r w:rsidR="0048341E" w:rsidRPr="00B72D53">
        <w:rPr>
          <w:color w:val="000000" w:themeColor="text1"/>
        </w:rPr>
        <w:t xml:space="preserve">damage threshold for such thin samples. </w:t>
      </w:r>
      <w:r w:rsidR="00AE1E6C" w:rsidRPr="00B72D53">
        <w:rPr>
          <w:color w:val="000000" w:themeColor="text1"/>
        </w:rPr>
        <w:t>Hence, the actual achievable resolution with our PNJ-assisted SR-SHG method may</w:t>
      </w:r>
      <w:r w:rsidR="00FF0394" w:rsidRPr="00B72D53">
        <w:rPr>
          <w:color w:val="000000" w:themeColor="text1"/>
        </w:rPr>
        <w:t xml:space="preserve"> </w:t>
      </w:r>
      <w:r w:rsidR="00AE1E6C" w:rsidRPr="00B72D53">
        <w:rPr>
          <w:color w:val="000000" w:themeColor="text1"/>
        </w:rPr>
        <w:t>be even higher.</w:t>
      </w:r>
    </w:p>
    <w:p w14:paraId="28663DE7" w14:textId="0C6BD006" w:rsidR="0047046A" w:rsidRPr="00B72D53" w:rsidRDefault="00BA2AAE" w:rsidP="006011C3">
      <w:pPr>
        <w:jc w:val="center"/>
        <w:rPr>
          <w:color w:val="000000" w:themeColor="text1"/>
        </w:rPr>
      </w:pPr>
      <w:r w:rsidRPr="00B72D53">
        <w:rPr>
          <w:noProof/>
          <w:color w:val="000000" w:themeColor="text1"/>
          <w:lang w:eastAsia="zh-CN"/>
        </w:rPr>
        <w:lastRenderedPageBreak/>
        <w:drawing>
          <wp:inline distT="0" distB="0" distL="0" distR="0" wp14:anchorId="7CE74AEE" wp14:editId="4A49FFF1">
            <wp:extent cx="4680000" cy="6202011"/>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0000" cy="6202011"/>
                    </a:xfrm>
                    <a:prstGeom prst="rect">
                      <a:avLst/>
                    </a:prstGeom>
                    <a:noFill/>
                  </pic:spPr>
                </pic:pic>
              </a:graphicData>
            </a:graphic>
          </wp:inline>
        </w:drawing>
      </w:r>
    </w:p>
    <w:p w14:paraId="44062D87" w14:textId="0544BD7C" w:rsidR="0047046A" w:rsidRPr="00B72D53" w:rsidRDefault="0047046A" w:rsidP="0047046A">
      <w:pPr>
        <w:pStyle w:val="Caption"/>
      </w:pPr>
      <w:bookmarkStart w:id="1" w:name="_Ref24535923"/>
      <w:r w:rsidRPr="00B72D53">
        <w:t xml:space="preserve">Figure </w:t>
      </w:r>
      <w:fldSimple w:instr=" SEQ Figure \* ARABIC ">
        <w:r w:rsidR="0035768C" w:rsidRPr="00B72D53">
          <w:rPr>
            <w:noProof/>
          </w:rPr>
          <w:t>1</w:t>
        </w:r>
      </w:fldSimple>
      <w:bookmarkEnd w:id="1"/>
      <w:r w:rsidRPr="00B72D53">
        <w:t xml:space="preserve"> </w:t>
      </w:r>
      <w:r w:rsidR="00D07E88" w:rsidRPr="00B72D53">
        <w:t>Establishing the limit of resolution of SR-SHG.A: A diagram depicting imaging using PNJs generated using a microsphere in a microscope setup. The microsphere is located on the surface of the sample and acts to focus the light to a sub-diffraction-limited spot. By scanning the illumination laser beam the PNJ is scanned on the sample forming a super resolution virtual image</w:t>
      </w:r>
      <w:r w:rsidR="003108C4" w:rsidRPr="00B72D53">
        <w:t xml:space="preserve"> at distance z</w:t>
      </w:r>
      <w:r w:rsidR="00D07E88" w:rsidRPr="00B72D53">
        <w:t xml:space="preserve"> on the shadow side of the sphere. B: Diffraction limited SHG signal from a fibrotic lung tissue sample containing collagen. C: SHG image of the same region taken using a PNJ. It is possible to resolve more fibres and their directionality. Insets show intensity plots taken over the yellow lines in B/C, More peaks are resolved in the PNJ image compared to the diffraction limited image. D</w:t>
      </w:r>
      <w:r w:rsidR="00D07E88" w:rsidRPr="00B72D53">
        <w:rPr>
          <w:vertAlign w:val="subscript"/>
        </w:rPr>
        <w:t>iii</w:t>
      </w:r>
      <w:r w:rsidR="007441F3" w:rsidRPr="00B72D53">
        <w:t xml:space="preserve">: </w:t>
      </w:r>
      <w:r w:rsidR="00D07E88" w:rsidRPr="00B72D53">
        <w:t>An SEM image of a the silicon sample, each dark slit is 100 nm wide and the slits are separated by 125 nm D</w:t>
      </w:r>
      <w:r w:rsidR="00D07E88" w:rsidRPr="00B72D53">
        <w:rPr>
          <w:vertAlign w:val="subscript"/>
        </w:rPr>
        <w:t>i</w:t>
      </w:r>
      <w:r w:rsidR="007441F3" w:rsidRPr="00B72D53">
        <w:t xml:space="preserve">: </w:t>
      </w:r>
      <w:r w:rsidR="00D07E88" w:rsidRPr="00B72D53">
        <w:t>Diffraction limited image of the silicon slit sample, the sub-diffraction limited features are resolved. The reduced FOV of the high resolution microsphere is apparent.  D</w:t>
      </w:r>
      <w:r w:rsidR="00D07E88" w:rsidRPr="00B72D53">
        <w:rPr>
          <w:vertAlign w:val="subscript"/>
        </w:rPr>
        <w:t>ii</w:t>
      </w:r>
      <w:r w:rsidR="00D07E88" w:rsidRPr="00B72D53">
        <w:t xml:space="preserve">: Image taken through a 14 µm sphere of the silicon slit sample, the sub-diffraction limited features are </w:t>
      </w:r>
      <w:r w:rsidR="00D07E88" w:rsidRPr="00B72D53">
        <w:lastRenderedPageBreak/>
        <w:t>resolved. E: An intensity plot taken across the yellow line in D</w:t>
      </w:r>
      <w:r w:rsidR="00D07E88" w:rsidRPr="00B72D53">
        <w:rPr>
          <w:vertAlign w:val="subscript"/>
        </w:rPr>
        <w:t>ii</w:t>
      </w:r>
      <w:r w:rsidR="00D07E88" w:rsidRPr="00B72D53">
        <w:t>.</w:t>
      </w:r>
      <w:r w:rsidR="00D07E88" w:rsidRPr="00B72D53">
        <w:rPr>
          <w:b/>
        </w:rPr>
        <w:t xml:space="preserve"> </w:t>
      </w:r>
      <w:r w:rsidR="00D07E88" w:rsidRPr="00B72D53">
        <w:rPr>
          <w:bCs/>
        </w:rPr>
        <w:t>The plot shows 4 peaks corresponding to slits the peaks can be resolved with a drop to 72.6% intensity, satisfying the Rayleigh Criterion.</w:t>
      </w:r>
    </w:p>
    <w:p w14:paraId="3E3AA862" w14:textId="3A8565EE" w:rsidR="00A61E6B" w:rsidRPr="00B72D53" w:rsidRDefault="00137E78" w:rsidP="009B7D8C">
      <w:pPr>
        <w:rPr>
          <w:color w:val="000000" w:themeColor="text1"/>
        </w:rPr>
      </w:pPr>
      <w:r w:rsidRPr="00B72D53">
        <w:rPr>
          <w:color w:val="000000" w:themeColor="text1"/>
        </w:rPr>
        <w:t xml:space="preserve">Despite imaging </w:t>
      </w:r>
      <w:r w:rsidR="00964908" w:rsidRPr="00B72D53">
        <w:rPr>
          <w:color w:val="000000" w:themeColor="text1"/>
        </w:rPr>
        <w:t xml:space="preserve">occurring in the far field </w:t>
      </w:r>
      <w:r w:rsidRPr="00B72D53">
        <w:rPr>
          <w:color w:val="000000" w:themeColor="text1"/>
        </w:rPr>
        <w:t>i</w:t>
      </w:r>
      <w:r w:rsidR="00A915E2" w:rsidRPr="00B72D53">
        <w:rPr>
          <w:color w:val="000000" w:themeColor="text1"/>
        </w:rPr>
        <w:t>t has been proposed that the super</w:t>
      </w:r>
      <w:r w:rsidR="00D34CE5" w:rsidRPr="00B72D53">
        <w:rPr>
          <w:color w:val="000000" w:themeColor="text1"/>
        </w:rPr>
        <w:t>-</w:t>
      </w:r>
      <w:r w:rsidR="00A915E2" w:rsidRPr="00B72D53">
        <w:rPr>
          <w:color w:val="000000" w:themeColor="text1"/>
        </w:rPr>
        <w:t xml:space="preserve">resolution effect of PNJs </w:t>
      </w:r>
      <w:r w:rsidR="00D34CE5" w:rsidRPr="00B72D53">
        <w:rPr>
          <w:color w:val="000000" w:themeColor="text1"/>
        </w:rPr>
        <w:t>has a strong near field component</w:t>
      </w:r>
      <w:r w:rsidR="00860F13" w:rsidRPr="00B72D53">
        <w:rPr>
          <w:color w:val="000000" w:themeColor="text1"/>
        </w:rPr>
        <w:fldChar w:fldCharType="begin" w:fldLock="1"/>
      </w:r>
      <w:r w:rsidR="00DC6643" w:rsidRPr="00B72D53">
        <w:rPr>
          <w:color w:val="000000" w:themeColor="text1"/>
        </w:rPr>
        <w:instrText>ADDIN CSL_CITATION {"citationItems":[{"id":"ITEM-1","itemData":{"DOI":"10.1039/c9na00430k","ISSN":"25160230","abstract":"The photonic nanojet (PNJ) is a narrow high-energy beam that was originally found on the back side of all-dielectric spherical structures. It is a unique type of energy concentration mode. The field of PNJs has experienced rapid growth in the past decade: nonspherical and even pixelized PNJ generators based on new physics and principles along with extended photonic applications from linear optics to nonlinear optics have driven the re-evaluation of the role of PNJs in optics and photonics. In this article, we give a comprehensive review for the emerging sub-topics in the past decade with a focus on two specific areas: (1) PNJ generators based on natural materials, artificial materials and nanostructures, and even programmable systems instead of conventional dielectric geometries such as microspheres, cubes, and trihedral prisms, and (2) the emerging novel applications in both linear and nonlinear optics that are built upon the specific features of PNJs. The extraordinary features of PNJs including subwavelength concentration of electromagnetic energy, high intensity focusing spot, and lower Joule heating as compared to plasmonic resonance systems, have made PNJs attractive to diverse fields spanning from optical imaging, nanofabrication, and integrated photonics to biosensing, optical tweezers, and disease diagnosis.","author":[{"dropping-particle":"","family":"Zhu","given":"Jinlong","non-dropping-particle":"","parse-names":false,"suffix":""},{"dropping-particle":"","family":"Goddard","given":"Lynford L.","non-dropping-particle":"","parse-names":false,"suffix":""}],"container-title":"Nanoscale Advances","id":"ITEM-1","issue":"12","issued":{"date-parts":[["2019"]]},"page":"4615-4643","publisher":"Royal Society of Chemistry","title":"All-dielectric concentration of electromagnetic fields at the nanoscale: The role of photonic nanojets","type":"article-journal","volume":"1"},"uris":["http://www.mendeley.com/documents/?uuid=f82eb534-e23f-4ef7-b7fa-fb4591a2815b"]},{"id":"ITEM-2","itemData":{"DOI":"10.1007/s00340-012-5193-4","ISSN":"09462171","abstract":"Plane EM waves transmitted through nanocorrugated metallic thin films produce evanescent waves which include the information on the nano-structures. The production of the evanescent waves at the metallic surface is analyzed. A microsphere located above the metallic surface collects the evanescent waves which are converted into propagating waves. The equations for the refraction at the boundary of the microsphere and the use of Snell's law for evanescent waves are developed. The magnification of the nano-structure images is explained by a geometric optics description, but the high resolution is related to the evanescent waves properties. © Springer-Verlag 2012.","author":[{"dropping-particle":"","family":"Ben-Aryeh","given":"Yacob","non-dropping-particle":"","parse-names":false,"suffix":""}],"container-title":"Applied Physics B: Lasers and Optics","id":"ITEM-2","issue":"1","issued":{"date-parts":[["2012"]]},"page":"165-170","title":"Superresolution observed from evanescent waves transmitted through nano-corrugated metallic films","type":"article-journal","volume":"109"},"uris":["http://www.mendeley.com/documents/?uuid=c532589e-c487-4260-b6a8-8f6c2481edee"]}],"mendeley":{"formattedCitation":" [41,42]","plainTextFormattedCitation":" [41,42]","previouslyFormattedCitation":" [41,42]"},"properties":{"noteIndex":0},"schema":"https://github.com/citation-style-language/schema/raw/master/csl-citation.json"}</w:instrText>
      </w:r>
      <w:r w:rsidR="00860F13" w:rsidRPr="00B72D53">
        <w:rPr>
          <w:color w:val="000000" w:themeColor="text1"/>
        </w:rPr>
        <w:fldChar w:fldCharType="separate"/>
      </w:r>
      <w:r w:rsidR="00D331D7" w:rsidRPr="00B72D53">
        <w:rPr>
          <w:noProof/>
          <w:color w:val="000000" w:themeColor="text1"/>
        </w:rPr>
        <w:t> [41,42]</w:t>
      </w:r>
      <w:r w:rsidR="00860F13" w:rsidRPr="00B72D53">
        <w:rPr>
          <w:color w:val="000000" w:themeColor="text1"/>
        </w:rPr>
        <w:fldChar w:fldCharType="end"/>
      </w:r>
      <w:r w:rsidR="0097373A" w:rsidRPr="00B72D53">
        <w:rPr>
          <w:color w:val="000000" w:themeColor="text1"/>
        </w:rPr>
        <w:t>.</w:t>
      </w:r>
      <w:r w:rsidR="00D34CE5" w:rsidRPr="00B72D53">
        <w:rPr>
          <w:color w:val="000000" w:themeColor="text1"/>
        </w:rPr>
        <w:t xml:space="preserve"> </w:t>
      </w:r>
      <w:r w:rsidR="00A21B6D" w:rsidRPr="00B72D53">
        <w:rPr>
          <w:color w:val="000000" w:themeColor="text1"/>
        </w:rPr>
        <w:t>To further understand th</w:t>
      </w:r>
      <w:r w:rsidR="0097373A" w:rsidRPr="00B72D53">
        <w:rPr>
          <w:color w:val="000000" w:themeColor="text1"/>
        </w:rPr>
        <w:t>is phenomenon</w:t>
      </w:r>
      <w:r w:rsidR="00A21B6D" w:rsidRPr="00B72D53">
        <w:rPr>
          <w:color w:val="000000" w:themeColor="text1"/>
        </w:rPr>
        <w:t xml:space="preserve"> </w:t>
      </w:r>
      <w:r w:rsidR="004B6C23" w:rsidRPr="00B72D53">
        <w:rPr>
          <w:color w:val="000000" w:themeColor="text1"/>
        </w:rPr>
        <w:t xml:space="preserve">simulations were </w:t>
      </w:r>
      <w:r w:rsidR="00675818" w:rsidRPr="00B72D53">
        <w:rPr>
          <w:color w:val="000000" w:themeColor="text1"/>
        </w:rPr>
        <w:t xml:space="preserve">performed </w:t>
      </w:r>
      <w:r w:rsidR="00A61E6B" w:rsidRPr="00B72D53">
        <w:rPr>
          <w:color w:val="000000" w:themeColor="text1"/>
        </w:rPr>
        <w:t xml:space="preserve">for both 14 </w:t>
      </w:r>
      <w:r w:rsidR="00A61E6B" w:rsidRPr="00B72D53">
        <w:rPr>
          <w:rFonts w:cstheme="minorHAnsi"/>
          <w:color w:val="000000" w:themeColor="text1"/>
        </w:rPr>
        <w:t>µ</w:t>
      </w:r>
      <w:r w:rsidR="00A61E6B" w:rsidRPr="00B72D53">
        <w:rPr>
          <w:color w:val="000000" w:themeColor="text1"/>
        </w:rPr>
        <w:t>m and 60</w:t>
      </w:r>
      <w:r w:rsidR="00A61E6B" w:rsidRPr="00B72D53">
        <w:rPr>
          <w:rFonts w:cstheme="minorHAnsi"/>
          <w:color w:val="000000" w:themeColor="text1"/>
        </w:rPr>
        <w:t xml:space="preserve"> µ</w:t>
      </w:r>
      <w:r w:rsidR="00A61E6B" w:rsidRPr="00B72D53">
        <w:rPr>
          <w:color w:val="000000" w:themeColor="text1"/>
        </w:rPr>
        <w:t>m diameter spheres using Gaussian beam illumination with a numerical aperture (NA) of 1.2 as used in experiments. The PNJ is observed both under plane wave and focused illumination conditions</w:t>
      </w:r>
      <w:r w:rsidR="00533E9A" w:rsidRPr="00B72D53">
        <w:rPr>
          <w:color w:val="000000" w:themeColor="text1"/>
        </w:rPr>
        <w:t xml:space="preserve"> </w:t>
      </w:r>
      <w:r w:rsidR="009F707D" w:rsidRPr="00B72D53">
        <w:rPr>
          <w:color w:val="000000" w:themeColor="text1"/>
        </w:rPr>
        <w:t>(</w:t>
      </w:r>
      <w:r w:rsidR="00844F79" w:rsidRPr="00B72D53">
        <w:rPr>
          <w:color w:val="000000" w:themeColor="text1"/>
        </w:rPr>
        <w:fldChar w:fldCharType="begin"/>
      </w:r>
      <w:r w:rsidR="00844F79" w:rsidRPr="00B72D53">
        <w:rPr>
          <w:color w:val="000000" w:themeColor="text1"/>
        </w:rPr>
        <w:instrText xml:space="preserve"> REF _Ref47534656 \h </w:instrText>
      </w:r>
      <w:r w:rsidR="00795DE9" w:rsidRPr="00B72D53">
        <w:rPr>
          <w:color w:val="000000" w:themeColor="text1"/>
        </w:rPr>
        <w:instrText xml:space="preserve"> \* MERGEFORMAT </w:instrText>
      </w:r>
      <w:r w:rsidR="00844F79" w:rsidRPr="00B72D53">
        <w:rPr>
          <w:color w:val="000000" w:themeColor="text1"/>
        </w:rPr>
      </w:r>
      <w:r w:rsidR="00844F79" w:rsidRPr="00B72D53">
        <w:rPr>
          <w:color w:val="000000" w:themeColor="text1"/>
        </w:rPr>
        <w:fldChar w:fldCharType="separate"/>
      </w:r>
      <w:r w:rsidR="0035768C" w:rsidRPr="00B72D53">
        <w:rPr>
          <w:color w:val="000000" w:themeColor="text1"/>
        </w:rPr>
        <w:t>Figure 2</w:t>
      </w:r>
      <w:r w:rsidR="00844F79" w:rsidRPr="00B72D53">
        <w:rPr>
          <w:color w:val="000000" w:themeColor="text1"/>
        </w:rPr>
        <w:fldChar w:fldCharType="end"/>
      </w:r>
      <w:r w:rsidR="009F707D" w:rsidRPr="00B72D53">
        <w:rPr>
          <w:color w:val="000000" w:themeColor="text1"/>
        </w:rPr>
        <w:t>)</w:t>
      </w:r>
      <w:r w:rsidR="00A61E6B" w:rsidRPr="00B72D53">
        <w:rPr>
          <w:color w:val="000000" w:themeColor="text1"/>
        </w:rPr>
        <w:t xml:space="preserve">, however it is seen that the PNJ maximum moves much closer to the surface of the sphere under focused </w:t>
      </w:r>
      <w:r w:rsidR="004A29E2" w:rsidRPr="00B72D53">
        <w:rPr>
          <w:color w:val="000000" w:themeColor="text1"/>
        </w:rPr>
        <w:t>G</w:t>
      </w:r>
      <w:r w:rsidR="00A61E6B" w:rsidRPr="00B72D53">
        <w:rPr>
          <w:color w:val="000000" w:themeColor="text1"/>
        </w:rPr>
        <w:t>aussian illumination</w:t>
      </w:r>
      <w:r w:rsidR="00533E9A" w:rsidRPr="00B72D53">
        <w:rPr>
          <w:color w:val="000000" w:themeColor="text1"/>
        </w:rPr>
        <w:t xml:space="preserve"> (</w:t>
      </w:r>
      <w:r w:rsidR="00533E9A" w:rsidRPr="00B72D53">
        <w:rPr>
          <w:color w:val="000000" w:themeColor="text1"/>
        </w:rPr>
        <w:fldChar w:fldCharType="begin"/>
      </w:r>
      <w:r w:rsidR="00533E9A" w:rsidRPr="00B72D53">
        <w:rPr>
          <w:color w:val="000000" w:themeColor="text1"/>
        </w:rPr>
        <w:instrText xml:space="preserve"> REF _Ref47347362 \h </w:instrText>
      </w:r>
      <w:r w:rsidR="00795DE9" w:rsidRPr="00B72D53">
        <w:rPr>
          <w:color w:val="000000" w:themeColor="text1"/>
        </w:rPr>
        <w:instrText xml:space="preserve"> \* MERGEFORMAT </w:instrText>
      </w:r>
      <w:r w:rsidR="00533E9A" w:rsidRPr="00B72D53">
        <w:rPr>
          <w:color w:val="000000" w:themeColor="text1"/>
        </w:rPr>
      </w:r>
      <w:r w:rsidR="00533E9A" w:rsidRPr="00B72D53">
        <w:rPr>
          <w:color w:val="000000" w:themeColor="text1"/>
        </w:rPr>
        <w:fldChar w:fldCharType="separate"/>
      </w:r>
      <w:r w:rsidR="0035768C" w:rsidRPr="00B72D53">
        <w:rPr>
          <w:color w:val="000000" w:themeColor="text1"/>
        </w:rPr>
        <w:t>Figure 3</w:t>
      </w:r>
      <w:r w:rsidR="00533E9A" w:rsidRPr="00B72D53">
        <w:rPr>
          <w:color w:val="000000" w:themeColor="text1"/>
        </w:rPr>
        <w:fldChar w:fldCharType="end"/>
      </w:r>
      <w:r w:rsidR="00533E9A" w:rsidRPr="00B72D53">
        <w:rPr>
          <w:color w:val="000000" w:themeColor="text1"/>
        </w:rPr>
        <w:t xml:space="preserve"> </w:t>
      </w:r>
      <w:r w:rsidR="00533E9A" w:rsidRPr="00B72D53">
        <w:rPr>
          <w:b/>
          <w:bCs/>
          <w:color w:val="000000" w:themeColor="text1"/>
        </w:rPr>
        <w:t>A</w:t>
      </w:r>
      <w:r w:rsidR="00A01CDB" w:rsidRPr="00B72D53">
        <w:rPr>
          <w:color w:val="000000" w:themeColor="text1"/>
        </w:rPr>
        <w:t>)</w:t>
      </w:r>
      <w:r w:rsidR="00A61E6B" w:rsidRPr="00B72D53">
        <w:rPr>
          <w:color w:val="000000" w:themeColor="text1"/>
        </w:rPr>
        <w:t>. This behaviour can be understood as the effect of a compound lens consisting of both microscope objective and the microsphere where the effective focus is shifted towards the sphere. Here the distance of the sphere with respect to the focus of the microscope is a critical parameter, z representing the distance of the microsphere end</w:t>
      </w:r>
      <w:r w:rsidR="008A7F69" w:rsidRPr="00B72D53">
        <w:rPr>
          <w:color w:val="000000" w:themeColor="text1"/>
        </w:rPr>
        <w:t>-</w:t>
      </w:r>
      <w:r w:rsidR="00A61E6B" w:rsidRPr="00B72D53">
        <w:rPr>
          <w:color w:val="000000" w:themeColor="text1"/>
        </w:rPr>
        <w:t>surface from the objective focus position in absence of the microsphere.</w:t>
      </w:r>
    </w:p>
    <w:p w14:paraId="33BC0C17" w14:textId="0AE01EA9" w:rsidR="002D0C77" w:rsidRPr="00B72D53" w:rsidRDefault="0017320A" w:rsidP="007B056A">
      <w:pPr>
        <w:keepNext/>
        <w:jc w:val="center"/>
        <w:rPr>
          <w:color w:val="000000" w:themeColor="text1"/>
        </w:rPr>
      </w:pPr>
      <w:r w:rsidRPr="00B72D53">
        <w:rPr>
          <w:noProof/>
          <w:color w:val="000000" w:themeColor="text1"/>
          <w:lang w:eastAsia="zh-CN"/>
        </w:rPr>
        <w:drawing>
          <wp:inline distT="0" distB="0" distL="0" distR="0" wp14:anchorId="4FD6A779" wp14:editId="0B7F3356">
            <wp:extent cx="4560543" cy="434936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99028" cy="4386067"/>
                    </a:xfrm>
                    <a:prstGeom prst="rect">
                      <a:avLst/>
                    </a:prstGeom>
                    <a:noFill/>
                  </pic:spPr>
                </pic:pic>
              </a:graphicData>
            </a:graphic>
          </wp:inline>
        </w:drawing>
      </w:r>
    </w:p>
    <w:p w14:paraId="61CC50AD" w14:textId="5AA1EC9F" w:rsidR="0017320A" w:rsidRPr="00B72D53" w:rsidRDefault="002D0C77" w:rsidP="008A7F69">
      <w:pPr>
        <w:pStyle w:val="Caption"/>
        <w:rPr>
          <w:iCs w:val="0"/>
        </w:rPr>
      </w:pPr>
      <w:bookmarkStart w:id="2" w:name="_Ref47534656"/>
      <w:r w:rsidRPr="00B72D53">
        <w:t xml:space="preserve">Figure </w:t>
      </w:r>
      <w:fldSimple w:instr=" SEQ Figure \* ARABIC ">
        <w:r w:rsidR="0035768C" w:rsidRPr="00B72D53">
          <w:rPr>
            <w:noProof/>
          </w:rPr>
          <w:t>2</w:t>
        </w:r>
      </w:fldSimple>
      <w:bookmarkEnd w:id="2"/>
      <w:r w:rsidRPr="00B72D53">
        <w:t xml:space="preserve"> </w:t>
      </w:r>
      <w:r w:rsidRPr="00B72D53">
        <w:rPr>
          <w:b/>
          <w:bCs/>
        </w:rPr>
        <w:t>Simulations</w:t>
      </w:r>
      <w:r w:rsidR="008C3033" w:rsidRPr="00B72D53">
        <w:rPr>
          <w:b/>
          <w:bCs/>
        </w:rPr>
        <w:t xml:space="preserve"> (2D)</w:t>
      </w:r>
      <w:r w:rsidRPr="00B72D53">
        <w:rPr>
          <w:b/>
          <w:bCs/>
        </w:rPr>
        <w:t xml:space="preserve"> of </w:t>
      </w:r>
      <w:r w:rsidR="004A29E2" w:rsidRPr="00B72D53">
        <w:rPr>
          <w:b/>
          <w:bCs/>
        </w:rPr>
        <w:t xml:space="preserve">photonic </w:t>
      </w:r>
      <w:r w:rsidRPr="00B72D53">
        <w:rPr>
          <w:b/>
          <w:bCs/>
        </w:rPr>
        <w:t xml:space="preserve">nanojet formation under plane wave vs </w:t>
      </w:r>
      <w:r w:rsidR="004A29E2" w:rsidRPr="00B72D53">
        <w:rPr>
          <w:b/>
          <w:bCs/>
        </w:rPr>
        <w:t>G</w:t>
      </w:r>
      <w:r w:rsidRPr="00B72D53">
        <w:rPr>
          <w:b/>
          <w:bCs/>
        </w:rPr>
        <w:t xml:space="preserve">aussian illumination using a numerical aperture (N.A.) of 1.2 for 60 </w:t>
      </w:r>
      <w:r w:rsidRPr="00B72D53">
        <w:rPr>
          <w:rFonts w:ascii="Symbol" w:hAnsi="Symbol"/>
          <w:b/>
          <w:bCs/>
        </w:rPr>
        <w:t></w:t>
      </w:r>
      <w:r w:rsidRPr="00B72D53">
        <w:rPr>
          <w:b/>
          <w:bCs/>
        </w:rPr>
        <w:t xml:space="preserve">m diameter (left column) and 14 </w:t>
      </w:r>
      <w:r w:rsidRPr="00B72D53">
        <w:rPr>
          <w:rFonts w:ascii="Symbol" w:hAnsi="Symbol"/>
          <w:b/>
          <w:bCs/>
        </w:rPr>
        <w:t></w:t>
      </w:r>
      <w:r w:rsidRPr="00B72D53">
        <w:rPr>
          <w:b/>
          <w:bCs/>
        </w:rPr>
        <w:t xml:space="preserve">m diameter (right column) spheres. </w:t>
      </w:r>
      <w:r w:rsidRPr="00B72D53">
        <w:rPr>
          <w:iCs w:val="0"/>
        </w:rPr>
        <w:t>Colo</w:t>
      </w:r>
      <w:r w:rsidRPr="00B72D53">
        <w:t>u</w:t>
      </w:r>
      <w:r w:rsidRPr="00B72D53">
        <w:rPr>
          <w:iCs w:val="0"/>
        </w:rPr>
        <w:t>r maps ind</w:t>
      </w:r>
      <w:r w:rsidRPr="00B72D53">
        <w:rPr>
          <w:i/>
          <w:iCs w:val="0"/>
        </w:rPr>
        <w:t>i</w:t>
      </w:r>
      <w:r w:rsidRPr="00B72D53">
        <w:rPr>
          <w:iCs w:val="0"/>
        </w:rPr>
        <w:t>cate field intensity in the y-polarization component E</w:t>
      </w:r>
      <w:r w:rsidRPr="00B72D53">
        <w:rPr>
          <w:iCs w:val="0"/>
          <w:vertAlign w:val="subscript"/>
        </w:rPr>
        <w:t>y</w:t>
      </w:r>
      <w:r w:rsidRPr="00B72D53">
        <w:rPr>
          <w:iCs w:val="0"/>
          <w:vertAlign w:val="superscript"/>
        </w:rPr>
        <w:t>2</w:t>
      </w:r>
      <w:r w:rsidRPr="00B72D53">
        <w:rPr>
          <w:iCs w:val="0"/>
        </w:rPr>
        <w:t xml:space="preserve"> for different illumination conditions corresponding to plane wave illumination (bottom) and a focused </w:t>
      </w:r>
      <w:r w:rsidR="008A7F69" w:rsidRPr="00B72D53">
        <w:rPr>
          <w:iCs w:val="0"/>
        </w:rPr>
        <w:t>G</w:t>
      </w:r>
      <w:r w:rsidRPr="00B72D53">
        <w:rPr>
          <w:iCs w:val="0"/>
        </w:rPr>
        <w:t xml:space="preserve">aussian beam with NA = 1.2. Different distances of the illumination focus from the sphere end surface, z, are shown in middle and </w:t>
      </w:r>
      <w:r w:rsidRPr="00B72D53">
        <w:rPr>
          <w:i/>
          <w:iCs w:val="0"/>
        </w:rPr>
        <w:t>t</w:t>
      </w:r>
      <w:r w:rsidRPr="00B72D53">
        <w:rPr>
          <w:iCs w:val="0"/>
        </w:rPr>
        <w:t xml:space="preserve">op rows as indicated in the figure. </w:t>
      </w:r>
      <w:r w:rsidRPr="00B72D53">
        <w:rPr>
          <w:iCs w:val="0"/>
        </w:rPr>
        <w:lastRenderedPageBreak/>
        <w:t xml:space="preserve">Coloured dashed lines represent the position of the maximum intensity of the PNJ for the three conditions for each sphere. Scale bars, 10 </w:t>
      </w:r>
      <w:r w:rsidRPr="00B72D53">
        <w:rPr>
          <w:rFonts w:ascii="Symbol" w:hAnsi="Symbol"/>
          <w:i/>
          <w:iCs w:val="0"/>
        </w:rPr>
        <w:t></w:t>
      </w:r>
      <w:r w:rsidRPr="00B72D53">
        <w:rPr>
          <w:iCs w:val="0"/>
        </w:rPr>
        <w:t>m.</w:t>
      </w:r>
    </w:p>
    <w:p w14:paraId="790F7401" w14:textId="77A5F0D2" w:rsidR="007C1109" w:rsidRPr="00B72D53" w:rsidRDefault="007C1109">
      <w:pPr>
        <w:rPr>
          <w:color w:val="000000" w:themeColor="text1"/>
        </w:rPr>
      </w:pPr>
      <w:r w:rsidRPr="00B72D53">
        <w:rPr>
          <w:color w:val="000000" w:themeColor="text1"/>
        </w:rPr>
        <w:t>As the PNJ moves closer to the sphere surface, the contribution of near-field components increases, resulting in a reduced spot size (</w:t>
      </w:r>
      <w:r w:rsidRPr="00B72D53">
        <w:rPr>
          <w:color w:val="000000" w:themeColor="text1"/>
        </w:rPr>
        <w:fldChar w:fldCharType="begin"/>
      </w:r>
      <w:r w:rsidRPr="00B72D53">
        <w:rPr>
          <w:color w:val="000000" w:themeColor="text1"/>
        </w:rPr>
        <w:instrText xml:space="preserve"> REF _Ref47347362 \h </w:instrText>
      </w:r>
      <w:r w:rsidR="00795DE9" w:rsidRPr="00B72D53">
        <w:rPr>
          <w:color w:val="000000" w:themeColor="text1"/>
        </w:rPr>
        <w:instrText xml:space="preserve"> \* MERGEFORMAT </w:instrText>
      </w:r>
      <w:r w:rsidRPr="00B72D53">
        <w:rPr>
          <w:color w:val="000000" w:themeColor="text1"/>
        </w:rPr>
      </w:r>
      <w:r w:rsidRPr="00B72D53">
        <w:rPr>
          <w:color w:val="000000" w:themeColor="text1"/>
        </w:rPr>
        <w:fldChar w:fldCharType="separate"/>
      </w:r>
      <w:r w:rsidR="0035768C" w:rsidRPr="00B72D53">
        <w:rPr>
          <w:color w:val="000000" w:themeColor="text1"/>
        </w:rPr>
        <w:t>Figure 3</w:t>
      </w:r>
      <w:r w:rsidRPr="00B72D53">
        <w:rPr>
          <w:color w:val="000000" w:themeColor="text1"/>
        </w:rPr>
        <w:fldChar w:fldCharType="end"/>
      </w:r>
      <w:r w:rsidRPr="00B72D53">
        <w:rPr>
          <w:color w:val="000000" w:themeColor="text1"/>
        </w:rPr>
        <w:t xml:space="preserve"> </w:t>
      </w:r>
      <w:r w:rsidRPr="00B72D53">
        <w:rPr>
          <w:b/>
          <w:bCs/>
          <w:color w:val="000000" w:themeColor="text1"/>
        </w:rPr>
        <w:t>B</w:t>
      </w:r>
      <w:r w:rsidRPr="00B72D53">
        <w:rPr>
          <w:color w:val="000000" w:themeColor="text1"/>
        </w:rPr>
        <w:t xml:space="preserve">). The smallest achievable </w:t>
      </w:r>
      <w:r w:rsidR="00833ADC" w:rsidRPr="00B72D53">
        <w:rPr>
          <w:color w:val="000000" w:themeColor="text1"/>
        </w:rPr>
        <w:t xml:space="preserve">single photon </w:t>
      </w:r>
      <w:r w:rsidRPr="00B72D53">
        <w:rPr>
          <w:color w:val="000000" w:themeColor="text1"/>
        </w:rPr>
        <w:t xml:space="preserve">PNJ </w:t>
      </w:r>
      <w:r w:rsidR="004A29E2" w:rsidRPr="00B72D53">
        <w:rPr>
          <w:color w:val="000000" w:themeColor="text1"/>
        </w:rPr>
        <w:t xml:space="preserve">waist </w:t>
      </w:r>
      <w:r w:rsidRPr="00B72D53">
        <w:rPr>
          <w:color w:val="000000" w:themeColor="text1"/>
        </w:rPr>
        <w:t>sizes in our</w:t>
      </w:r>
      <w:r w:rsidR="008C3033" w:rsidRPr="00B72D53">
        <w:rPr>
          <w:color w:val="000000" w:themeColor="text1"/>
        </w:rPr>
        <w:t xml:space="preserve"> </w:t>
      </w:r>
      <w:r w:rsidRPr="00B72D53">
        <w:rPr>
          <w:color w:val="000000" w:themeColor="text1"/>
        </w:rPr>
        <w:t xml:space="preserve">simulations are 285 nm and 235 nm for the 60 </w:t>
      </w:r>
      <w:r w:rsidRPr="00B72D53">
        <w:rPr>
          <w:rFonts w:cstheme="minorHAnsi"/>
          <w:color w:val="000000" w:themeColor="text1"/>
        </w:rPr>
        <w:t>µ</w:t>
      </w:r>
      <w:r w:rsidRPr="00B72D53">
        <w:rPr>
          <w:color w:val="000000" w:themeColor="text1"/>
        </w:rPr>
        <w:t xml:space="preserve">m and 14 </w:t>
      </w:r>
      <w:r w:rsidRPr="00B72D53">
        <w:rPr>
          <w:rFonts w:cstheme="minorHAnsi"/>
          <w:color w:val="000000" w:themeColor="text1"/>
        </w:rPr>
        <w:t>µ</w:t>
      </w:r>
      <w:r w:rsidRPr="00B72D53">
        <w:rPr>
          <w:color w:val="000000" w:themeColor="text1"/>
        </w:rPr>
        <w:t>m diameter spheres respectively</w:t>
      </w:r>
      <w:r w:rsidR="00FB384A" w:rsidRPr="00B72D53">
        <w:rPr>
          <w:color w:val="000000" w:themeColor="text1"/>
        </w:rPr>
        <w:t>, due to the</w:t>
      </w:r>
      <w:r w:rsidR="001C762A" w:rsidRPr="00B72D53">
        <w:rPr>
          <w:color w:val="000000" w:themeColor="text1"/>
        </w:rPr>
        <w:t xml:space="preserve"> square-law dependence of SH generation the size of the effective point-spread function</w:t>
      </w:r>
      <w:r w:rsidR="007D297A" w:rsidRPr="00B72D53">
        <w:rPr>
          <w:color w:val="000000" w:themeColor="text1"/>
        </w:rPr>
        <w:t xml:space="preserve"> </w:t>
      </w:r>
      <w:r w:rsidR="007F5DB0" w:rsidRPr="00B72D53">
        <w:rPr>
          <w:color w:val="000000" w:themeColor="text1"/>
        </w:rPr>
        <w:t>will be reduced</w:t>
      </w:r>
      <w:r w:rsidR="001C762A" w:rsidRPr="00B72D53">
        <w:rPr>
          <w:color w:val="000000" w:themeColor="text1"/>
        </w:rPr>
        <w:t xml:space="preserve"> by a factor of </w:t>
      </w:r>
      <w:r w:rsidR="007D297A" w:rsidRPr="00B72D53">
        <w:rPr>
          <w:rFonts w:cs="Times New Roman"/>
          <w:color w:val="000000" w:themeColor="text1"/>
        </w:rPr>
        <w:t>√</w:t>
      </w:r>
      <w:r w:rsidR="001C762A" w:rsidRPr="00B72D53">
        <w:rPr>
          <w:color w:val="000000" w:themeColor="text1"/>
        </w:rPr>
        <w:t>2</w:t>
      </w:r>
      <w:r w:rsidR="00DE4F1C" w:rsidRPr="00B72D53">
        <w:rPr>
          <w:color w:val="000000" w:themeColor="text1"/>
        </w:rPr>
        <w:t xml:space="preserve">, giving </w:t>
      </w:r>
      <w:r w:rsidR="005F0951" w:rsidRPr="00B72D53">
        <w:rPr>
          <w:color w:val="000000" w:themeColor="text1"/>
        </w:rPr>
        <w:t xml:space="preserve">approximate </w:t>
      </w:r>
      <w:r w:rsidR="00DE4F1C" w:rsidRPr="00B72D53">
        <w:rPr>
          <w:color w:val="000000" w:themeColor="text1"/>
        </w:rPr>
        <w:t xml:space="preserve">SHG spot sizes of </w:t>
      </w:r>
      <w:r w:rsidR="008F2963" w:rsidRPr="00B72D53">
        <w:rPr>
          <w:color w:val="000000" w:themeColor="text1"/>
        </w:rPr>
        <w:t>201 nm</w:t>
      </w:r>
      <w:r w:rsidR="00DE4F1C" w:rsidRPr="00B72D53">
        <w:rPr>
          <w:color w:val="000000" w:themeColor="text1"/>
        </w:rPr>
        <w:t xml:space="preserve"> and </w:t>
      </w:r>
      <w:r w:rsidR="0090014A" w:rsidRPr="00B72D53">
        <w:rPr>
          <w:color w:val="000000" w:themeColor="text1"/>
        </w:rPr>
        <w:t>166 nm</w:t>
      </w:r>
      <w:r w:rsidR="00DE4F1C" w:rsidRPr="00B72D53">
        <w:rPr>
          <w:color w:val="000000" w:themeColor="text1"/>
        </w:rPr>
        <w:t xml:space="preserve"> respectively</w:t>
      </w:r>
      <w:r w:rsidRPr="00B72D53">
        <w:rPr>
          <w:color w:val="000000" w:themeColor="text1"/>
        </w:rPr>
        <w:t xml:space="preserve">. The diffraction limited </w:t>
      </w:r>
      <w:r w:rsidR="002A3B82" w:rsidRPr="00B72D53">
        <w:rPr>
          <w:color w:val="000000" w:themeColor="text1"/>
        </w:rPr>
        <w:t>SHG resolution</w:t>
      </w:r>
      <w:r w:rsidR="005E6B08" w:rsidRPr="00B72D53">
        <w:rPr>
          <w:color w:val="000000" w:themeColor="text1"/>
        </w:rPr>
        <w:t xml:space="preserve"> for a</w:t>
      </w:r>
      <w:r w:rsidRPr="00B72D53">
        <w:rPr>
          <w:color w:val="000000" w:themeColor="text1"/>
        </w:rPr>
        <w:t xml:space="preserve"> 1.2 NA objective is </w:t>
      </w:r>
      <w:r w:rsidR="00C92797" w:rsidRPr="00B72D53">
        <w:rPr>
          <w:color w:val="000000" w:themeColor="text1"/>
        </w:rPr>
        <w:t xml:space="preserve">288 nm </w:t>
      </w:r>
      <w:r w:rsidRPr="00B72D53">
        <w:rPr>
          <w:color w:val="000000" w:themeColor="text1"/>
        </w:rPr>
        <w:t>and therefore the achieved spot sizes</w:t>
      </w:r>
      <w:r w:rsidR="007F5DB0" w:rsidRPr="00B72D53">
        <w:rPr>
          <w:color w:val="000000" w:themeColor="text1"/>
        </w:rPr>
        <w:t xml:space="preserve"> from simulations</w:t>
      </w:r>
      <w:r w:rsidRPr="00B72D53">
        <w:rPr>
          <w:color w:val="000000" w:themeColor="text1"/>
        </w:rPr>
        <w:t xml:space="preserve"> are well below the diffraction limit for this system and provide an explanation for the improved resolution observed in the experiments, this is in line with previously published results </w:t>
      </w:r>
      <w:r w:rsidRPr="00B72D53">
        <w:rPr>
          <w:color w:val="000000" w:themeColor="text1"/>
        </w:rPr>
        <w:fldChar w:fldCharType="begin" w:fldLock="1"/>
      </w:r>
      <w:r w:rsidR="00FB5B7E" w:rsidRPr="00B72D53">
        <w:rPr>
          <w:color w:val="000000" w:themeColor="text1"/>
        </w:rPr>
        <w:instrText xml:space="preserve">ADDIN CSL_CITATION {"citationItems":[{"id":"ITEM-1","itemData":{"DOI":"10.1021/acs.nanolett.6b01255","ISSN":"15306992","abstract":"Dielectric microspheres with appropriate refractive index can image objects with super-resolution, that is, with a precision well beyond the classical diffraction limit. A microsphere is also known to generate upon illumination a photonic nanojet, which is a scattered beam of light with a high-intensity main lobe and very narrow waist. Here, we report a systematic study of the imaging of water-immersed nanostructures by barium titanate glass microspheres of different size. A numerical study of the light propagation through a microsphere points out the light focusing capability of microspheres of different size and the waist of their photonic nanojet. The former correlates to the magnification factor of the virtual images obtained from linear test nanostructures, the biggest magnification being obtained with microspheres of </w:instrText>
      </w:r>
      <w:r w:rsidR="00FB5B7E" w:rsidRPr="00B72D53">
        <w:rPr>
          <w:rFonts w:ascii="Cambria Math" w:hAnsi="Cambria Math" w:cs="Cambria Math"/>
          <w:color w:val="000000" w:themeColor="text1"/>
        </w:rPr>
        <w:instrText>∼</w:instrText>
      </w:r>
      <w:r w:rsidR="00FB5B7E" w:rsidRPr="00B72D53">
        <w:rPr>
          <w:color w:val="000000" w:themeColor="text1"/>
        </w:rPr>
        <w:instrText>6</w:instrText>
      </w:r>
      <w:r w:rsidR="00FB5B7E" w:rsidRPr="00B72D53">
        <w:rPr>
          <w:rFonts w:cs="Times New Roman"/>
          <w:color w:val="000000" w:themeColor="text1"/>
        </w:rPr>
        <w:instrText>–</w:instrText>
      </w:r>
      <w:r w:rsidR="00FB5B7E" w:rsidRPr="00B72D53">
        <w:rPr>
          <w:color w:val="000000" w:themeColor="text1"/>
        </w:rPr>
        <w:instrText xml:space="preserve">7 </w:instrText>
      </w:r>
      <w:r w:rsidR="00FB5B7E" w:rsidRPr="00B72D53">
        <w:rPr>
          <w:rFonts w:cs="Times New Roman"/>
          <w:color w:val="000000" w:themeColor="text1"/>
        </w:rPr>
        <w:instrText>μ</w:instrText>
      </w:r>
      <w:r w:rsidR="00FB5B7E" w:rsidRPr="00B72D53">
        <w:rPr>
          <w:color w:val="000000" w:themeColor="text1"/>
        </w:rPr>
        <w:instrText>m in size. Analyzing the light intensity distribution of microscopy images allows determining analytically the point spread function of the optical system and thereby quantifies i...","author":[{"dropping-particle":"","family":"Yang","given":"Hui","non-dropping-particle":"","parse-names":false,"suffix":""},{"dropping-particle":"","family":"Trouillon","given":"Rapha??l","non-dropping-particle":"","parse-names":false,"suffix":""},{"dropping-particle":"","family":"Huszka","given":"Gergely","non-dropping-particle":"","parse-names":false,"suffix":""},{"dropping-particle":"","family":"Gijs","given":"Martin A M","non-dropping-particle":"","parse-names":false,"suffix":""}],"container-title":"Nano Letters","id":"ITEM-1","issue":"8","issued":{"date-parts":[["2016"]]},"page":"4862-4870","title":"Super-Resolution Imaging of a Dielectric Microsphere Is Governed by the Waist of Its Photonic Nanojet","type":"article-journal","volume":"16"},"uris":["http://www.mendeley.com/documents/?uuid=657cebbd-1705-446d-81a1-e8f490ec07e7"]}],"mendeley":{"formattedCitation":" [9]","plainTextFormattedCitation":" [9]","previouslyFormattedCitation":" [9]"},"properties":{"noteIndex":0},"schema":"https://github.com/citation-style-language/schema/raw/master/csl-citation.json"}</w:instrText>
      </w:r>
      <w:r w:rsidRPr="00B72D53">
        <w:rPr>
          <w:color w:val="000000" w:themeColor="text1"/>
        </w:rPr>
        <w:fldChar w:fldCharType="separate"/>
      </w:r>
      <w:r w:rsidR="0048703A" w:rsidRPr="00B72D53">
        <w:rPr>
          <w:noProof/>
          <w:color w:val="000000" w:themeColor="text1"/>
        </w:rPr>
        <w:t> [9]</w:t>
      </w:r>
      <w:r w:rsidRPr="00B72D53">
        <w:rPr>
          <w:color w:val="000000" w:themeColor="text1"/>
        </w:rPr>
        <w:fldChar w:fldCharType="end"/>
      </w:r>
      <w:r w:rsidR="004A29E2" w:rsidRPr="00B72D53">
        <w:rPr>
          <w:color w:val="000000" w:themeColor="text1"/>
        </w:rPr>
        <w:t xml:space="preserve">. </w:t>
      </w:r>
    </w:p>
    <w:p w14:paraId="007BB964" w14:textId="2BE18BD9" w:rsidR="00D63116" w:rsidRPr="00B72D53" w:rsidRDefault="00D63116" w:rsidP="007B056A">
      <w:pPr>
        <w:keepNext/>
        <w:jc w:val="center"/>
        <w:rPr>
          <w:color w:val="000000" w:themeColor="text1"/>
        </w:rPr>
      </w:pPr>
      <w:r w:rsidRPr="00B72D53">
        <w:rPr>
          <w:noProof/>
          <w:color w:val="000000" w:themeColor="text1"/>
          <w:lang w:eastAsia="zh-CN"/>
        </w:rPr>
        <w:drawing>
          <wp:inline distT="0" distB="0" distL="0" distR="0" wp14:anchorId="39A9C582" wp14:editId="2BFC3EF6">
            <wp:extent cx="4729723" cy="332364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t="3426"/>
                    <a:stretch/>
                  </pic:blipFill>
                  <pic:spPr bwMode="auto">
                    <a:xfrm>
                      <a:off x="0" y="0"/>
                      <a:ext cx="4750787" cy="3338448"/>
                    </a:xfrm>
                    <a:prstGeom prst="rect">
                      <a:avLst/>
                    </a:prstGeom>
                    <a:noFill/>
                    <a:ln>
                      <a:noFill/>
                    </a:ln>
                    <a:extLst>
                      <a:ext uri="{53640926-AAD7-44D8-BBD7-CCE9431645EC}">
                        <a14:shadowObscured xmlns:a14="http://schemas.microsoft.com/office/drawing/2010/main"/>
                      </a:ext>
                    </a:extLst>
                  </pic:spPr>
                </pic:pic>
              </a:graphicData>
            </a:graphic>
          </wp:inline>
        </w:drawing>
      </w:r>
    </w:p>
    <w:p w14:paraId="3E3B2A74" w14:textId="79D53780" w:rsidR="0055165B" w:rsidRPr="00B72D53" w:rsidRDefault="00D63116" w:rsidP="008A7F69">
      <w:pPr>
        <w:pStyle w:val="Caption"/>
      </w:pPr>
      <w:bookmarkStart w:id="3" w:name="_Ref47347362"/>
      <w:r w:rsidRPr="00B72D53">
        <w:t xml:space="preserve">Figure </w:t>
      </w:r>
      <w:fldSimple w:instr=" SEQ Figure \* ARABIC ">
        <w:r w:rsidR="0035768C" w:rsidRPr="00B72D53">
          <w:rPr>
            <w:noProof/>
          </w:rPr>
          <w:t>3</w:t>
        </w:r>
      </w:fldSimple>
      <w:bookmarkEnd w:id="3"/>
      <w:r w:rsidRPr="00B72D53">
        <w:t xml:space="preserve"> </w:t>
      </w:r>
      <w:r w:rsidR="008A7F69" w:rsidRPr="00B72D53">
        <w:t>Analysis of s</w:t>
      </w:r>
      <w:r w:rsidRPr="00B72D53">
        <w:t>imulations</w:t>
      </w:r>
      <w:r w:rsidR="0055165B" w:rsidRPr="00B72D53">
        <w:t xml:space="preserve"> </w:t>
      </w:r>
      <w:r w:rsidR="0055165B" w:rsidRPr="00B72D53">
        <w:rPr>
          <w:b/>
          <w:bCs/>
        </w:rPr>
        <w:t xml:space="preserve">of nanojet formation under </w:t>
      </w:r>
      <w:r w:rsidR="008A7F69" w:rsidRPr="00B72D53">
        <w:rPr>
          <w:b/>
          <w:bCs/>
        </w:rPr>
        <w:t>G</w:t>
      </w:r>
      <w:r w:rsidR="0055165B" w:rsidRPr="00B72D53">
        <w:rPr>
          <w:b/>
          <w:bCs/>
        </w:rPr>
        <w:t>aussian illumination. A</w:t>
      </w:r>
      <w:r w:rsidR="0055165B" w:rsidRPr="00B72D53">
        <w:t xml:space="preserve">: </w:t>
      </w:r>
      <w:r w:rsidR="00726538" w:rsidRPr="00B72D53">
        <w:t>N</w:t>
      </w:r>
      <w:r w:rsidR="0055165B" w:rsidRPr="00B72D53">
        <w:t xml:space="preserve">anojet focus position as a function of illuminating beam waist position. For a 60 </w:t>
      </w:r>
      <w:r w:rsidR="0055165B" w:rsidRPr="00B72D53">
        <w:rPr>
          <w:rFonts w:cstheme="minorHAnsi"/>
        </w:rPr>
        <w:t>µ</w:t>
      </w:r>
      <w:r w:rsidR="0055165B" w:rsidRPr="00B72D53">
        <w:t xml:space="preserve">m diameter sphere the nanojet first forms outside of the microsphere when the illuminating beam is focussed 60 </w:t>
      </w:r>
      <w:r w:rsidR="0055165B" w:rsidRPr="00B72D53">
        <w:rPr>
          <w:rFonts w:cstheme="minorHAnsi"/>
        </w:rPr>
        <w:t>µ</w:t>
      </w:r>
      <w:r w:rsidR="0055165B" w:rsidRPr="00B72D53">
        <w:t xml:space="preserve">m from the sphere surface as the illumination focus is moved further from the sphere the nanojet focus also moves further from the sphere surface. The same trend is true for smaller spheres however the nanojet focus first forms outside of the sphere when the illumination focus is ~15 </w:t>
      </w:r>
      <w:r w:rsidR="0055165B" w:rsidRPr="00B72D53">
        <w:rPr>
          <w:rFonts w:cstheme="minorHAnsi"/>
        </w:rPr>
        <w:t>µ</w:t>
      </w:r>
      <w:r w:rsidR="0055165B" w:rsidRPr="00B72D53">
        <w:t xml:space="preserve">m below the sphere surface. </w:t>
      </w:r>
      <w:r w:rsidR="0055165B" w:rsidRPr="00B72D53">
        <w:rPr>
          <w:b/>
          <w:bCs/>
        </w:rPr>
        <w:t>B:</w:t>
      </w:r>
      <w:r w:rsidR="0055165B" w:rsidRPr="00B72D53">
        <w:t xml:space="preserve"> Nanojet spot size as a function of illumination focus position. The nanojet produced by both sizes of sphere is narrowest when the illuminating beam is focussed close to the microsphere surface. The narrowest achievable spots are 285 nm and 235 nm for 60 </w:t>
      </w:r>
      <w:r w:rsidR="0055165B" w:rsidRPr="00B72D53">
        <w:rPr>
          <w:rFonts w:cstheme="minorHAnsi"/>
        </w:rPr>
        <w:t>µ</w:t>
      </w:r>
      <w:r w:rsidR="0055165B" w:rsidRPr="00B72D53">
        <w:t xml:space="preserve">m and 14 </w:t>
      </w:r>
      <w:r w:rsidR="0055165B" w:rsidRPr="00B72D53">
        <w:rPr>
          <w:rFonts w:cstheme="minorHAnsi"/>
        </w:rPr>
        <w:t>µ</w:t>
      </w:r>
      <w:r w:rsidR="0055165B" w:rsidRPr="00B72D53">
        <w:t xml:space="preserve">m diameter spheres respectively. Spots of a narrower width than this form inside of the microsphere and therefore cannot be used for imaging. </w:t>
      </w:r>
    </w:p>
    <w:p w14:paraId="600D4B3A" w14:textId="47E7D53E" w:rsidR="0003485D" w:rsidRPr="00B72D53" w:rsidRDefault="00961319" w:rsidP="009B7D8C">
      <w:pPr>
        <w:rPr>
          <w:color w:val="000000" w:themeColor="text1"/>
        </w:rPr>
      </w:pPr>
      <w:r w:rsidRPr="00B72D53">
        <w:rPr>
          <w:color w:val="000000" w:themeColor="text1"/>
        </w:rPr>
        <w:t>Whilst super-resolution is clearly demonstrated with PNJ-assisted SHG, a potential limitation is the restriction of the field-of-v</w:t>
      </w:r>
      <w:r w:rsidR="00F77000" w:rsidRPr="00B72D53">
        <w:rPr>
          <w:color w:val="000000" w:themeColor="text1"/>
        </w:rPr>
        <w:t xml:space="preserve">iew (FOV) given by one sphere. </w:t>
      </w:r>
      <w:r w:rsidR="00F77000" w:rsidRPr="00B72D53">
        <w:rPr>
          <w:color w:val="000000" w:themeColor="text1"/>
        </w:rPr>
        <w:fldChar w:fldCharType="begin"/>
      </w:r>
      <w:r w:rsidR="00F77000" w:rsidRPr="00B72D53">
        <w:rPr>
          <w:color w:val="000000" w:themeColor="text1"/>
        </w:rPr>
        <w:instrText xml:space="preserve"> REF _Ref24535923 \h </w:instrText>
      </w:r>
      <w:r w:rsidR="00F77000" w:rsidRPr="00B72D53">
        <w:rPr>
          <w:color w:val="000000" w:themeColor="text1"/>
        </w:rPr>
      </w:r>
      <w:r w:rsidR="00F77000" w:rsidRPr="00B72D53">
        <w:rPr>
          <w:color w:val="000000" w:themeColor="text1"/>
        </w:rPr>
        <w:fldChar w:fldCharType="separate"/>
      </w:r>
      <w:r w:rsidR="00F77000" w:rsidRPr="00B72D53">
        <w:rPr>
          <w:color w:val="000000" w:themeColor="text1"/>
        </w:rPr>
        <w:t xml:space="preserve">Figure </w:t>
      </w:r>
      <w:r w:rsidR="00F77000" w:rsidRPr="00B72D53">
        <w:rPr>
          <w:noProof/>
          <w:color w:val="000000" w:themeColor="text1"/>
        </w:rPr>
        <w:t>1</w:t>
      </w:r>
      <w:r w:rsidR="00F77000" w:rsidRPr="00B72D53">
        <w:rPr>
          <w:color w:val="000000" w:themeColor="text1"/>
        </w:rPr>
        <w:fldChar w:fldCharType="end"/>
      </w:r>
      <w:r w:rsidR="00F77000" w:rsidRPr="00B72D53">
        <w:rPr>
          <w:color w:val="000000" w:themeColor="text1"/>
        </w:rPr>
        <w:t xml:space="preserve">D </w:t>
      </w:r>
      <w:r w:rsidRPr="00B72D53">
        <w:rPr>
          <w:color w:val="000000" w:themeColor="text1"/>
        </w:rPr>
        <w:t>shows 4 distinguishable stripes due</w:t>
      </w:r>
      <w:r w:rsidR="00697E0F" w:rsidRPr="00B72D53">
        <w:rPr>
          <w:color w:val="000000" w:themeColor="text1"/>
        </w:rPr>
        <w:t xml:space="preserve"> to the location of the sphere</w:t>
      </w:r>
      <w:r w:rsidR="005940BB" w:rsidRPr="00B72D53">
        <w:rPr>
          <w:color w:val="000000" w:themeColor="text1"/>
        </w:rPr>
        <w:t xml:space="preserve"> on the sample</w:t>
      </w:r>
      <w:r w:rsidR="0048341E" w:rsidRPr="00B72D53">
        <w:rPr>
          <w:color w:val="000000" w:themeColor="text1"/>
        </w:rPr>
        <w:t xml:space="preserve"> as the field of view is limited by the sphere size</w:t>
      </w:r>
      <w:r w:rsidR="00697E0F" w:rsidRPr="00B72D53">
        <w:rPr>
          <w:color w:val="000000" w:themeColor="text1"/>
        </w:rPr>
        <w:t xml:space="preserve">. </w:t>
      </w:r>
      <w:r w:rsidRPr="00B72D53">
        <w:rPr>
          <w:color w:val="000000" w:themeColor="text1"/>
        </w:rPr>
        <w:t>We</w:t>
      </w:r>
      <w:r w:rsidR="00037905" w:rsidRPr="00B72D53">
        <w:rPr>
          <w:color w:val="000000" w:themeColor="text1"/>
        </w:rPr>
        <w:t xml:space="preserve"> </w:t>
      </w:r>
      <w:r w:rsidR="0003485D" w:rsidRPr="00B72D53">
        <w:rPr>
          <w:color w:val="000000" w:themeColor="text1"/>
        </w:rPr>
        <w:t xml:space="preserve">applied a </w:t>
      </w:r>
      <w:r w:rsidR="00037905" w:rsidRPr="00B72D53">
        <w:rPr>
          <w:color w:val="000000" w:themeColor="text1"/>
        </w:rPr>
        <w:t xml:space="preserve">simple multiplexing technique to allow rapid acquisition of multiple </w:t>
      </w:r>
      <w:r w:rsidR="003D335C" w:rsidRPr="00B72D53">
        <w:rPr>
          <w:color w:val="000000" w:themeColor="text1"/>
        </w:rPr>
        <w:t>SR</w:t>
      </w:r>
      <w:r w:rsidRPr="00B72D53">
        <w:rPr>
          <w:color w:val="000000" w:themeColor="text1"/>
        </w:rPr>
        <w:t>-SHG</w:t>
      </w:r>
      <w:r w:rsidR="00037905" w:rsidRPr="00B72D53">
        <w:rPr>
          <w:color w:val="000000" w:themeColor="text1"/>
        </w:rPr>
        <w:t xml:space="preserve"> images </w:t>
      </w:r>
      <w:r w:rsidR="00E532B5" w:rsidRPr="00B72D53">
        <w:rPr>
          <w:color w:val="000000" w:themeColor="text1"/>
        </w:rPr>
        <w:t>using</w:t>
      </w:r>
      <w:r w:rsidRPr="00B72D53">
        <w:rPr>
          <w:color w:val="000000" w:themeColor="text1"/>
        </w:rPr>
        <w:t xml:space="preserve"> </w:t>
      </w:r>
      <w:r w:rsidR="00AE1E6C" w:rsidRPr="00B72D53">
        <w:rPr>
          <w:color w:val="000000" w:themeColor="text1"/>
        </w:rPr>
        <w:t xml:space="preserve">self-assembled ordered </w:t>
      </w:r>
      <w:r w:rsidR="00AE1E6C" w:rsidRPr="00B72D53">
        <w:rPr>
          <w:color w:val="000000" w:themeColor="text1"/>
        </w:rPr>
        <w:lastRenderedPageBreak/>
        <w:t>arrays of spheres</w:t>
      </w:r>
      <w:r w:rsidR="00750149" w:rsidRPr="00B72D53">
        <w:rPr>
          <w:color w:val="000000" w:themeColor="text1"/>
        </w:rPr>
        <w:t xml:space="preserve"> (</w:t>
      </w:r>
      <w:r w:rsidR="00750149" w:rsidRPr="00B72D53">
        <w:rPr>
          <w:color w:val="000000" w:themeColor="text1"/>
        </w:rPr>
        <w:fldChar w:fldCharType="begin"/>
      </w:r>
      <w:r w:rsidR="00750149" w:rsidRPr="00B72D53">
        <w:rPr>
          <w:color w:val="000000" w:themeColor="text1"/>
        </w:rPr>
        <w:instrText xml:space="preserve"> REF _Ref22890680 \h </w:instrText>
      </w:r>
      <w:r w:rsidR="00795DE9" w:rsidRPr="00B72D53">
        <w:rPr>
          <w:color w:val="000000" w:themeColor="text1"/>
        </w:rPr>
        <w:instrText xml:space="preserve"> \* MERGEFORMAT </w:instrText>
      </w:r>
      <w:r w:rsidR="00750149" w:rsidRPr="00B72D53">
        <w:rPr>
          <w:color w:val="000000" w:themeColor="text1"/>
        </w:rPr>
      </w:r>
      <w:r w:rsidR="00750149" w:rsidRPr="00B72D53">
        <w:rPr>
          <w:color w:val="000000" w:themeColor="text1"/>
        </w:rPr>
        <w:fldChar w:fldCharType="separate"/>
      </w:r>
      <w:r w:rsidR="0035768C" w:rsidRPr="00B72D53">
        <w:rPr>
          <w:color w:val="000000" w:themeColor="text1"/>
        </w:rPr>
        <w:t>Figure 4</w:t>
      </w:r>
      <w:r w:rsidR="00750149" w:rsidRPr="00B72D53">
        <w:rPr>
          <w:color w:val="000000" w:themeColor="text1"/>
        </w:rPr>
        <w:fldChar w:fldCharType="end"/>
      </w:r>
      <w:r w:rsidR="00750149" w:rsidRPr="00B72D53">
        <w:rPr>
          <w:color w:val="000000" w:themeColor="text1"/>
        </w:rPr>
        <w:t xml:space="preserve"> inset)</w:t>
      </w:r>
      <w:r w:rsidRPr="00B72D53">
        <w:rPr>
          <w:color w:val="000000" w:themeColor="text1"/>
        </w:rPr>
        <w:t xml:space="preserve"> to overcome this limitation</w:t>
      </w:r>
      <w:r w:rsidR="00037905" w:rsidRPr="00B72D53">
        <w:rPr>
          <w:color w:val="000000" w:themeColor="text1"/>
        </w:rPr>
        <w:t xml:space="preserve">. </w:t>
      </w:r>
      <w:r w:rsidRPr="00B72D53">
        <w:rPr>
          <w:color w:val="000000" w:themeColor="text1"/>
        </w:rPr>
        <w:t xml:space="preserve">The magnification achieved is dependent on the size of the sphere used and the focal plane z-position </w:t>
      </w:r>
      <w:r w:rsidR="00750149" w:rsidRPr="00B72D53">
        <w:rPr>
          <w:color w:val="000000" w:themeColor="text1"/>
        </w:rPr>
        <w:t>(</w:t>
      </w:r>
      <w:r w:rsidR="00F77000" w:rsidRPr="00B72D53">
        <w:rPr>
          <w:color w:val="000000" w:themeColor="text1"/>
        </w:rPr>
        <w:t>Figure S</w:t>
      </w:r>
      <w:r w:rsidR="009B7D8C" w:rsidRPr="00B72D53">
        <w:rPr>
          <w:color w:val="000000" w:themeColor="text1"/>
        </w:rPr>
        <w:t>4</w:t>
      </w:r>
      <w:r w:rsidR="00750149" w:rsidRPr="00B72D53">
        <w:rPr>
          <w:color w:val="000000" w:themeColor="text1"/>
        </w:rPr>
        <w:t>)</w:t>
      </w:r>
      <w:r w:rsidRPr="00B72D53">
        <w:rPr>
          <w:color w:val="000000" w:themeColor="text1"/>
        </w:rPr>
        <w:t>. Therefore, if taken with an array of spheres, the image from neighbouring spheres can overlap</w:t>
      </w:r>
      <w:r w:rsidR="00703D69" w:rsidRPr="00B72D53">
        <w:rPr>
          <w:color w:val="000000" w:themeColor="text1"/>
        </w:rPr>
        <w:t xml:space="preserve"> and hence needs to be optimised. </w:t>
      </w:r>
      <w:r w:rsidRPr="00B72D53">
        <w:rPr>
          <w:color w:val="000000" w:themeColor="text1"/>
        </w:rPr>
        <w:t>With a</w:t>
      </w:r>
      <w:r w:rsidR="00C56754" w:rsidRPr="00B72D53">
        <w:rPr>
          <w:color w:val="000000" w:themeColor="text1"/>
        </w:rPr>
        <w:t xml:space="preserve"> 60</w:t>
      </w:r>
      <w:r w:rsidRPr="00B72D53">
        <w:rPr>
          <w:color w:val="000000" w:themeColor="text1"/>
        </w:rPr>
        <w:t xml:space="preserve"> </w:t>
      </w:r>
      <w:r w:rsidR="00C56754" w:rsidRPr="00B72D53">
        <w:rPr>
          <w:rFonts w:cs="Times New Roman"/>
          <w:color w:val="000000" w:themeColor="text1"/>
        </w:rPr>
        <w:t>µ</w:t>
      </w:r>
      <w:r w:rsidR="00C56754" w:rsidRPr="00B72D53">
        <w:rPr>
          <w:color w:val="000000" w:themeColor="text1"/>
        </w:rPr>
        <w:t>m diameter sphere a focal position of z=70</w:t>
      </w:r>
      <w:r w:rsidR="006B1A2F" w:rsidRPr="00B72D53">
        <w:rPr>
          <w:color w:val="000000" w:themeColor="text1"/>
        </w:rPr>
        <w:t xml:space="preserve"> </w:t>
      </w:r>
      <w:r w:rsidR="00C56754" w:rsidRPr="00B72D53">
        <w:rPr>
          <w:rFonts w:cs="Times New Roman"/>
          <w:color w:val="000000" w:themeColor="text1"/>
        </w:rPr>
        <w:t>µ</w:t>
      </w:r>
      <w:r w:rsidR="00C56754" w:rsidRPr="00B72D53">
        <w:rPr>
          <w:color w:val="000000" w:themeColor="text1"/>
        </w:rPr>
        <w:t xml:space="preserve">m </w:t>
      </w:r>
      <w:r w:rsidR="00703D69" w:rsidRPr="00B72D53">
        <w:rPr>
          <w:color w:val="000000" w:themeColor="text1"/>
        </w:rPr>
        <w:t xml:space="preserve">was found to be the </w:t>
      </w:r>
      <w:r w:rsidR="00EC7E39" w:rsidRPr="00B72D53">
        <w:rPr>
          <w:color w:val="000000" w:themeColor="text1"/>
        </w:rPr>
        <w:t>optimum to maximise resolution whi</w:t>
      </w:r>
      <w:r w:rsidR="000A522E" w:rsidRPr="00B72D53">
        <w:rPr>
          <w:color w:val="000000" w:themeColor="text1"/>
        </w:rPr>
        <w:t>lst avoiding overlap of images</w:t>
      </w:r>
      <w:r w:rsidRPr="00B72D53">
        <w:rPr>
          <w:color w:val="000000" w:themeColor="text1"/>
        </w:rPr>
        <w:t xml:space="preserve"> (</w:t>
      </w:r>
      <w:r w:rsidRPr="00B72D53">
        <w:rPr>
          <w:color w:val="000000" w:themeColor="text1"/>
        </w:rPr>
        <w:fldChar w:fldCharType="begin"/>
      </w:r>
      <w:r w:rsidRPr="00B72D53">
        <w:rPr>
          <w:color w:val="000000" w:themeColor="text1"/>
        </w:rPr>
        <w:instrText xml:space="preserve"> REF _Ref11919058 \h </w:instrText>
      </w:r>
      <w:r w:rsidR="00795DE9" w:rsidRPr="00B72D53">
        <w:rPr>
          <w:color w:val="000000" w:themeColor="text1"/>
        </w:rPr>
        <w:instrText xml:space="preserve"> \* MERGEFORMAT </w:instrText>
      </w:r>
      <w:r w:rsidRPr="00B72D53">
        <w:rPr>
          <w:color w:val="000000" w:themeColor="text1"/>
        </w:rPr>
      </w:r>
      <w:r w:rsidRPr="00B72D53">
        <w:rPr>
          <w:color w:val="000000" w:themeColor="text1"/>
        </w:rPr>
        <w:fldChar w:fldCharType="separate"/>
      </w:r>
      <w:r w:rsidR="0035768C" w:rsidRPr="00B72D53">
        <w:rPr>
          <w:color w:val="000000" w:themeColor="text1"/>
        </w:rPr>
        <w:t>Figure 4</w:t>
      </w:r>
      <w:r w:rsidRPr="00B72D53">
        <w:rPr>
          <w:color w:val="000000" w:themeColor="text1"/>
        </w:rPr>
        <w:fldChar w:fldCharType="end"/>
      </w:r>
      <w:r w:rsidRPr="00B72D53">
        <w:rPr>
          <w:color w:val="000000" w:themeColor="text1"/>
        </w:rPr>
        <w:t>)</w:t>
      </w:r>
      <w:r w:rsidR="00703D69" w:rsidRPr="00B72D53">
        <w:rPr>
          <w:color w:val="000000" w:themeColor="text1"/>
        </w:rPr>
        <w:t xml:space="preserve">. </w:t>
      </w:r>
      <w:r w:rsidR="003570A7" w:rsidRPr="00B72D53">
        <w:rPr>
          <w:rFonts w:eastAsia="Times New Roman"/>
          <w:color w:val="000000" w:themeColor="text1"/>
        </w:rPr>
        <w:t xml:space="preserve">The close packing of spheres allows for maximal effective imaging FOV without moving the sphere array. The FOV of a single sphere is smaller than the diameter of the sphere (Ø~15 </w:t>
      </w:r>
      <w:r w:rsidR="003570A7" w:rsidRPr="00B72D53">
        <w:rPr>
          <w:rFonts w:eastAsia="Times New Roman" w:cstheme="minorHAnsi"/>
          <w:color w:val="000000" w:themeColor="text1"/>
        </w:rPr>
        <w:t>μ</w:t>
      </w:r>
      <w:r w:rsidR="003570A7" w:rsidRPr="00B72D53">
        <w:rPr>
          <w:rFonts w:eastAsia="Times New Roman"/>
          <w:color w:val="000000" w:themeColor="text1"/>
        </w:rPr>
        <w:t>m</w:t>
      </w:r>
      <w:r w:rsidR="003570A7" w:rsidRPr="00B72D53">
        <w:rPr>
          <w:rFonts w:eastAsia="Times New Roman"/>
          <w:color w:val="000000" w:themeColor="text1"/>
          <w:vertAlign w:val="superscript"/>
        </w:rPr>
        <w:t xml:space="preserve"> </w:t>
      </w:r>
      <w:r w:rsidR="003570A7" w:rsidRPr="00B72D53">
        <w:rPr>
          <w:rFonts w:eastAsia="Times New Roman"/>
          <w:color w:val="000000" w:themeColor="text1"/>
        </w:rPr>
        <w:t xml:space="preserve">for Ø = 60 </w:t>
      </w:r>
      <w:r w:rsidR="003570A7" w:rsidRPr="00B72D53">
        <w:rPr>
          <w:rFonts w:eastAsia="Times New Roman" w:cstheme="minorHAnsi"/>
          <w:color w:val="000000" w:themeColor="text1"/>
        </w:rPr>
        <w:t>μ</w:t>
      </w:r>
      <w:r w:rsidR="003570A7" w:rsidRPr="00B72D53">
        <w:rPr>
          <w:rFonts w:eastAsia="Times New Roman"/>
          <w:color w:val="000000" w:themeColor="text1"/>
        </w:rPr>
        <w:t xml:space="preserve">m sphere) thus there are unimaged portions between spheres. </w:t>
      </w:r>
      <w:r w:rsidR="00703D69" w:rsidRPr="00B72D53">
        <w:rPr>
          <w:color w:val="000000" w:themeColor="text1"/>
        </w:rPr>
        <w:t>Although not</w:t>
      </w:r>
      <w:r w:rsidR="006D192A" w:rsidRPr="00B72D53">
        <w:rPr>
          <w:color w:val="000000" w:themeColor="text1"/>
        </w:rPr>
        <w:t xml:space="preserve"> demonstrated</w:t>
      </w:r>
      <w:r w:rsidR="00703D69" w:rsidRPr="00B72D53">
        <w:rPr>
          <w:color w:val="000000" w:themeColor="text1"/>
        </w:rPr>
        <w:t xml:space="preserve"> for SR-SHG, </w:t>
      </w:r>
      <w:r w:rsidR="0065798F" w:rsidRPr="00B72D53">
        <w:rPr>
          <w:color w:val="000000" w:themeColor="text1"/>
        </w:rPr>
        <w:t xml:space="preserve">multiple spheres </w:t>
      </w:r>
      <w:r w:rsidR="00720780" w:rsidRPr="00B72D53">
        <w:rPr>
          <w:color w:val="000000" w:themeColor="text1"/>
        </w:rPr>
        <w:t xml:space="preserve">and image stitching </w:t>
      </w:r>
      <w:r w:rsidR="006D192A" w:rsidRPr="00B72D53">
        <w:rPr>
          <w:color w:val="000000" w:themeColor="text1"/>
        </w:rPr>
        <w:t xml:space="preserve">has been used </w:t>
      </w:r>
      <w:r w:rsidR="00720780" w:rsidRPr="00B72D53">
        <w:rPr>
          <w:color w:val="000000" w:themeColor="text1"/>
        </w:rPr>
        <w:t xml:space="preserve">to </w:t>
      </w:r>
      <w:r w:rsidR="00C77410" w:rsidRPr="00B72D53">
        <w:rPr>
          <w:color w:val="000000" w:themeColor="text1"/>
        </w:rPr>
        <w:t>reconstruct</w:t>
      </w:r>
      <w:r w:rsidR="00720780" w:rsidRPr="00B72D53">
        <w:rPr>
          <w:color w:val="000000" w:themeColor="text1"/>
        </w:rPr>
        <w:t xml:space="preserve"> composite FOVs</w:t>
      </w:r>
      <w:r w:rsidR="00720780" w:rsidRPr="00B72D53">
        <w:rPr>
          <w:color w:val="000000" w:themeColor="text1"/>
        </w:rPr>
        <w:fldChar w:fldCharType="begin" w:fldLock="1"/>
      </w:r>
      <w:r w:rsidR="00DC6643" w:rsidRPr="00B72D53">
        <w:rPr>
          <w:color w:val="000000" w:themeColor="text1"/>
        </w:rPr>
        <w:instrText>ADDIN CSL_CITATION {"citationItems":[{"id":"ITEM-1","itemData":{"DOI":"10.1038/s41598-017-19039-6","ISSN":"2045-2322","author":[{"dropping-particle":"","family":"Huszka","given":"Gergely","non-dropping-particle":"","parse-names":false,"suffix":""},{"dropping-particle":"","family":"Gijs","given":"Martin A. M.","non-dropping-particle":"","parse-names":false,"suffix":""}],"container-title":"Scientific Reports","id":"ITEM-1","issued":{"date-parts":[["2018","12","12"]]},"page":"601","publisher":"Springer US","title":"Turning a normal microscope into a super-resolution instrument using a scanning microlens array","type":"article-journal","volume":"8"},"uris":["http://www.mendeley.com/documents/?uuid=9ad8a054-e763-4486-8e3b-1f35fb2c1fe1"]},{"id":"ITEM-2","itemData":{"DOI":"10.1364/OE.23.025854","ISSN":"1094-4087","abstract":"Here we report enhanced confocal Raman detection with large-area and ultra-long working distance by capping dielectric microsphere array. Microspheres have been found to provide three channels for Raman scattering enhancement, including localized photonic nanojets, directional antenna effects, and whispering-gallery modes. The maximum enhancement ratio of Raman intensity is up to 14.6 using 4.94-μm-diameter polystyrene (PS) microspheres. Investigation on the directional antenna effect of microsphere reveals that the microsphere array confines electromagnetic (EM) waves to a narrow distribution with small divergent angles, by which the signal-to-noise ratio is retained and the offset of focal plane position from sample surface can be up to ± 7.5 mm. The present work reduces the requirement of focusing in confocal Raman detection and hence makes the large-area detection possible via rapid mapping. It opens up a simple approach for high-sensitivity Raman detection of 3D-structured surface.","author":[{"dropping-particle":"","family":"Yan","given":"Yinzhou","non-dropping-particle":"","parse-names":false,"suffix":""},{"dropping-particle":"","family":"Xing","given":"Cheng","non-dropping-particle":"","parse-names":false,"suffix":""},{"dropping-particle":"","family":"Jia","given":"Yanhua","non-dropping-particle":"","parse-names":false,"suffix":""},{"dropping-particle":"","family":"Zeng","given":"Yong","non-dropping-particle":"","parse-names":false,"suffix":""},{"dropping-particle":"","family":"Zhao","given":"Yan","non-dropping-particle":"","parse-names":false,"suffix":""},{"dropping-particle":"","family":"Jiang","given":"Yijian","non-dropping-particle":"","parse-names":false,"suffix":""}],"container-title":"Optics Express","id":"ITEM-2","issue":"20","issued":{"date-parts":[["2015"]]},"page":"25854-25865","title":"Self-assembled dielectric microsphere array enhanced Raman scattering for large-area and ultra-long working distance confocal detection","type":"article-journal","volume":"23"},"uris":["http://www.mendeley.com/documents/?uuid=0e40616f-b48c-49d4-9b85-36782678d5ad"]},{"id":"ITEM-3","itemData":{"DOI":"10.1016/j.apsusc.2019.144375","ISSN":"0169-4332","author":[{"dropping-particle":"","family":"Zhang","given":"Tianyao","non-dropping-particle":"","parse-names":false,"suffix":""},{"dropping-particle":"","family":"Li","given":"Pan","non-dropping-particle":"","parse-names":false,"suffix":""},{"dropping-particle":"","family":"Yu","given":"Haibo","non-dropping-particle":"","parse-names":false,"suffix":""},{"dropping-particle":"","family":"Wang","given":"Feifei","non-dropping-particle":"","parse-names":false,"suffix":""},{"dropping-particle":"","family":"Wang","given":"Xiaoduo","non-dropping-particle":"","parse-names":false,"suffix":""},{"dropping-particle":"","family":"Yang","given":"Tie","non-dropping-particle":"","parse-names":false,"suffix":""}],"container-title":"Applied Surface Science","id":"ITEM-3","issued":{"date-parts":[["2019"]]},"page":"144375","title":"Fabrication of Flexible Microlens Arrays for Parallel Super-Resolution Imaging","type":"article-journal","volume":"504"},"uris":["http://www.mendeley.com/documents/?uuid=bbb26a15-0a36-4c00-a749-ccb2f522b133"]}],"mendeley":{"formattedCitation":" [43–45]","plainTextFormattedCitation":" [43–45]","previouslyFormattedCitation":" [43–45]"},"properties":{"noteIndex":0},"schema":"https://github.com/citation-style-language/schema/raw/master/csl-citation.json"}</w:instrText>
      </w:r>
      <w:r w:rsidR="00720780" w:rsidRPr="00B72D53">
        <w:rPr>
          <w:color w:val="000000" w:themeColor="text1"/>
        </w:rPr>
        <w:fldChar w:fldCharType="separate"/>
      </w:r>
      <w:r w:rsidR="00D331D7" w:rsidRPr="00B72D53">
        <w:rPr>
          <w:noProof/>
          <w:color w:val="000000" w:themeColor="text1"/>
        </w:rPr>
        <w:t> [43–45]</w:t>
      </w:r>
      <w:r w:rsidR="00720780" w:rsidRPr="00B72D53">
        <w:rPr>
          <w:color w:val="000000" w:themeColor="text1"/>
        </w:rPr>
        <w:fldChar w:fldCharType="end"/>
      </w:r>
      <w:r w:rsidR="00A44C63" w:rsidRPr="00B72D53">
        <w:rPr>
          <w:color w:val="000000" w:themeColor="text1"/>
        </w:rPr>
        <w:t xml:space="preserve"> and can be applied to our approach</w:t>
      </w:r>
      <w:r w:rsidR="006D192A" w:rsidRPr="00B72D53">
        <w:rPr>
          <w:color w:val="000000" w:themeColor="text1"/>
        </w:rPr>
        <w:t>. O</w:t>
      </w:r>
      <w:r w:rsidR="00720780" w:rsidRPr="00B72D53">
        <w:rPr>
          <w:color w:val="000000" w:themeColor="text1"/>
        </w:rPr>
        <w:t xml:space="preserve">ur approach </w:t>
      </w:r>
      <w:r w:rsidR="006D192A" w:rsidRPr="00B72D53">
        <w:rPr>
          <w:color w:val="000000" w:themeColor="text1"/>
        </w:rPr>
        <w:t>retains</w:t>
      </w:r>
      <w:r w:rsidR="00720780" w:rsidRPr="00B72D53">
        <w:rPr>
          <w:color w:val="000000" w:themeColor="text1"/>
        </w:rPr>
        <w:t xml:space="preserve"> the advantage </w:t>
      </w:r>
      <w:r w:rsidR="006D192A" w:rsidRPr="00B72D53">
        <w:rPr>
          <w:color w:val="000000" w:themeColor="text1"/>
        </w:rPr>
        <w:t xml:space="preserve">of simplicity </w:t>
      </w:r>
      <w:r w:rsidR="00720780" w:rsidRPr="00B72D53">
        <w:rPr>
          <w:color w:val="000000" w:themeColor="text1"/>
        </w:rPr>
        <w:t xml:space="preserve">whilst </w:t>
      </w:r>
      <w:r w:rsidR="006D192A" w:rsidRPr="00B72D53">
        <w:rPr>
          <w:color w:val="000000" w:themeColor="text1"/>
        </w:rPr>
        <w:t>offering</w:t>
      </w:r>
      <w:r w:rsidR="00720780" w:rsidRPr="00B72D53">
        <w:rPr>
          <w:color w:val="000000" w:themeColor="text1"/>
        </w:rPr>
        <w:t xml:space="preserve"> increased speed of data acquisition relative to single sphere approaches</w:t>
      </w:r>
      <w:r w:rsidR="006D192A" w:rsidRPr="00B72D53">
        <w:rPr>
          <w:color w:val="000000" w:themeColor="text1"/>
        </w:rPr>
        <w:t xml:space="preserve"> and most importantly is demonstrated for label-free laser-scanning nanoscopy</w:t>
      </w:r>
      <w:r w:rsidR="009B7D8C" w:rsidRPr="00B72D53">
        <w:rPr>
          <w:color w:val="000000" w:themeColor="text1"/>
        </w:rPr>
        <w:t xml:space="preserve"> (specifically </w:t>
      </w:r>
      <w:r w:rsidR="006D192A" w:rsidRPr="00B72D53">
        <w:rPr>
          <w:color w:val="000000" w:themeColor="text1"/>
        </w:rPr>
        <w:t>SR-SHG</w:t>
      </w:r>
      <w:r w:rsidR="009B7D8C" w:rsidRPr="00B72D53">
        <w:rPr>
          <w:color w:val="000000" w:themeColor="text1"/>
        </w:rPr>
        <w:t>)</w:t>
      </w:r>
      <w:r w:rsidR="00720780" w:rsidRPr="00B72D53">
        <w:rPr>
          <w:color w:val="000000" w:themeColor="text1"/>
        </w:rPr>
        <w:t>.</w:t>
      </w:r>
    </w:p>
    <w:p w14:paraId="790BE8C7" w14:textId="690E5698" w:rsidR="00070A93" w:rsidRPr="00B72D53" w:rsidRDefault="00276803" w:rsidP="00B562A5">
      <w:pPr>
        <w:keepNext/>
        <w:jc w:val="center"/>
        <w:rPr>
          <w:color w:val="000000" w:themeColor="text1"/>
        </w:rPr>
      </w:pPr>
      <w:r w:rsidRPr="00B72D53">
        <w:rPr>
          <w:noProof/>
          <w:color w:val="000000" w:themeColor="text1"/>
          <w:lang w:eastAsia="zh-CN"/>
        </w:rPr>
        <w:drawing>
          <wp:inline distT="0" distB="0" distL="0" distR="0" wp14:anchorId="53F8EFEF" wp14:editId="3DBA0A82">
            <wp:extent cx="4703684" cy="3092450"/>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757"/>
                    <a:stretch/>
                  </pic:blipFill>
                  <pic:spPr bwMode="auto">
                    <a:xfrm>
                      <a:off x="0" y="0"/>
                      <a:ext cx="4731995" cy="3111063"/>
                    </a:xfrm>
                    <a:prstGeom prst="rect">
                      <a:avLst/>
                    </a:prstGeom>
                    <a:noFill/>
                    <a:ln>
                      <a:noFill/>
                    </a:ln>
                    <a:extLst>
                      <a:ext uri="{53640926-AAD7-44D8-BBD7-CCE9431645EC}">
                        <a14:shadowObscured xmlns:a14="http://schemas.microsoft.com/office/drawing/2010/main"/>
                      </a:ext>
                    </a:extLst>
                  </pic:spPr>
                </pic:pic>
              </a:graphicData>
            </a:graphic>
          </wp:inline>
        </w:drawing>
      </w:r>
    </w:p>
    <w:p w14:paraId="58EE0C08" w14:textId="1B1978C6" w:rsidR="0003485D" w:rsidRPr="00B72D53" w:rsidRDefault="00070A93" w:rsidP="000A522E">
      <w:pPr>
        <w:pStyle w:val="Caption"/>
      </w:pPr>
      <w:bookmarkStart w:id="4" w:name="_Ref22890680"/>
      <w:bookmarkStart w:id="5" w:name="_Ref11919058"/>
      <w:bookmarkStart w:id="6" w:name="_Ref11919051"/>
      <w:r w:rsidRPr="00B72D53">
        <w:t xml:space="preserve">Figure </w:t>
      </w:r>
      <w:fldSimple w:instr=" SEQ Figure \* ARABIC ">
        <w:r w:rsidR="0035768C" w:rsidRPr="00B72D53">
          <w:rPr>
            <w:noProof/>
          </w:rPr>
          <w:t>4</w:t>
        </w:r>
      </w:fldSimple>
      <w:bookmarkEnd w:id="4"/>
      <w:bookmarkEnd w:id="5"/>
      <w:r w:rsidRPr="00B72D53">
        <w:t xml:space="preserve">: </w:t>
      </w:r>
      <w:r w:rsidRPr="00B72D53">
        <w:rPr>
          <w:b/>
        </w:rPr>
        <w:t>Arrayed spheres allow simultaneou</w:t>
      </w:r>
      <w:r w:rsidR="009C6FDD" w:rsidRPr="00B72D53">
        <w:rPr>
          <w:b/>
        </w:rPr>
        <w:t>s acquisition of multiple</w:t>
      </w:r>
      <w:r w:rsidRPr="00B72D53">
        <w:rPr>
          <w:b/>
        </w:rPr>
        <w:t xml:space="preserve"> </w:t>
      </w:r>
      <w:r w:rsidR="00276803" w:rsidRPr="00B72D53">
        <w:rPr>
          <w:b/>
        </w:rPr>
        <w:t>images.</w:t>
      </w:r>
      <w:r w:rsidR="00276803" w:rsidRPr="00B72D53">
        <w:t xml:space="preserve"> Images</w:t>
      </w:r>
      <w:r w:rsidR="00540249" w:rsidRPr="00B72D53">
        <w:t xml:space="preserve"> shown of a group of spheres deposit</w:t>
      </w:r>
      <w:r w:rsidR="008D4666" w:rsidRPr="00B72D53">
        <w:t>ed on a lung tissue sample, cyan</w:t>
      </w:r>
      <w:r w:rsidR="00540249" w:rsidRPr="00B72D53">
        <w:t xml:space="preserve"> signal is SHG</w:t>
      </w:r>
      <w:r w:rsidR="008D4666" w:rsidRPr="00B72D53">
        <w:t>,</w:t>
      </w:r>
      <w:r w:rsidR="00540249" w:rsidRPr="00B72D53">
        <w:t xml:space="preserve"> red signal is two photon excited fluorescence.</w:t>
      </w:r>
      <w:r w:rsidR="00EC7E39" w:rsidRPr="00B72D53">
        <w:t xml:space="preserve"> In the Z=</w:t>
      </w:r>
      <w:r w:rsidR="00B562A5" w:rsidRPr="00B72D53">
        <w:t>0</w:t>
      </w:r>
      <w:r w:rsidR="00EC7E39" w:rsidRPr="00B72D53">
        <w:t>0 image the locations of 4 neighbouring spheres can be seen</w:t>
      </w:r>
      <w:r w:rsidR="00A22C71" w:rsidRPr="00B72D53">
        <w:t xml:space="preserve"> i</w:t>
      </w:r>
      <w:r w:rsidR="00DB199A" w:rsidRPr="00B72D53">
        <w:t>ndicated by yellow circles</w:t>
      </w:r>
      <w:r w:rsidR="00EC7E39" w:rsidRPr="00B72D53">
        <w:t>, 3 of these contribute to clear FOVs when imaging through the spheres.</w:t>
      </w:r>
      <w:r w:rsidRPr="00B72D53">
        <w:t xml:space="preserve"> As the focal position is changed (Z</w:t>
      </w:r>
      <w:r w:rsidR="00A15C3A" w:rsidRPr="00B72D53">
        <w:t xml:space="preserve"> is increased</w:t>
      </w:r>
      <w:r w:rsidRPr="00B72D53">
        <w:t xml:space="preserve">) the magnification </w:t>
      </w:r>
      <w:r w:rsidR="00A15C3A" w:rsidRPr="00B72D53">
        <w:t xml:space="preserve">increases as does the resolution. At Z = 70 </w:t>
      </w:r>
      <w:r w:rsidR="00A15C3A" w:rsidRPr="00B72D53">
        <w:rPr>
          <w:rFonts w:cs="Times New Roman"/>
        </w:rPr>
        <w:t>µ</w:t>
      </w:r>
      <w:r w:rsidR="004F4450" w:rsidRPr="00B72D53">
        <w:t xml:space="preserve">m magnification is maximised whilst </w:t>
      </w:r>
      <w:r w:rsidR="00A22C71" w:rsidRPr="00B72D53">
        <w:t>ensuring</w:t>
      </w:r>
      <w:r w:rsidR="004F4450" w:rsidRPr="00B72D53">
        <w:t xml:space="preserve"> no</w:t>
      </w:r>
      <w:r w:rsidR="009F0E18" w:rsidRPr="00B72D53">
        <w:t>n-</w:t>
      </w:r>
      <w:r w:rsidR="004F4450" w:rsidRPr="00B72D53">
        <w:t>overlapping FOVs</w:t>
      </w:r>
      <w:r w:rsidR="00A15C3A" w:rsidRPr="00B72D53">
        <w:t>,</w:t>
      </w:r>
      <w:r w:rsidR="004F4450" w:rsidRPr="00B72D53">
        <w:t xml:space="preserve"> at greater values of Z overlap confounds image information from each sphere</w:t>
      </w:r>
      <w:r w:rsidRPr="00B72D53">
        <w:t>.</w:t>
      </w:r>
      <w:bookmarkEnd w:id="6"/>
      <w:r w:rsidR="00E67FD4" w:rsidRPr="00B72D53">
        <w:t xml:space="preserve"> Inset: Representative brightfield image showing 6 spheres packed toge</w:t>
      </w:r>
      <w:r w:rsidR="00A22C71" w:rsidRPr="00B72D53">
        <w:t>ther.</w:t>
      </w:r>
      <w:r w:rsidR="00276803" w:rsidRPr="00B72D53">
        <w:t xml:space="preserve"> Scale Bars 10</w:t>
      </w:r>
      <w:r w:rsidR="009F0E18" w:rsidRPr="00B72D53">
        <w:t xml:space="preserve"> </w:t>
      </w:r>
      <w:r w:rsidR="00276803" w:rsidRPr="00B72D53">
        <w:rPr>
          <w:rFonts w:cs="Times New Roman"/>
        </w:rPr>
        <w:t>µ</w:t>
      </w:r>
      <w:r w:rsidR="00276803" w:rsidRPr="00B72D53">
        <w:t>m.</w:t>
      </w:r>
    </w:p>
    <w:p w14:paraId="416964F6" w14:textId="12B24511" w:rsidR="00CF1526" w:rsidRPr="00B72D53" w:rsidRDefault="00703D69" w:rsidP="007441F3">
      <w:pPr>
        <w:rPr>
          <w:color w:val="000000" w:themeColor="text1"/>
        </w:rPr>
      </w:pPr>
      <w:r w:rsidRPr="00B72D53">
        <w:rPr>
          <w:color w:val="000000" w:themeColor="text1"/>
        </w:rPr>
        <w:t>Having shown that SR-SHG is possible using the PNJ-approach and the FOV can be expanded, we sought to investigate ways to achieve ultra-high resolution and develop a technique that can be used for distinction at the nanoscale level. Hence we examined the property that in SHG</w:t>
      </w:r>
      <w:r w:rsidR="009B7D8C" w:rsidRPr="00B72D53">
        <w:rPr>
          <w:color w:val="000000" w:themeColor="text1"/>
        </w:rPr>
        <w:t>,</w:t>
      </w:r>
      <w:r w:rsidRPr="00B72D53">
        <w:rPr>
          <w:color w:val="000000" w:themeColor="text1"/>
        </w:rPr>
        <w:t xml:space="preserve"> signals are dependent on the r</w:t>
      </w:r>
      <w:r w:rsidR="00754097" w:rsidRPr="00B72D53">
        <w:rPr>
          <w:color w:val="000000" w:themeColor="text1"/>
        </w:rPr>
        <w:t xml:space="preserve">elative orientation of harmonophores vs the polarisation of the </w:t>
      </w:r>
      <w:r w:rsidRPr="00B72D53">
        <w:rPr>
          <w:color w:val="000000" w:themeColor="text1"/>
        </w:rPr>
        <w:t>excitation</w:t>
      </w:r>
      <w:r w:rsidR="00E751EF" w:rsidRPr="00B72D53">
        <w:rPr>
          <w:color w:val="000000" w:themeColor="text1"/>
        </w:rPr>
        <w:fldChar w:fldCharType="begin" w:fldLock="1"/>
      </w:r>
      <w:r w:rsidR="00CE7D7E" w:rsidRPr="00B72D53">
        <w:rPr>
          <w:color w:val="000000" w:themeColor="text1"/>
        </w:rPr>
        <w:instrText>ADDIN CSL_CITATION {"citationItems":[{"id":"ITEM-1","itemData":{"DOI":"10.1016/j.ymeth.2017.06.012","ISSN":"10959130","abstract":"Second harmonic (SH) microscopy has proven to be a powerful imaging modality over the past years due to its intrinsic advantages as a multiphoton process with endogenous contrast specificity, which allows pinhole-less optical sectioning, non-invasive observation, deep tissue penetration, and the possibility of easier signal detection at visible wavelengths. Depending on the relative orientation between the polarization of the incoming light and the second-order susceptibility of non-centrosymmetric structures, SH microscopy provides the unique capacity to probe the absolute molecular structure of a broad variety of biological tissues without the necessity for additional labeling. In addition, SH microscopy, when working with polarimetry, provides clear and in-depth insights on the details of molecular orientation and structural symmetry. In this review, the working principles of the polarization resolving techniques and the corresponding implements of SH microscopy are elucidated, with focus on Stokes vector based polarimetry. An overview of the advancements on SH anisotropy measurements are also presented. Specifically, the recent progresses on the following three topics in polarization resolved SH microscopy will be elucidated, which include Stokes vector resolving for imaging molecular structure and orientation, 3-D structural chirality by SH circular dichroism, and correlation with fluorescence lifetime imaging (FLIM) for in vivo wound healing diagnosis. The potentials and challenges for future researches in exploring complex biological tissues are also discussed.","author":[{"dropping-particle":"","family":"Mazumder","given":"Nirmal","non-dropping-particle":"","parse-names":false,"suffix":""},{"dropping-particle":"","family":"Deka","given":"Gitanjal","non-dropping-particle":"","parse-names":false,"suffix":""},{"dropping-particle":"","family":"Wu","given":"Wei Wen","non-dropping-particle":"","parse-names":false,"suffix":""},{"dropping-particle":"","family":"Gogoi","given":"Ankur","non-dropping-particle":"","parse-names":false,"suffix":""},{"dropping-particle":"","family":"Zhuo","given":"Guan Yu","non-dropping-particle":"","parse-names":false,"suffix":""},{"dropping-particle":"","family":"Kao","given":"Fu Jen","non-dropping-particle":"","parse-names":false,"suffix":""}],"container-title":"Methods","id":"ITEM-1","issued":{"date-parts":[["2017"]]},"page":"105-118","publisher":"Elsevier Inc.","title":"Polarization resolved second harmonic microscopy","type":"article-journal","volume":"128"},"uris":["http://www.mendeley.com/documents/?uuid=4b8c1f40-b24e-46f7-bcc0-664ebc226223"]}],"mendeley":{"formattedCitation":" [46]","plainTextFormattedCitation":" [46]","previouslyFormattedCitation":" [46]"},"properties":{"noteIndex":0},"schema":"https://github.com/citation-style-language/schema/raw/master/csl-citation.json"}</w:instrText>
      </w:r>
      <w:r w:rsidR="00E751EF" w:rsidRPr="00B72D53">
        <w:rPr>
          <w:color w:val="000000" w:themeColor="text1"/>
        </w:rPr>
        <w:fldChar w:fldCharType="separate"/>
      </w:r>
      <w:r w:rsidR="00D331D7" w:rsidRPr="00B72D53">
        <w:rPr>
          <w:noProof/>
          <w:color w:val="000000" w:themeColor="text1"/>
        </w:rPr>
        <w:t> [46]</w:t>
      </w:r>
      <w:r w:rsidR="00E751EF" w:rsidRPr="00B72D53">
        <w:rPr>
          <w:color w:val="000000" w:themeColor="text1"/>
        </w:rPr>
        <w:fldChar w:fldCharType="end"/>
      </w:r>
      <w:r w:rsidR="00D50486" w:rsidRPr="00B72D53">
        <w:rPr>
          <w:color w:val="000000" w:themeColor="text1"/>
        </w:rPr>
        <w:t xml:space="preserve">. </w:t>
      </w:r>
      <w:r w:rsidR="00795B3C" w:rsidRPr="00B72D53">
        <w:rPr>
          <w:color w:val="000000" w:themeColor="text1"/>
        </w:rPr>
        <w:t xml:space="preserve">Furthermore, the relative </w:t>
      </w:r>
      <w:r w:rsidR="00795B3C" w:rsidRPr="00B72D53">
        <w:rPr>
          <w:color w:val="000000" w:themeColor="text1"/>
        </w:rPr>
        <w:lastRenderedPageBreak/>
        <w:t>orientation of neighbouring harmonophores both to each other and to the excitation heavily influence the ability to resolve these structures. We conducted experiments with different polarisations with a multiple slit sample the same as that shown in Figure 1. The results show that with alignment of orientation, the slits are resolved (Supplementary Figure S6C). A similar result is obtained with two closely spaced barium titanate crystals (Supplementary Figure S6D-E).</w:t>
      </w:r>
      <w:r w:rsidR="009E4873" w:rsidRPr="00B72D53">
        <w:rPr>
          <w:color w:val="000000" w:themeColor="text1"/>
        </w:rPr>
        <w:t xml:space="preserve">). </w:t>
      </w:r>
      <w:r w:rsidR="00496B15" w:rsidRPr="00B72D53">
        <w:rPr>
          <w:color w:val="000000" w:themeColor="text1"/>
        </w:rPr>
        <w:t>Moreover, t</w:t>
      </w:r>
      <w:r w:rsidR="009E4873" w:rsidRPr="00B72D53">
        <w:rPr>
          <w:color w:val="000000" w:themeColor="text1"/>
        </w:rPr>
        <w:t xml:space="preserve">his </w:t>
      </w:r>
      <w:r w:rsidR="006B1E35" w:rsidRPr="00B72D53">
        <w:rPr>
          <w:color w:val="000000" w:themeColor="text1"/>
        </w:rPr>
        <w:t xml:space="preserve">dependence has been used previously to achieve </w:t>
      </w:r>
      <w:r w:rsidR="00075434" w:rsidRPr="00B72D53">
        <w:rPr>
          <w:color w:val="000000" w:themeColor="text1"/>
        </w:rPr>
        <w:t>super-resolution using SHG labels</w:t>
      </w:r>
      <w:r w:rsidR="00CE7D7E" w:rsidRPr="00B72D53">
        <w:rPr>
          <w:color w:val="000000" w:themeColor="text1"/>
        </w:rPr>
        <w:t xml:space="preserve"> </w:t>
      </w:r>
      <w:r w:rsidR="00CE7D7E" w:rsidRPr="00B72D53">
        <w:rPr>
          <w:color w:val="000000" w:themeColor="text1"/>
        </w:rPr>
        <w:fldChar w:fldCharType="begin" w:fldLock="1"/>
      </w:r>
      <w:r w:rsidR="006C1734" w:rsidRPr="00B72D53">
        <w:rPr>
          <w:color w:val="000000" w:themeColor="text1"/>
        </w:rPr>
        <w:instrText>ADDIN CSL_CITATION {"citationItems":[{"id":"ITEM-1","itemData":{"DOI":"10.1021/nn505096t","author":[{"dropping-particle":"","family":"Liu","given":"Jing","non-dropping-particle":"","parse-names":false,"suffix":""},{"dropping-particle":"","family":"Cho","given":"Il-hoon","non-dropping-particle":"","parse-names":false,"suffix":""},{"dropping-particle":"","family":"Cui","given":"Yi","non-dropping-particle":"","parse-names":false,"suffix":""},{"dropping-particle":"","family":"Irudayaraj","given":"Joseph","non-dropping-particle":"","parse-names":false,"suffix":""}],"container-title":"ACS Nano","id":"ITEM-1","issue":"12","issued":{"date-parts":[["2014"]]},"page":"12418-12427","title":"Second Harmonic Super-resolution Microscopy for Quanti fi cation of mRNA at Single Copy Sensitivity","type":"article-journal","volume":"8"},"uris":["http://www.mendeley.com/documents/?uuid=fd0bf0f5-bc10-4d3c-9c30-5a94a6f632cf"]}],"mendeley":{"formattedCitation":" [47]","plainTextFormattedCitation":" [47]","previouslyFormattedCitation":" [47]"},"properties":{"noteIndex":0},"schema":"https://github.com/citation-style-language/schema/raw/master/csl-citation.json"}</w:instrText>
      </w:r>
      <w:r w:rsidR="00CE7D7E" w:rsidRPr="00B72D53">
        <w:rPr>
          <w:color w:val="000000" w:themeColor="text1"/>
        </w:rPr>
        <w:fldChar w:fldCharType="separate"/>
      </w:r>
      <w:r w:rsidR="00CE7D7E" w:rsidRPr="00B72D53">
        <w:rPr>
          <w:noProof/>
          <w:color w:val="000000" w:themeColor="text1"/>
        </w:rPr>
        <w:t> [47]</w:t>
      </w:r>
      <w:r w:rsidR="00CE7D7E" w:rsidRPr="00B72D53">
        <w:rPr>
          <w:color w:val="000000" w:themeColor="text1"/>
        </w:rPr>
        <w:fldChar w:fldCharType="end"/>
      </w:r>
      <w:r w:rsidR="0079383E" w:rsidRPr="00B72D53">
        <w:rPr>
          <w:color w:val="000000" w:themeColor="text1"/>
        </w:rPr>
        <w:t>.</w:t>
      </w:r>
      <w:r w:rsidR="00BD6BC8" w:rsidRPr="00B72D53">
        <w:rPr>
          <w:color w:val="000000" w:themeColor="text1"/>
        </w:rPr>
        <w:t xml:space="preserve"> </w:t>
      </w:r>
      <w:r w:rsidR="007441F3" w:rsidRPr="00B72D53">
        <w:rPr>
          <w:color w:val="000000" w:themeColor="text1"/>
        </w:rPr>
        <w:t>To demonstrate this sensitivity to polarisation w</w:t>
      </w:r>
      <w:r w:rsidR="00344DF9" w:rsidRPr="00B72D53">
        <w:rPr>
          <w:color w:val="000000" w:themeColor="text1"/>
        </w:rPr>
        <w:t>e used a m</w:t>
      </w:r>
      <w:r w:rsidR="00E751EF" w:rsidRPr="00B72D53">
        <w:rPr>
          <w:color w:val="000000" w:themeColor="text1"/>
        </w:rPr>
        <w:t>ouse</w:t>
      </w:r>
      <w:r w:rsidR="00411078" w:rsidRPr="00B72D53">
        <w:rPr>
          <w:color w:val="000000" w:themeColor="text1"/>
        </w:rPr>
        <w:t xml:space="preserve"> tail tendon </w:t>
      </w:r>
      <w:r w:rsidR="00344DF9" w:rsidRPr="00B72D53">
        <w:rPr>
          <w:color w:val="000000" w:themeColor="text1"/>
        </w:rPr>
        <w:t xml:space="preserve">that </w:t>
      </w:r>
      <w:r w:rsidR="00411078" w:rsidRPr="00B72D53">
        <w:rPr>
          <w:color w:val="000000" w:themeColor="text1"/>
        </w:rPr>
        <w:t>contains a high density of al</w:t>
      </w:r>
      <w:r w:rsidR="00754097" w:rsidRPr="00B72D53">
        <w:rPr>
          <w:color w:val="000000" w:themeColor="text1"/>
        </w:rPr>
        <w:t>igned collagen fibres</w:t>
      </w:r>
      <w:r w:rsidR="00344DF9" w:rsidRPr="00B72D53">
        <w:rPr>
          <w:color w:val="000000" w:themeColor="text1"/>
        </w:rPr>
        <w:t xml:space="preserve"> (</w:t>
      </w:r>
      <w:r w:rsidR="00754097" w:rsidRPr="00B72D53">
        <w:rPr>
          <w:color w:val="000000" w:themeColor="text1"/>
        </w:rPr>
        <w:fldChar w:fldCharType="begin"/>
      </w:r>
      <w:r w:rsidR="00754097" w:rsidRPr="00B72D53">
        <w:rPr>
          <w:color w:val="000000" w:themeColor="text1"/>
        </w:rPr>
        <w:instrText xml:space="preserve"> REF _Ref532476147 \h </w:instrText>
      </w:r>
      <w:r w:rsidR="005940BB" w:rsidRPr="00B72D53">
        <w:rPr>
          <w:color w:val="000000" w:themeColor="text1"/>
        </w:rPr>
        <w:instrText xml:space="preserve"> \* MERGEFORMAT </w:instrText>
      </w:r>
      <w:r w:rsidR="00754097" w:rsidRPr="00B72D53">
        <w:rPr>
          <w:color w:val="000000" w:themeColor="text1"/>
        </w:rPr>
      </w:r>
      <w:r w:rsidR="00754097" w:rsidRPr="00B72D53">
        <w:rPr>
          <w:color w:val="000000" w:themeColor="text1"/>
        </w:rPr>
        <w:fldChar w:fldCharType="separate"/>
      </w:r>
      <w:r w:rsidR="0035768C" w:rsidRPr="00B72D53">
        <w:rPr>
          <w:color w:val="000000" w:themeColor="text1"/>
        </w:rPr>
        <w:t>Figure 5</w:t>
      </w:r>
      <w:r w:rsidR="00754097" w:rsidRPr="00B72D53">
        <w:rPr>
          <w:color w:val="000000" w:themeColor="text1"/>
        </w:rPr>
        <w:fldChar w:fldCharType="end"/>
      </w:r>
      <w:r w:rsidR="00344DF9" w:rsidRPr="00B72D53">
        <w:rPr>
          <w:color w:val="000000" w:themeColor="text1"/>
        </w:rPr>
        <w:t>). T</w:t>
      </w:r>
      <w:r w:rsidR="004E2AC2" w:rsidRPr="00B72D53">
        <w:rPr>
          <w:rFonts w:cstheme="minorHAnsi"/>
          <w:color w:val="000000" w:themeColor="text1"/>
        </w:rPr>
        <w:t>he p</w:t>
      </w:r>
      <w:r w:rsidR="00344DF9" w:rsidRPr="00B72D53">
        <w:rPr>
          <w:rFonts w:cstheme="minorHAnsi"/>
          <w:color w:val="000000" w:themeColor="text1"/>
        </w:rPr>
        <w:t>olar plots (</w:t>
      </w:r>
      <w:r w:rsidR="00344DF9" w:rsidRPr="00B72D53">
        <w:rPr>
          <w:color w:val="000000" w:themeColor="text1"/>
        </w:rPr>
        <w:fldChar w:fldCharType="begin"/>
      </w:r>
      <w:r w:rsidR="00344DF9" w:rsidRPr="00B72D53">
        <w:rPr>
          <w:color w:val="000000" w:themeColor="text1"/>
        </w:rPr>
        <w:instrText xml:space="preserve"> REF _Ref532476147 \h  \* MERGEFORMAT </w:instrText>
      </w:r>
      <w:r w:rsidR="00344DF9" w:rsidRPr="00B72D53">
        <w:rPr>
          <w:color w:val="000000" w:themeColor="text1"/>
        </w:rPr>
      </w:r>
      <w:r w:rsidR="00344DF9" w:rsidRPr="00B72D53">
        <w:rPr>
          <w:color w:val="000000" w:themeColor="text1"/>
        </w:rPr>
        <w:fldChar w:fldCharType="separate"/>
      </w:r>
      <w:r w:rsidR="0035768C" w:rsidRPr="00B72D53">
        <w:rPr>
          <w:color w:val="000000" w:themeColor="text1"/>
        </w:rPr>
        <w:t>Figure 5</w:t>
      </w:r>
      <w:r w:rsidR="00344DF9" w:rsidRPr="00B72D53">
        <w:rPr>
          <w:color w:val="000000" w:themeColor="text1"/>
        </w:rPr>
        <w:fldChar w:fldCharType="end"/>
      </w:r>
      <w:r w:rsidR="00344DF9" w:rsidRPr="00B72D53">
        <w:rPr>
          <w:b/>
          <w:color w:val="000000" w:themeColor="text1"/>
        </w:rPr>
        <w:t>C</w:t>
      </w:r>
      <w:r w:rsidR="009F0E18" w:rsidRPr="00B72D53">
        <w:rPr>
          <w:color w:val="000000" w:themeColor="text1"/>
        </w:rPr>
        <w:t>,</w:t>
      </w:r>
      <w:r w:rsidR="00344DF9" w:rsidRPr="00B72D53">
        <w:rPr>
          <w:b/>
          <w:color w:val="000000" w:themeColor="text1"/>
        </w:rPr>
        <w:t>F</w:t>
      </w:r>
      <w:r w:rsidR="00344DF9" w:rsidRPr="00B72D53">
        <w:rPr>
          <w:color w:val="000000" w:themeColor="text1"/>
        </w:rPr>
        <w:t>)</w:t>
      </w:r>
      <w:r w:rsidR="00344DF9" w:rsidRPr="00B72D53">
        <w:rPr>
          <w:rFonts w:cstheme="minorHAnsi"/>
          <w:color w:val="000000" w:themeColor="text1"/>
        </w:rPr>
        <w:t xml:space="preserve"> showed</w:t>
      </w:r>
      <w:r w:rsidR="004E2AC2" w:rsidRPr="00B72D53">
        <w:rPr>
          <w:rFonts w:cstheme="minorHAnsi"/>
          <w:color w:val="000000" w:themeColor="text1"/>
        </w:rPr>
        <w:t xml:space="preserve"> the dumbbell shape</w:t>
      </w:r>
      <w:r w:rsidR="00344DF9" w:rsidRPr="00B72D53">
        <w:rPr>
          <w:rFonts w:cstheme="minorHAnsi"/>
          <w:color w:val="000000" w:themeColor="text1"/>
        </w:rPr>
        <w:t xml:space="preserve"> as expected for polarisation dependent SHG signals </w:t>
      </w:r>
      <w:r w:rsidR="00A15C3A" w:rsidRPr="00B72D53">
        <w:rPr>
          <w:rFonts w:cstheme="minorHAnsi"/>
          <w:color w:val="000000" w:themeColor="text1"/>
        </w:rPr>
        <w:fldChar w:fldCharType="begin" w:fldLock="1"/>
      </w:r>
      <w:r w:rsidR="00DC6643" w:rsidRPr="00B72D53">
        <w:rPr>
          <w:rFonts w:cstheme="minorHAnsi"/>
          <w:color w:val="000000" w:themeColor="text1"/>
        </w:rPr>
        <w:instrText>ADDIN CSL_CITATION {"citationItems":[{"id":"ITEM-1","itemData":{"DOI":"10.1364/AO.43.002861","ISBN":"0003-6935","ISSN":"0003-6935","PMID":"15143809","abstract":"Based on the reflection-type polarization measurement of second-harmonic-generation (SHG) light induced by collagen molecules, we are able to determine the collagen fiber orientation in human tissues taken from a cadaver. The resulting SHG radar graph shows the direction of the absolute orientation and the degree of organization of collagen fibers. To evaluate the probing sensitivity to the collagen orientation, we compared the proposed method with other polarimetric methods. Use of the proposed method revealed characteristic orientation differences among collagen fibers and demonstrated significant inhomogeneity with respect to the distribution of collagen orientation in human dentin. The proposed method provides a powerful research and diagnostic tool for examining the collagen orientation in human tissues.","author":[{"dropping-particle":"","family":"Yasui","given":"Takeshi","non-dropping-particle":"","parse-names":false,"suffix":""},{"dropping-particle":"","family":"Tohno","given":"Yoshiyuki","non-dropping-particle":"","parse-names":false,"suffix":""},{"dropping-particle":"","family":"Araki","given":"Tsutomu","non-dropping-particle":"","parse-names":false,"suffix":""}],"container-title":"Applied Optics","id":"ITEM-1","issue":"14","issued":{"date-parts":[["2004"]]},"page":"2861-2867","title":"Determination of collagen fiber orientation in human tissue by use of polarization measurement of molecular second-harmonic-generation light","type":"article-journal","volume":"43"},"uris":["http://www.mendeley.com/documents/?uuid=05eb93c4-e702-4cbf-8b58-10d4423ad719"]}],"mendeley":{"formattedCitation":" [48]","plainTextFormattedCitation":" [48]","previouslyFormattedCitation":" [48]"},"properties":{"noteIndex":0},"schema":"https://github.com/citation-style-language/schema/raw/master/csl-citation.json"}</w:instrText>
      </w:r>
      <w:r w:rsidR="00A15C3A" w:rsidRPr="00B72D53">
        <w:rPr>
          <w:rFonts w:cstheme="minorHAnsi"/>
          <w:color w:val="000000" w:themeColor="text1"/>
        </w:rPr>
        <w:fldChar w:fldCharType="separate"/>
      </w:r>
      <w:r w:rsidR="00CE7D7E" w:rsidRPr="00B72D53">
        <w:rPr>
          <w:rFonts w:cstheme="minorHAnsi"/>
          <w:noProof/>
          <w:color w:val="000000" w:themeColor="text1"/>
        </w:rPr>
        <w:t> [48]</w:t>
      </w:r>
      <w:r w:rsidR="00A15C3A" w:rsidRPr="00B72D53">
        <w:rPr>
          <w:rFonts w:cstheme="minorHAnsi"/>
          <w:color w:val="000000" w:themeColor="text1"/>
        </w:rPr>
        <w:fldChar w:fldCharType="end"/>
      </w:r>
      <w:r w:rsidR="009B7D8C" w:rsidRPr="00B72D53">
        <w:rPr>
          <w:rFonts w:cstheme="minorHAnsi"/>
          <w:color w:val="000000" w:themeColor="text1"/>
        </w:rPr>
        <w:t>. However,</w:t>
      </w:r>
      <w:r w:rsidR="00344DF9" w:rsidRPr="00B72D53">
        <w:rPr>
          <w:rFonts w:cstheme="minorHAnsi"/>
          <w:color w:val="000000" w:themeColor="text1"/>
        </w:rPr>
        <w:t xml:space="preserve"> this strong polarisation depende</w:t>
      </w:r>
      <w:r w:rsidR="009B7D8C" w:rsidRPr="00B72D53">
        <w:rPr>
          <w:rFonts w:cstheme="minorHAnsi"/>
          <w:color w:val="000000" w:themeColor="text1"/>
        </w:rPr>
        <w:t>nt</w:t>
      </w:r>
      <w:r w:rsidR="00344DF9" w:rsidRPr="00B72D53">
        <w:rPr>
          <w:rFonts w:cstheme="minorHAnsi"/>
          <w:color w:val="000000" w:themeColor="text1"/>
        </w:rPr>
        <w:t xml:space="preserve"> behaviour of SHG </w:t>
      </w:r>
      <w:r w:rsidR="009B7D8C" w:rsidRPr="00B72D53">
        <w:rPr>
          <w:rFonts w:cstheme="minorHAnsi"/>
          <w:color w:val="000000" w:themeColor="text1"/>
        </w:rPr>
        <w:t xml:space="preserve">observed </w:t>
      </w:r>
      <w:r w:rsidR="00344DF9" w:rsidRPr="00B72D53">
        <w:rPr>
          <w:rFonts w:cstheme="minorHAnsi"/>
          <w:color w:val="000000" w:themeColor="text1"/>
        </w:rPr>
        <w:t>even through</w:t>
      </w:r>
      <w:r w:rsidR="00C77410" w:rsidRPr="00B72D53">
        <w:rPr>
          <w:rFonts w:cstheme="minorHAnsi"/>
          <w:color w:val="000000" w:themeColor="text1"/>
        </w:rPr>
        <w:t xml:space="preserve"> a microsphere was intriguing. </w:t>
      </w:r>
      <w:r w:rsidR="00344DF9" w:rsidRPr="00B72D53">
        <w:rPr>
          <w:rFonts w:cstheme="minorHAnsi"/>
          <w:color w:val="000000" w:themeColor="text1"/>
        </w:rPr>
        <w:t>T</w:t>
      </w:r>
      <w:r w:rsidR="0095006E" w:rsidRPr="00B72D53">
        <w:rPr>
          <w:rFonts w:cstheme="minorHAnsi"/>
          <w:color w:val="000000" w:themeColor="text1"/>
        </w:rPr>
        <w:t xml:space="preserve">he </w:t>
      </w:r>
      <w:r w:rsidR="001046BF" w:rsidRPr="00B72D53">
        <w:rPr>
          <w:rFonts w:cstheme="minorHAnsi"/>
          <w:color w:val="000000" w:themeColor="text1"/>
        </w:rPr>
        <w:t xml:space="preserve">experimental </w:t>
      </w:r>
      <w:r w:rsidR="00DB093B" w:rsidRPr="00B72D53">
        <w:rPr>
          <w:rFonts w:cstheme="minorHAnsi"/>
          <w:color w:val="000000" w:themeColor="text1"/>
        </w:rPr>
        <w:t>result s</w:t>
      </w:r>
      <w:r w:rsidR="001046BF" w:rsidRPr="00B72D53">
        <w:rPr>
          <w:rFonts w:cstheme="minorHAnsi"/>
          <w:color w:val="000000" w:themeColor="text1"/>
        </w:rPr>
        <w:t>uggests</w:t>
      </w:r>
      <w:r w:rsidR="00DB093B" w:rsidRPr="00B72D53">
        <w:rPr>
          <w:rFonts w:cstheme="minorHAnsi"/>
          <w:color w:val="000000" w:themeColor="text1"/>
        </w:rPr>
        <w:t xml:space="preserve"> that </w:t>
      </w:r>
      <w:r w:rsidR="0095006E" w:rsidRPr="00B72D53">
        <w:rPr>
          <w:rFonts w:cstheme="minorHAnsi"/>
          <w:color w:val="000000" w:themeColor="text1"/>
        </w:rPr>
        <w:t xml:space="preserve">polarisation </w:t>
      </w:r>
      <w:r w:rsidR="00DB093B" w:rsidRPr="00B72D53">
        <w:rPr>
          <w:rFonts w:cstheme="minorHAnsi"/>
          <w:color w:val="000000" w:themeColor="text1"/>
        </w:rPr>
        <w:t xml:space="preserve">is maintained despite complex </w:t>
      </w:r>
      <w:r w:rsidR="0095006E" w:rsidRPr="00B72D53">
        <w:rPr>
          <w:rFonts w:cstheme="minorHAnsi"/>
          <w:color w:val="000000" w:themeColor="text1"/>
        </w:rPr>
        <w:t>propagation conditions (whispering gallery modes</w:t>
      </w:r>
      <w:r w:rsidR="00DB093B" w:rsidRPr="00B72D53">
        <w:rPr>
          <w:rFonts w:cstheme="minorHAnsi"/>
          <w:color w:val="000000" w:themeColor="text1"/>
        </w:rPr>
        <w:t>, near-fields</w:t>
      </w:r>
      <w:r w:rsidR="0095006E" w:rsidRPr="00B72D53">
        <w:rPr>
          <w:rFonts w:cstheme="minorHAnsi"/>
          <w:color w:val="000000" w:themeColor="text1"/>
        </w:rPr>
        <w:t xml:space="preserve"> etc) </w:t>
      </w:r>
      <w:r w:rsidR="00DB093B" w:rsidRPr="00B72D53">
        <w:rPr>
          <w:rFonts w:cstheme="minorHAnsi"/>
          <w:color w:val="000000" w:themeColor="text1"/>
        </w:rPr>
        <w:t xml:space="preserve">that are taking place </w:t>
      </w:r>
      <w:r w:rsidR="0095006E" w:rsidRPr="00B72D53">
        <w:rPr>
          <w:rFonts w:cstheme="minorHAnsi"/>
          <w:color w:val="000000" w:themeColor="text1"/>
        </w:rPr>
        <w:t xml:space="preserve">in </w:t>
      </w:r>
      <w:r w:rsidR="00DB093B" w:rsidRPr="00B72D53">
        <w:rPr>
          <w:rFonts w:cstheme="minorHAnsi"/>
          <w:color w:val="000000" w:themeColor="text1"/>
        </w:rPr>
        <w:t xml:space="preserve">the </w:t>
      </w:r>
      <w:r w:rsidR="0095006E" w:rsidRPr="00B72D53">
        <w:rPr>
          <w:rFonts w:cstheme="minorHAnsi"/>
          <w:color w:val="000000" w:themeColor="text1"/>
        </w:rPr>
        <w:t xml:space="preserve">microspheres and </w:t>
      </w:r>
      <w:r w:rsidR="00DB093B" w:rsidRPr="00B72D53">
        <w:rPr>
          <w:rFonts w:cstheme="minorHAnsi"/>
          <w:color w:val="000000" w:themeColor="text1"/>
        </w:rPr>
        <w:t xml:space="preserve">that are responsible for the </w:t>
      </w:r>
      <w:r w:rsidR="0095006E" w:rsidRPr="00B72D53">
        <w:rPr>
          <w:rFonts w:cstheme="minorHAnsi"/>
          <w:color w:val="000000" w:themeColor="text1"/>
        </w:rPr>
        <w:t>tight focussing</w:t>
      </w:r>
      <w:r w:rsidR="00DB093B" w:rsidRPr="00B72D53">
        <w:rPr>
          <w:rFonts w:cstheme="minorHAnsi"/>
          <w:color w:val="000000" w:themeColor="text1"/>
        </w:rPr>
        <w:t xml:space="preserve"> </w:t>
      </w:r>
      <w:r w:rsidR="001046BF" w:rsidRPr="00B72D53">
        <w:rPr>
          <w:rFonts w:cstheme="minorHAnsi"/>
          <w:color w:val="000000" w:themeColor="text1"/>
        </w:rPr>
        <w:t>[2-9]</w:t>
      </w:r>
      <w:r w:rsidR="0095006E" w:rsidRPr="00B72D53">
        <w:rPr>
          <w:rFonts w:cstheme="minorHAnsi"/>
          <w:color w:val="000000" w:themeColor="text1"/>
        </w:rPr>
        <w:t xml:space="preserve">. </w:t>
      </w:r>
      <w:r w:rsidR="007C36D7" w:rsidRPr="00B72D53">
        <w:rPr>
          <w:rFonts w:cstheme="minorHAnsi"/>
          <w:color w:val="000000" w:themeColor="text1"/>
        </w:rPr>
        <w:t xml:space="preserve">This was unexpected </w:t>
      </w:r>
      <w:r w:rsidR="00DA1060" w:rsidRPr="00B72D53">
        <w:rPr>
          <w:rFonts w:cstheme="minorHAnsi"/>
          <w:color w:val="000000" w:themeColor="text1"/>
        </w:rPr>
        <w:t>and hence t</w:t>
      </w:r>
      <w:r w:rsidR="00CF1526" w:rsidRPr="00B72D53">
        <w:rPr>
          <w:rFonts w:cstheme="minorHAnsi"/>
          <w:color w:val="000000" w:themeColor="text1"/>
        </w:rPr>
        <w:t>o verify this result</w:t>
      </w:r>
      <w:r w:rsidR="00DA1060" w:rsidRPr="00B72D53">
        <w:rPr>
          <w:rFonts w:cstheme="minorHAnsi"/>
          <w:color w:val="000000" w:themeColor="text1"/>
        </w:rPr>
        <w:t xml:space="preserve"> we performed </w:t>
      </w:r>
      <w:r w:rsidR="00C254EA" w:rsidRPr="00B72D53">
        <w:rPr>
          <w:rFonts w:cstheme="minorHAnsi"/>
          <w:color w:val="000000" w:themeColor="text1"/>
        </w:rPr>
        <w:t xml:space="preserve">3D </w:t>
      </w:r>
      <w:r w:rsidR="001046BF" w:rsidRPr="00B72D53">
        <w:rPr>
          <w:rFonts w:cstheme="minorHAnsi"/>
          <w:color w:val="000000" w:themeColor="text1"/>
        </w:rPr>
        <w:t xml:space="preserve">numerical </w:t>
      </w:r>
      <w:r w:rsidR="00CF1526" w:rsidRPr="00B72D53">
        <w:rPr>
          <w:rFonts w:cstheme="minorHAnsi"/>
          <w:color w:val="000000" w:themeColor="text1"/>
        </w:rPr>
        <w:t>simulations</w:t>
      </w:r>
      <w:r w:rsidR="00DA1060" w:rsidRPr="00B72D53">
        <w:rPr>
          <w:rFonts w:cstheme="minorHAnsi"/>
          <w:color w:val="000000" w:themeColor="text1"/>
        </w:rPr>
        <w:t xml:space="preserve"> and </w:t>
      </w:r>
      <w:r w:rsidR="00CF1526" w:rsidRPr="00B72D53">
        <w:rPr>
          <w:rFonts w:cstheme="minorHAnsi"/>
          <w:color w:val="000000" w:themeColor="text1"/>
        </w:rPr>
        <w:t>the polarisation state of the photonic nanojet</w:t>
      </w:r>
      <w:r w:rsidR="00C254EA" w:rsidRPr="00B72D53">
        <w:rPr>
          <w:rFonts w:cstheme="minorHAnsi"/>
          <w:color w:val="000000" w:themeColor="text1"/>
        </w:rPr>
        <w:t xml:space="preserve"> of a microsphere</w:t>
      </w:r>
      <w:r w:rsidR="00DA1060" w:rsidRPr="00B72D53">
        <w:rPr>
          <w:rFonts w:cstheme="minorHAnsi"/>
          <w:color w:val="000000" w:themeColor="text1"/>
        </w:rPr>
        <w:t xml:space="preserve"> was investigated</w:t>
      </w:r>
      <w:r w:rsidR="00CF1526" w:rsidRPr="00B72D53">
        <w:rPr>
          <w:rFonts w:cstheme="minorHAnsi"/>
          <w:color w:val="000000" w:themeColor="text1"/>
        </w:rPr>
        <w:t xml:space="preserve">. </w:t>
      </w:r>
      <w:r w:rsidR="00CF1526" w:rsidRPr="00B72D53">
        <w:rPr>
          <w:rFonts w:cstheme="minorHAnsi"/>
          <w:color w:val="000000" w:themeColor="text1"/>
        </w:rPr>
        <w:fldChar w:fldCharType="begin"/>
      </w:r>
      <w:r w:rsidR="00CF1526" w:rsidRPr="00B72D53">
        <w:rPr>
          <w:rFonts w:cstheme="minorHAnsi"/>
          <w:color w:val="000000" w:themeColor="text1"/>
        </w:rPr>
        <w:instrText xml:space="preserve"> REF _Ref532476147 \h </w:instrText>
      </w:r>
      <w:r w:rsidR="00795DE9" w:rsidRPr="00B72D53">
        <w:rPr>
          <w:rFonts w:cstheme="minorHAnsi"/>
          <w:color w:val="000000" w:themeColor="text1"/>
        </w:rPr>
        <w:instrText xml:space="preserve"> \* MERGEFORMAT </w:instrText>
      </w:r>
      <w:r w:rsidR="00CF1526" w:rsidRPr="00B72D53">
        <w:rPr>
          <w:rFonts w:cstheme="minorHAnsi"/>
          <w:color w:val="000000" w:themeColor="text1"/>
        </w:rPr>
      </w:r>
      <w:r w:rsidR="00CF1526" w:rsidRPr="00B72D53">
        <w:rPr>
          <w:rFonts w:cstheme="minorHAnsi"/>
          <w:color w:val="000000" w:themeColor="text1"/>
        </w:rPr>
        <w:fldChar w:fldCharType="separate"/>
      </w:r>
      <w:r w:rsidR="0035768C" w:rsidRPr="00B72D53">
        <w:rPr>
          <w:color w:val="000000" w:themeColor="text1"/>
        </w:rPr>
        <w:t>Figure 5</w:t>
      </w:r>
      <w:r w:rsidR="00CF1526" w:rsidRPr="00B72D53">
        <w:rPr>
          <w:rFonts w:cstheme="minorHAnsi"/>
          <w:color w:val="000000" w:themeColor="text1"/>
        </w:rPr>
        <w:fldChar w:fldCharType="end"/>
      </w:r>
      <w:r w:rsidR="00CF1526" w:rsidRPr="00B72D53">
        <w:rPr>
          <w:rFonts w:cstheme="minorHAnsi"/>
          <w:b/>
          <w:color w:val="000000" w:themeColor="text1"/>
        </w:rPr>
        <w:t>G</w:t>
      </w:r>
      <w:r w:rsidR="00CF1526" w:rsidRPr="00B72D53">
        <w:rPr>
          <w:rFonts w:cstheme="minorHAnsi"/>
          <w:color w:val="000000" w:themeColor="text1"/>
        </w:rPr>
        <w:t xml:space="preserve"> </w:t>
      </w:r>
      <w:r w:rsidR="00C76191" w:rsidRPr="00B72D53">
        <w:rPr>
          <w:rFonts w:cstheme="minorHAnsi"/>
          <w:color w:val="000000" w:themeColor="text1"/>
        </w:rPr>
        <w:t xml:space="preserve">and </w:t>
      </w:r>
      <w:r w:rsidR="00C76191" w:rsidRPr="00B72D53">
        <w:rPr>
          <w:rFonts w:cstheme="minorHAnsi"/>
          <w:b/>
          <w:color w:val="000000" w:themeColor="text1"/>
        </w:rPr>
        <w:t>H</w:t>
      </w:r>
      <w:r w:rsidR="00C76191" w:rsidRPr="00B72D53">
        <w:rPr>
          <w:rFonts w:cstheme="minorHAnsi"/>
          <w:color w:val="000000" w:themeColor="text1"/>
        </w:rPr>
        <w:t xml:space="preserve"> </w:t>
      </w:r>
      <w:r w:rsidR="00CF1526" w:rsidRPr="00B72D53">
        <w:rPr>
          <w:rFonts w:cstheme="minorHAnsi"/>
          <w:color w:val="000000" w:themeColor="text1"/>
        </w:rPr>
        <w:t>shows the</w:t>
      </w:r>
      <w:r w:rsidR="00CF1526" w:rsidRPr="00B72D53">
        <w:rPr>
          <w:color w:val="000000" w:themeColor="text1"/>
        </w:rPr>
        <w:t xml:space="preserve"> x</w:t>
      </w:r>
      <w:r w:rsidR="00835116" w:rsidRPr="00B72D53">
        <w:rPr>
          <w:color w:val="000000" w:themeColor="text1"/>
        </w:rPr>
        <w:t xml:space="preserve"> and y </w:t>
      </w:r>
      <w:r w:rsidR="00CF1526" w:rsidRPr="00B72D53">
        <w:rPr>
          <w:color w:val="000000" w:themeColor="text1"/>
        </w:rPr>
        <w:t>component</w:t>
      </w:r>
      <w:r w:rsidR="00835116" w:rsidRPr="00B72D53">
        <w:rPr>
          <w:color w:val="000000" w:themeColor="text1"/>
        </w:rPr>
        <w:t>s</w:t>
      </w:r>
      <w:r w:rsidR="00CF1526" w:rsidRPr="00B72D53">
        <w:rPr>
          <w:color w:val="000000" w:themeColor="text1"/>
        </w:rPr>
        <w:t xml:space="preserve"> of the electric field (||E/E</w:t>
      </w:r>
      <w:r w:rsidR="00CF1526" w:rsidRPr="00B72D53">
        <w:rPr>
          <w:color w:val="000000" w:themeColor="text1"/>
          <w:vertAlign w:val="subscript"/>
        </w:rPr>
        <w:t>0</w:t>
      </w:r>
      <w:r w:rsidR="00CF1526" w:rsidRPr="00B72D53">
        <w:rPr>
          <w:color w:val="000000" w:themeColor="text1"/>
        </w:rPr>
        <w:t>||</w:t>
      </w:r>
      <w:r w:rsidR="00CF1526" w:rsidRPr="00B72D53">
        <w:rPr>
          <w:color w:val="000000" w:themeColor="text1"/>
          <w:vertAlign w:val="superscript"/>
        </w:rPr>
        <w:t>2</w:t>
      </w:r>
      <w:r w:rsidR="00CF1526" w:rsidRPr="00B72D53">
        <w:rPr>
          <w:color w:val="000000" w:themeColor="text1"/>
        </w:rPr>
        <w:t>)</w:t>
      </w:r>
      <w:r w:rsidR="00835116" w:rsidRPr="00B72D53">
        <w:rPr>
          <w:color w:val="000000" w:themeColor="text1"/>
        </w:rPr>
        <w:t xml:space="preserve"> respectively</w:t>
      </w:r>
      <w:r w:rsidR="00CF1526" w:rsidRPr="00B72D53">
        <w:rPr>
          <w:color w:val="000000" w:themeColor="text1"/>
        </w:rPr>
        <w:t xml:space="preserve"> when the sphere is illuminated with linearly polarised light in the x plane. </w:t>
      </w:r>
      <w:r w:rsidR="00226C48" w:rsidRPr="00B72D53">
        <w:rPr>
          <w:color w:val="000000" w:themeColor="text1"/>
        </w:rPr>
        <w:t xml:space="preserve">The intensity of the y component </w:t>
      </w:r>
      <w:r w:rsidR="00835116" w:rsidRPr="00B72D53">
        <w:rPr>
          <w:color w:val="000000" w:themeColor="text1"/>
        </w:rPr>
        <w:t xml:space="preserve">in the PNJ </w:t>
      </w:r>
      <w:r w:rsidR="00226C48" w:rsidRPr="00B72D53">
        <w:rPr>
          <w:color w:val="000000" w:themeColor="text1"/>
        </w:rPr>
        <w:t xml:space="preserve">is approximately 2 orders of magnitude smaller than the x component indicating that the polarisation state of the illumination is not significantly affected when focussed into a </w:t>
      </w:r>
      <w:r w:rsidR="00C76191" w:rsidRPr="00B72D53">
        <w:rPr>
          <w:color w:val="000000" w:themeColor="text1"/>
        </w:rPr>
        <w:t>PNJ</w:t>
      </w:r>
      <w:r w:rsidR="00344DF9" w:rsidRPr="00B72D53">
        <w:rPr>
          <w:color w:val="000000" w:themeColor="text1"/>
        </w:rPr>
        <w:t>.</w:t>
      </w:r>
      <w:r w:rsidR="00226C48" w:rsidRPr="00B72D53">
        <w:rPr>
          <w:color w:val="000000" w:themeColor="text1"/>
        </w:rPr>
        <w:t xml:space="preserve"> </w:t>
      </w:r>
      <w:r w:rsidR="001046BF" w:rsidRPr="00B72D53">
        <w:rPr>
          <w:color w:val="000000" w:themeColor="text1"/>
        </w:rPr>
        <w:t>T</w:t>
      </w:r>
      <w:r w:rsidR="00344DF9" w:rsidRPr="00B72D53">
        <w:rPr>
          <w:color w:val="000000" w:themeColor="text1"/>
        </w:rPr>
        <w:t>hese results indicate that it should be</w:t>
      </w:r>
      <w:r w:rsidR="00226C48" w:rsidRPr="00B72D53">
        <w:rPr>
          <w:color w:val="000000" w:themeColor="text1"/>
        </w:rPr>
        <w:t xml:space="preserve"> possible to</w:t>
      </w:r>
      <w:r w:rsidR="00226C48" w:rsidRPr="00B72D53">
        <w:rPr>
          <w:rFonts w:cstheme="minorHAnsi"/>
          <w:color w:val="000000" w:themeColor="text1"/>
        </w:rPr>
        <w:t xml:space="preserve"> perform super-resolution polarisation resolved SHG measurements.</w:t>
      </w:r>
    </w:p>
    <w:p w14:paraId="0F08086F" w14:textId="67B80188" w:rsidR="000A0DF8" w:rsidRPr="00B72D53" w:rsidRDefault="00E51043" w:rsidP="00B562A5">
      <w:pPr>
        <w:jc w:val="center"/>
        <w:rPr>
          <w:color w:val="000000" w:themeColor="text1"/>
        </w:rPr>
      </w:pPr>
      <w:r w:rsidRPr="00B72D53">
        <w:rPr>
          <w:noProof/>
          <w:color w:val="000000" w:themeColor="text1"/>
          <w:lang w:eastAsia="zh-CN"/>
        </w:rPr>
        <w:lastRenderedPageBreak/>
        <w:drawing>
          <wp:inline distT="0" distB="0" distL="0" distR="0" wp14:anchorId="03917F45" wp14:editId="5579C971">
            <wp:extent cx="4800396" cy="6019082"/>
            <wp:effectExtent l="19050" t="19050" r="19685" b="203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16108" cy="6038783"/>
                    </a:xfrm>
                    <a:prstGeom prst="rect">
                      <a:avLst/>
                    </a:prstGeom>
                    <a:noFill/>
                    <a:ln>
                      <a:solidFill>
                        <a:schemeClr val="tx1">
                          <a:lumMod val="95000"/>
                          <a:lumOff val="5000"/>
                        </a:schemeClr>
                      </a:solidFill>
                    </a:ln>
                  </pic:spPr>
                </pic:pic>
              </a:graphicData>
            </a:graphic>
          </wp:inline>
        </w:drawing>
      </w:r>
    </w:p>
    <w:p w14:paraId="423854BA" w14:textId="5049AC3D" w:rsidR="0064506F" w:rsidRPr="00B72D53" w:rsidRDefault="000A0DF8" w:rsidP="004C7D50">
      <w:pPr>
        <w:pStyle w:val="Caption"/>
      </w:pPr>
      <w:bookmarkStart w:id="7" w:name="_Ref532476147"/>
      <w:r w:rsidRPr="00B72D53">
        <w:t xml:space="preserve">Figure </w:t>
      </w:r>
      <w:fldSimple w:instr=" SEQ Figure \* ARABIC ">
        <w:r w:rsidR="0035768C" w:rsidRPr="00B72D53">
          <w:rPr>
            <w:noProof/>
          </w:rPr>
          <w:t>5</w:t>
        </w:r>
      </w:fldSimple>
      <w:bookmarkEnd w:id="7"/>
      <w:r w:rsidR="009F0E18" w:rsidRPr="00B72D53">
        <w:t>:</w:t>
      </w:r>
      <w:r w:rsidRPr="00B72D53">
        <w:rPr>
          <w:rFonts w:eastAsiaTheme="minorEastAsia" w:hAnsi="Calibri"/>
          <w:kern w:val="24"/>
          <w:sz w:val="22"/>
          <w:szCs w:val="22"/>
        </w:rPr>
        <w:t xml:space="preserve"> </w:t>
      </w:r>
      <w:r w:rsidR="003D335C" w:rsidRPr="00B72D53">
        <w:rPr>
          <w:b/>
        </w:rPr>
        <w:t>PNJs</w:t>
      </w:r>
      <w:r w:rsidRPr="00B72D53">
        <w:rPr>
          <w:b/>
        </w:rPr>
        <w:t xml:space="preserve"> maintain the polarisation of light</w:t>
      </w:r>
      <w:r w:rsidRPr="00B72D53">
        <w:t xml:space="preserve">. </w:t>
      </w:r>
      <w:r w:rsidRPr="00B72D53">
        <w:rPr>
          <w:b/>
          <w:bCs/>
        </w:rPr>
        <w:t xml:space="preserve">A </w:t>
      </w:r>
      <w:r w:rsidRPr="00B72D53">
        <w:t xml:space="preserve">and </w:t>
      </w:r>
      <w:r w:rsidRPr="00B72D53">
        <w:rPr>
          <w:b/>
          <w:bCs/>
        </w:rPr>
        <w:t>B</w:t>
      </w:r>
      <w:r w:rsidRPr="00B72D53">
        <w:t xml:space="preserve">, images of collagen fibres in </w:t>
      </w:r>
      <w:r w:rsidR="00D16CB0" w:rsidRPr="00B72D53">
        <w:t>mouse</w:t>
      </w:r>
      <w:r w:rsidRPr="00B72D53">
        <w:t xml:space="preserve"> tail tendon with the excitation polarisation aligned parallel and perpendicular to the fibre orientation respectively. </w:t>
      </w:r>
      <w:r w:rsidR="00CE21D0" w:rsidRPr="00B72D53">
        <w:rPr>
          <w:b/>
          <w:bCs/>
        </w:rPr>
        <w:t>D</w:t>
      </w:r>
      <w:r w:rsidRPr="00B72D53">
        <w:rPr>
          <w:b/>
          <w:bCs/>
        </w:rPr>
        <w:t xml:space="preserve"> </w:t>
      </w:r>
      <w:r w:rsidRPr="00B72D53">
        <w:t xml:space="preserve">and </w:t>
      </w:r>
      <w:r w:rsidR="00CE21D0" w:rsidRPr="00B72D53">
        <w:rPr>
          <w:b/>
        </w:rPr>
        <w:t>E</w:t>
      </w:r>
      <w:r w:rsidRPr="00B72D53">
        <w:t xml:space="preserve">, the same situation as </w:t>
      </w:r>
      <w:r w:rsidRPr="00B72D53">
        <w:rPr>
          <w:b/>
          <w:bCs/>
        </w:rPr>
        <w:t xml:space="preserve">A </w:t>
      </w:r>
      <w:r w:rsidRPr="00B72D53">
        <w:t xml:space="preserve">and </w:t>
      </w:r>
      <w:r w:rsidRPr="00B72D53">
        <w:rPr>
          <w:b/>
          <w:bCs/>
        </w:rPr>
        <w:t xml:space="preserve">B </w:t>
      </w:r>
      <w:r w:rsidRPr="00B72D53">
        <w:t>with imaging performed</w:t>
      </w:r>
      <w:r w:rsidR="003D335C" w:rsidRPr="00B72D53">
        <w:t xml:space="preserve"> using PNJs</w:t>
      </w:r>
      <w:r w:rsidRPr="00B72D53">
        <w:t>,</w:t>
      </w:r>
      <w:r w:rsidR="00C76191" w:rsidRPr="00B72D53">
        <w:t xml:space="preserve"> in both cases the intensity is at a maximum when fibres and excitation polarisation are aligned and at a minimum when they are perpendicular.</w:t>
      </w:r>
      <w:r w:rsidRPr="00B72D53">
        <w:t xml:space="preserve"> </w:t>
      </w:r>
      <w:r w:rsidR="00CE21D0" w:rsidRPr="00B72D53">
        <w:rPr>
          <w:b/>
          <w:bCs/>
        </w:rPr>
        <w:t>C</w:t>
      </w:r>
      <w:r w:rsidRPr="00B72D53">
        <w:rPr>
          <w:b/>
          <w:bCs/>
        </w:rPr>
        <w:t xml:space="preserve"> </w:t>
      </w:r>
      <w:r w:rsidRPr="00B72D53">
        <w:t xml:space="preserve">and </w:t>
      </w:r>
      <w:r w:rsidRPr="00B72D53">
        <w:rPr>
          <w:b/>
          <w:bCs/>
        </w:rPr>
        <w:t>F</w:t>
      </w:r>
      <w:r w:rsidRPr="00B72D53">
        <w:t xml:space="preserve"> show polar plots of signal intensity against excitation polarisation</w:t>
      </w:r>
      <w:r w:rsidR="00CE21D0" w:rsidRPr="00B72D53">
        <w:t xml:space="preserve"> for the diffraction limited and </w:t>
      </w:r>
      <w:r w:rsidR="00C76191" w:rsidRPr="00B72D53">
        <w:t>PNJ</w:t>
      </w:r>
      <w:r w:rsidR="00CE21D0" w:rsidRPr="00B72D53">
        <w:t xml:space="preserve"> cases respectively</w:t>
      </w:r>
      <w:r w:rsidRPr="00B72D53">
        <w:t>, the shape of the plots are the same showing that polarisation is maintained through microspheres. Scale bars 3</w:t>
      </w:r>
      <w:r w:rsidR="005907D5" w:rsidRPr="00B72D53">
        <w:t xml:space="preserve"> </w:t>
      </w:r>
      <w:r w:rsidRPr="00B72D53">
        <w:t>μm</w:t>
      </w:r>
      <w:r w:rsidR="00411078" w:rsidRPr="00B72D53">
        <w:t>.</w:t>
      </w:r>
      <w:r w:rsidR="00CE21D0" w:rsidRPr="00B72D53">
        <w:t xml:space="preserve"> </w:t>
      </w:r>
      <w:r w:rsidR="00CE21D0" w:rsidRPr="00B72D53">
        <w:rPr>
          <w:b/>
        </w:rPr>
        <w:t>G</w:t>
      </w:r>
      <w:r w:rsidR="00CE21D0" w:rsidRPr="00B72D53">
        <w:t>:</w:t>
      </w:r>
      <w:r w:rsidR="009F0E18" w:rsidRPr="00B72D53">
        <w:t xml:space="preserve"> </w:t>
      </w:r>
      <w:r w:rsidR="000C1A2E" w:rsidRPr="00B72D53">
        <w:t>Simulation results</w:t>
      </w:r>
      <w:r w:rsidR="009F0E18" w:rsidRPr="00B72D53">
        <w:t xml:space="preserve"> </w:t>
      </w:r>
      <w:r w:rsidR="000C1A2E" w:rsidRPr="00B72D53">
        <w:t>-</w:t>
      </w:r>
      <w:r w:rsidR="009F0E18" w:rsidRPr="00B72D53">
        <w:t xml:space="preserve"> </w:t>
      </w:r>
      <w:r w:rsidR="000C1A2E" w:rsidRPr="00B72D53">
        <w:t xml:space="preserve">Colour map plot of the x-component of the electric field intensity (||E/E0||2) in various planes. The incident </w:t>
      </w:r>
      <w:r w:rsidR="009F0E18" w:rsidRPr="00B72D53">
        <w:t>light was</w:t>
      </w:r>
      <w:r w:rsidR="000C1A2E" w:rsidRPr="00B72D53">
        <w:t xml:space="preserve"> x-polarised. The white shaded circular region represents the microsphere. The xz and yz corresponds to planes passing through the centre of the microsphere while the xy plane is plotted passing through the focal point of the generated PNJ, H: same as G but for the y component.</w:t>
      </w:r>
      <w:r w:rsidR="00C76191" w:rsidRPr="00B72D53">
        <w:t xml:space="preserve"> The intensity of the y component is approximately 2 orders of magnitude smaller than the x component indicating that the polarisation state of the illumination is not significantly affected when focussed into a PNJ</w:t>
      </w:r>
      <w:r w:rsidR="005907D5" w:rsidRPr="00B72D53">
        <w:t>.</w:t>
      </w:r>
    </w:p>
    <w:p w14:paraId="46BAFE60" w14:textId="4DBD4C92" w:rsidR="003A442A" w:rsidRPr="00B72D53" w:rsidRDefault="005B51A5" w:rsidP="009C6FDD">
      <w:pPr>
        <w:keepNext/>
        <w:jc w:val="center"/>
        <w:rPr>
          <w:color w:val="000000" w:themeColor="text1"/>
        </w:rPr>
      </w:pPr>
      <w:r w:rsidRPr="00B72D53">
        <w:rPr>
          <w:noProof/>
          <w:color w:val="000000" w:themeColor="text1"/>
          <w:lang w:eastAsia="zh-CN"/>
        </w:rPr>
        <w:lastRenderedPageBreak/>
        <w:drawing>
          <wp:inline distT="0" distB="0" distL="0" distR="0" wp14:anchorId="5C4204B0" wp14:editId="42E55233">
            <wp:extent cx="4788000" cy="20856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88000" cy="2085687"/>
                    </a:xfrm>
                    <a:prstGeom prst="rect">
                      <a:avLst/>
                    </a:prstGeom>
                    <a:noFill/>
                  </pic:spPr>
                </pic:pic>
              </a:graphicData>
            </a:graphic>
          </wp:inline>
        </w:drawing>
      </w:r>
    </w:p>
    <w:p w14:paraId="772916D7" w14:textId="36291ABB" w:rsidR="008644E6" w:rsidRPr="00B72D53" w:rsidRDefault="003A442A" w:rsidP="008644E6">
      <w:pPr>
        <w:pStyle w:val="Caption"/>
      </w:pPr>
      <w:bookmarkStart w:id="8" w:name="_Ref16079268"/>
      <w:bookmarkStart w:id="9" w:name="_Ref16081193"/>
      <w:r w:rsidRPr="00B72D53">
        <w:t xml:space="preserve">Figure </w:t>
      </w:r>
      <w:fldSimple w:instr=" SEQ Figure \* ARABIC ">
        <w:r w:rsidR="0035768C" w:rsidRPr="00B72D53">
          <w:rPr>
            <w:noProof/>
          </w:rPr>
          <w:t>6</w:t>
        </w:r>
      </w:fldSimple>
      <w:bookmarkEnd w:id="8"/>
      <w:r w:rsidRPr="00B72D53">
        <w:t xml:space="preserve">: </w:t>
      </w:r>
      <w:r w:rsidRPr="00B72D53">
        <w:rPr>
          <w:b/>
        </w:rPr>
        <w:t xml:space="preserve">Polarisation anisotropy reveals </w:t>
      </w:r>
      <w:r w:rsidR="0030442E" w:rsidRPr="00B72D53">
        <w:rPr>
          <w:b/>
        </w:rPr>
        <w:t>features</w:t>
      </w:r>
      <w:r w:rsidRPr="00B72D53">
        <w:rPr>
          <w:b/>
        </w:rPr>
        <w:t xml:space="preserve"> that cannot be identified by intensity alone</w:t>
      </w:r>
      <w:r w:rsidRPr="00B72D53">
        <w:t xml:space="preserve">. </w:t>
      </w:r>
      <w:r w:rsidR="008644E6" w:rsidRPr="00B72D53">
        <w:t xml:space="preserve">Diffraction limited SHG Intensity </w:t>
      </w:r>
      <w:r w:rsidR="008644E6" w:rsidRPr="00B72D53">
        <w:rPr>
          <w:b/>
          <w:bCs/>
        </w:rPr>
        <w:t>(A)</w:t>
      </w:r>
      <w:r w:rsidR="008644E6" w:rsidRPr="00B72D53">
        <w:t xml:space="preserve"> and Anisotropy </w:t>
      </w:r>
      <w:r w:rsidR="008644E6" w:rsidRPr="00B72D53">
        <w:rPr>
          <w:b/>
          <w:bCs/>
        </w:rPr>
        <w:t>(B)</w:t>
      </w:r>
      <w:r w:rsidR="008644E6" w:rsidRPr="00B72D53">
        <w:t xml:space="preserve"> images of collagen in a lung cell spheroid. </w:t>
      </w:r>
      <w:r w:rsidR="008644E6" w:rsidRPr="00B72D53">
        <w:rPr>
          <w:b/>
          <w:bCs/>
        </w:rPr>
        <w:t>(C)</w:t>
      </w:r>
      <w:r w:rsidR="008644E6" w:rsidRPr="00B72D53">
        <w:t xml:space="preserve"> An intensity plot taken through the yellow line in A shows clear peaks from collagen fibrils. The corresponding anisotropy measurement </w:t>
      </w:r>
      <w:r w:rsidR="008644E6" w:rsidRPr="00B72D53">
        <w:rPr>
          <w:b/>
          <w:bCs/>
        </w:rPr>
        <w:t>(D)</w:t>
      </w:r>
      <w:r w:rsidR="008644E6" w:rsidRPr="00B72D53">
        <w:t xml:space="preserve"> reveal</w:t>
      </w:r>
      <w:r w:rsidR="007441F3" w:rsidRPr="00B72D53">
        <w:t>s new features</w:t>
      </w:r>
      <w:r w:rsidR="008644E6" w:rsidRPr="00B72D53">
        <w:t xml:space="preserve"> at finer spatial resolution than the intensity alone. </w:t>
      </w:r>
      <w:r w:rsidR="008644E6" w:rsidRPr="00B72D53">
        <w:rPr>
          <w:b/>
          <w:bCs/>
        </w:rPr>
        <w:t>(E)</w:t>
      </w:r>
      <w:r w:rsidR="008644E6" w:rsidRPr="00B72D53">
        <w:t xml:space="preserve"> SR-SHG measurement of the same FOV a</w:t>
      </w:r>
      <w:r w:rsidR="00496B15" w:rsidRPr="00B72D53">
        <w:t>s</w:t>
      </w:r>
      <w:r w:rsidR="008644E6" w:rsidRPr="00B72D53">
        <w:t xml:space="preserve"> </w:t>
      </w:r>
      <w:r w:rsidR="008644E6" w:rsidRPr="00B72D53">
        <w:rPr>
          <w:b/>
          <w:bCs/>
        </w:rPr>
        <w:t>(A)</w:t>
      </w:r>
      <w:r w:rsidR="008644E6" w:rsidRPr="00B72D53">
        <w:t xml:space="preserve"> reveals many finer features </w:t>
      </w:r>
      <w:r w:rsidR="008644E6" w:rsidRPr="00B72D53">
        <w:rPr>
          <w:b/>
          <w:bCs/>
        </w:rPr>
        <w:t>(G)</w:t>
      </w:r>
      <w:r w:rsidR="008644E6" w:rsidRPr="00B72D53">
        <w:t xml:space="preserve">. SR-Anisotropy measurements </w:t>
      </w:r>
      <w:r w:rsidR="008644E6" w:rsidRPr="00B72D53">
        <w:rPr>
          <w:b/>
          <w:bCs/>
        </w:rPr>
        <w:t>(F)</w:t>
      </w:r>
      <w:r w:rsidR="008644E6" w:rsidRPr="00B72D53">
        <w:t xml:space="preserve"> show that PNJs allow greater resolution of changes in anisotropy </w:t>
      </w:r>
      <w:r w:rsidR="008644E6" w:rsidRPr="00B72D53">
        <w:rPr>
          <w:b/>
          <w:bCs/>
        </w:rPr>
        <w:t>(H)</w:t>
      </w:r>
      <w:r w:rsidR="008644E6" w:rsidRPr="00B72D53">
        <w:t xml:space="preserve">. </w:t>
      </w:r>
    </w:p>
    <w:bookmarkEnd w:id="9"/>
    <w:p w14:paraId="157DACFA" w14:textId="0F90199E" w:rsidR="00611155" w:rsidRPr="00B72D53" w:rsidRDefault="009B7D8C" w:rsidP="00614217">
      <w:pPr>
        <w:pStyle w:val="Caption"/>
      </w:pPr>
      <w:r w:rsidRPr="00B72D53">
        <w:t>P</w:t>
      </w:r>
      <w:r w:rsidR="00EE0450" w:rsidRPr="00B72D53">
        <w:t xml:space="preserve">olarisation </w:t>
      </w:r>
      <w:r w:rsidRPr="00B72D53">
        <w:t>dependent changes can be measured</w:t>
      </w:r>
      <w:r w:rsidR="00EE0450" w:rsidRPr="00B72D53">
        <w:t xml:space="preserve"> </w:t>
      </w:r>
      <w:r w:rsidRPr="00B72D53">
        <w:t xml:space="preserve">by </w:t>
      </w:r>
      <w:r w:rsidR="00EE0450" w:rsidRPr="00B72D53">
        <w:t xml:space="preserve">polarisation anisotropy, </w:t>
      </w:r>
      <m:oMath>
        <m:r>
          <w:rPr>
            <w:rFonts w:ascii="Cambria Math" w:hAnsi="Cambria Math"/>
          </w:rPr>
          <m:t>r = (</m:t>
        </m:r>
        <m:sSub>
          <m:sSubPr>
            <m:ctrlPr>
              <w:rPr>
                <w:rFonts w:ascii="Cambria Math" w:hAnsi="Cambria Math"/>
                <w:i/>
              </w:rPr>
            </m:ctrlPr>
          </m:sSubPr>
          <m:e>
            <m:r>
              <w:rPr>
                <w:rFonts w:ascii="Cambria Math" w:hAnsi="Cambria Math"/>
              </w:rPr>
              <m:t>I</m:t>
            </m:r>
          </m:e>
          <m:sub>
            <m:r>
              <w:rPr>
                <w:rFonts w:ascii="Cambria Math" w:hAnsi="Cambria Math"/>
                <w:vertAlign w:val="subscript"/>
              </w:rPr>
              <m:t>∥</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vertAlign w:val="subscript"/>
              </w:rPr>
              <m:t>⊥</m:t>
            </m:r>
          </m:sub>
        </m:sSub>
        <m:r>
          <w:rPr>
            <w:rFonts w:ascii="Cambria Math" w:hAnsi="Cambria Math"/>
          </w:rPr>
          <m:t>)/ (</m:t>
        </m:r>
        <m:sSub>
          <m:sSubPr>
            <m:ctrlPr>
              <w:rPr>
                <w:rFonts w:ascii="Cambria Math" w:hAnsi="Cambria Math"/>
                <w:i/>
              </w:rPr>
            </m:ctrlPr>
          </m:sSubPr>
          <m:e>
            <m:r>
              <w:rPr>
                <w:rFonts w:ascii="Cambria Math" w:hAnsi="Cambria Math"/>
              </w:rPr>
              <m:t>I</m:t>
            </m:r>
          </m:e>
          <m:sub>
            <m:r>
              <w:rPr>
                <w:rFonts w:ascii="Cambria Math" w:hAnsi="Cambria Math"/>
                <w:vertAlign w:val="subscript"/>
              </w:rPr>
              <m:t>∥</m:t>
            </m:r>
          </m:sub>
        </m:sSub>
        <m:r>
          <w:rPr>
            <w:rFonts w:ascii="Cambria Math" w:hAnsi="Cambria Math"/>
          </w:rPr>
          <m:t>+</m:t>
        </m:r>
        <m:sSub>
          <m:sSubPr>
            <m:ctrlPr>
              <w:rPr>
                <w:rFonts w:ascii="Cambria Math" w:hAnsi="Cambria Math"/>
                <w:i/>
              </w:rPr>
            </m:ctrlPr>
          </m:sSubPr>
          <m:e>
            <m:r>
              <w:rPr>
                <w:rFonts w:ascii="Cambria Math" w:hAnsi="Cambria Math"/>
              </w:rPr>
              <m:t>2I</m:t>
            </m:r>
          </m:e>
          <m:sub>
            <m:r>
              <w:rPr>
                <w:rFonts w:ascii="Cambria Math" w:hAnsi="Cambria Math"/>
                <w:vertAlign w:val="subscript"/>
              </w:rPr>
              <m:t>⊥</m:t>
            </m:r>
          </m:sub>
        </m:sSub>
        <m:r>
          <w:rPr>
            <w:rFonts w:ascii="Cambria Math" w:hAnsi="Cambria Math"/>
          </w:rPr>
          <m:t>)</m:t>
        </m:r>
      </m:oMath>
      <w:r w:rsidR="00EE0450" w:rsidRPr="00B72D53">
        <w:rPr>
          <w:rFonts w:eastAsiaTheme="minorEastAsia"/>
        </w:rPr>
        <w:t>, where</w:t>
      </w:r>
      <w:r w:rsidR="00EE0450" w:rsidRPr="00B72D53">
        <w:t xml:space="preserve"> </w:t>
      </w:r>
      <m:oMath>
        <m:sSub>
          <m:sSubPr>
            <m:ctrlPr>
              <w:rPr>
                <w:rFonts w:ascii="Cambria Math" w:hAnsi="Cambria Math"/>
                <w:i/>
              </w:rPr>
            </m:ctrlPr>
          </m:sSubPr>
          <m:e>
            <m:r>
              <w:rPr>
                <w:rFonts w:ascii="Cambria Math" w:hAnsi="Cambria Math"/>
              </w:rPr>
              <m:t>I</m:t>
            </m:r>
          </m:e>
          <m:sub>
            <m:r>
              <w:rPr>
                <w:rFonts w:ascii="Cambria Math" w:hAnsi="Cambria Math"/>
                <w:vertAlign w:val="subscript"/>
              </w:rPr>
              <m:t>∥</m:t>
            </m:r>
          </m:sub>
        </m:sSub>
      </m:oMath>
      <w:r w:rsidR="00EE0450" w:rsidRPr="00B72D53">
        <w:t xml:space="preserve"> and </w:t>
      </w:r>
      <m:oMath>
        <m:sSub>
          <m:sSubPr>
            <m:ctrlPr>
              <w:rPr>
                <w:rFonts w:ascii="Cambria Math" w:hAnsi="Cambria Math"/>
                <w:i/>
              </w:rPr>
            </m:ctrlPr>
          </m:sSubPr>
          <m:e>
            <m:r>
              <w:rPr>
                <w:rFonts w:ascii="Cambria Math" w:hAnsi="Cambria Math"/>
              </w:rPr>
              <m:t>I</m:t>
            </m:r>
          </m:e>
          <m:sub>
            <m:r>
              <w:rPr>
                <w:rFonts w:ascii="Cambria Math" w:hAnsi="Cambria Math"/>
                <w:vertAlign w:val="subscript"/>
              </w:rPr>
              <m:t>⊥</m:t>
            </m:r>
          </m:sub>
        </m:sSub>
      </m:oMath>
      <w:r w:rsidR="00EE0450" w:rsidRPr="00B72D53">
        <w:t>are the intensities recorded parallel or perpendicular to incident polarisation. Polarisation anisotropy can vary between -0.5 and 1 where 0 is completely random emission and 1 is emission completely aligned with the excitation polarisation. Pixel-wise calculation of anisotropy was p</w:t>
      </w:r>
      <w:r w:rsidR="002056FD" w:rsidRPr="00B72D53">
        <w:t>erformed to generate images (</w:t>
      </w:r>
      <w:r w:rsidR="002056FD" w:rsidRPr="00B72D53">
        <w:fldChar w:fldCharType="begin"/>
      </w:r>
      <w:r w:rsidR="002056FD" w:rsidRPr="00B72D53">
        <w:instrText xml:space="preserve"> REF _Ref16079268 \h </w:instrText>
      </w:r>
      <w:r w:rsidR="006B6783" w:rsidRPr="00B72D53">
        <w:instrText xml:space="preserve"> \* MERGEFORMAT </w:instrText>
      </w:r>
      <w:r w:rsidR="002056FD" w:rsidRPr="00B72D53">
        <w:fldChar w:fldCharType="separate"/>
      </w:r>
      <w:r w:rsidR="002056FD" w:rsidRPr="00B72D53">
        <w:t xml:space="preserve">Figure </w:t>
      </w:r>
      <w:r w:rsidR="002056FD" w:rsidRPr="00B72D53">
        <w:rPr>
          <w:noProof/>
        </w:rPr>
        <w:t>6</w:t>
      </w:r>
      <w:r w:rsidR="002056FD" w:rsidRPr="00B72D53">
        <w:fldChar w:fldCharType="end"/>
      </w:r>
      <w:r w:rsidR="002056FD" w:rsidRPr="00B72D53">
        <w:t xml:space="preserve"> B/D</w:t>
      </w:r>
      <w:r w:rsidR="00EE0450" w:rsidRPr="00B72D53">
        <w:t xml:space="preserve">) </w:t>
      </w:r>
      <w:r w:rsidRPr="00B72D53">
        <w:t>that show</w:t>
      </w:r>
      <w:r w:rsidR="00EE0450" w:rsidRPr="00B72D53">
        <w:t xml:space="preserve"> the spatial distribution of disorder within the collagen ultrastructure.</w:t>
      </w:r>
      <w:r w:rsidR="002463D2" w:rsidRPr="00B72D53">
        <w:t xml:space="preserve"> </w:t>
      </w:r>
      <w:r w:rsidR="00496B15" w:rsidRPr="00B72D53">
        <w:t xml:space="preserve">The changes in disorder can occur at a sub-fibre scale thus, it is possible to observe changes that are not detectable using intensity alone; different features showing higher frequency changes can be seen in collagen fibres on using polarisation anisotropy on the same sample (Supplementary Figure S7). </w:t>
      </w:r>
      <w:r w:rsidR="0011260B" w:rsidRPr="00B72D53">
        <w:t>The same location taken from a sample containing collagen fibrils (lung cell culture model</w:t>
      </w:r>
      <w:r w:rsidR="00C2303F" w:rsidRPr="00B72D53">
        <w:t>,</w:t>
      </w:r>
      <w:r w:rsidR="0011260B" w:rsidRPr="00B72D53">
        <w:t xml:space="preserve"> Materials and Methods) was imaged</w:t>
      </w:r>
      <w:r w:rsidR="00C2303F" w:rsidRPr="00B72D53">
        <w:t>.</w:t>
      </w:r>
      <w:r w:rsidR="001C036E" w:rsidRPr="00B72D53">
        <w:t xml:space="preserve"> </w:t>
      </w:r>
      <w:r w:rsidR="00FA4A7D" w:rsidRPr="00B72D53">
        <w:fldChar w:fldCharType="begin"/>
      </w:r>
      <w:r w:rsidR="00FA4A7D" w:rsidRPr="00B72D53">
        <w:instrText xml:space="preserve"> REF _Ref16079268 \h </w:instrText>
      </w:r>
      <w:r w:rsidR="00795DE9" w:rsidRPr="00B72D53">
        <w:instrText xml:space="preserve"> \* MERGEFORMAT </w:instrText>
      </w:r>
      <w:r w:rsidR="00FA4A7D" w:rsidRPr="00B72D53">
        <w:fldChar w:fldCharType="separate"/>
      </w:r>
      <w:r w:rsidR="0035768C" w:rsidRPr="00B72D53">
        <w:t>Figure 6</w:t>
      </w:r>
      <w:r w:rsidR="00FA4A7D" w:rsidRPr="00B72D53">
        <w:fldChar w:fldCharType="end"/>
      </w:r>
      <w:r w:rsidR="00FA4A7D" w:rsidRPr="00B72D53">
        <w:rPr>
          <w:b/>
        </w:rPr>
        <w:t>A</w:t>
      </w:r>
      <w:r w:rsidR="00FA4A7D" w:rsidRPr="00B72D53">
        <w:t xml:space="preserve"> and </w:t>
      </w:r>
      <w:r w:rsidR="00FA4A7D" w:rsidRPr="00B72D53">
        <w:rPr>
          <w:b/>
        </w:rPr>
        <w:t>B</w:t>
      </w:r>
      <w:r w:rsidR="00FA4A7D" w:rsidRPr="00B72D53">
        <w:t xml:space="preserve"> show the </w:t>
      </w:r>
      <w:r w:rsidR="00CE2F03" w:rsidRPr="00B72D53">
        <w:t xml:space="preserve">diffraction-limited </w:t>
      </w:r>
      <w:r w:rsidR="00AE2B4D" w:rsidRPr="00B72D53">
        <w:t>while</w:t>
      </w:r>
      <w:r w:rsidR="00FA4A7D" w:rsidRPr="00B72D53">
        <w:t xml:space="preserve"> </w:t>
      </w:r>
      <w:r w:rsidR="00AE2B4D" w:rsidRPr="00B72D53">
        <w:fldChar w:fldCharType="begin"/>
      </w:r>
      <w:r w:rsidR="00AE2B4D" w:rsidRPr="00B72D53">
        <w:instrText xml:space="preserve"> REF _Ref16079268 \h </w:instrText>
      </w:r>
      <w:r w:rsidR="00795DE9" w:rsidRPr="00B72D53">
        <w:instrText xml:space="preserve"> \* MERGEFORMAT </w:instrText>
      </w:r>
      <w:r w:rsidR="00AE2B4D" w:rsidRPr="00B72D53">
        <w:fldChar w:fldCharType="separate"/>
      </w:r>
      <w:r w:rsidR="0035768C" w:rsidRPr="00B72D53">
        <w:t>Figure 6</w:t>
      </w:r>
      <w:r w:rsidR="00AE2B4D" w:rsidRPr="00B72D53">
        <w:fldChar w:fldCharType="end"/>
      </w:r>
      <w:r w:rsidR="004F55AE" w:rsidRPr="00B72D53">
        <w:rPr>
          <w:b/>
        </w:rPr>
        <w:t>E</w:t>
      </w:r>
      <w:r w:rsidR="00AE2B4D" w:rsidRPr="00B72D53">
        <w:rPr>
          <w:b/>
        </w:rPr>
        <w:t xml:space="preserve"> </w:t>
      </w:r>
      <w:r w:rsidR="00AE2B4D" w:rsidRPr="00B72D53">
        <w:t xml:space="preserve">and </w:t>
      </w:r>
      <w:r w:rsidR="004F55AE" w:rsidRPr="00B72D53">
        <w:rPr>
          <w:b/>
        </w:rPr>
        <w:t>F</w:t>
      </w:r>
      <w:r w:rsidR="00AE2B4D" w:rsidRPr="00B72D53">
        <w:t xml:space="preserve"> show </w:t>
      </w:r>
      <w:r w:rsidR="00CE2F03" w:rsidRPr="00B72D53">
        <w:t xml:space="preserve">the PNJ-assisted </w:t>
      </w:r>
      <w:r w:rsidR="00AE2B4D" w:rsidRPr="00B72D53">
        <w:t>SHG intensity and corres</w:t>
      </w:r>
      <w:r w:rsidR="00CE2F03" w:rsidRPr="00B72D53">
        <w:t>ponding polarisation anisotropy images</w:t>
      </w:r>
      <w:r w:rsidR="00C2430F" w:rsidRPr="00B72D53">
        <w:t>.</w:t>
      </w:r>
      <w:r w:rsidR="00CE2F03" w:rsidRPr="00B72D53">
        <w:t xml:space="preserve"> Line profile plots show increased number of peaks and reveal hidden features in both diffraction-limited and PNJ-assisted SHG imaging. </w:t>
      </w:r>
      <w:r w:rsidR="00041FD6" w:rsidRPr="00B72D53">
        <w:t xml:space="preserve">The </w:t>
      </w:r>
      <w:r w:rsidR="00496B15" w:rsidRPr="00B72D53">
        <w:t>narrower width</w:t>
      </w:r>
      <w:r w:rsidR="00CA3F84" w:rsidRPr="00B72D53">
        <w:t xml:space="preserve"> of the PNJ vs</w:t>
      </w:r>
      <w:r w:rsidR="006B4613" w:rsidRPr="00B72D53">
        <w:t xml:space="preserve"> the diffraction limited PSF</w:t>
      </w:r>
      <w:r w:rsidR="007668F6" w:rsidRPr="00B72D53">
        <w:t xml:space="preserve"> </w:t>
      </w:r>
      <w:r w:rsidR="00870836" w:rsidRPr="00B72D53">
        <w:t xml:space="preserve">allows the resolution of both </w:t>
      </w:r>
      <w:r w:rsidR="00EF278D" w:rsidRPr="00B72D53">
        <w:t xml:space="preserve">finer </w:t>
      </w:r>
      <w:r w:rsidR="00ED7529" w:rsidRPr="00B72D53">
        <w:t>fibre</w:t>
      </w:r>
      <w:r w:rsidR="00EF278D" w:rsidRPr="00B72D53">
        <w:t xml:space="preserve"> </w:t>
      </w:r>
      <w:r w:rsidR="00B03685" w:rsidRPr="00B72D53">
        <w:t xml:space="preserve">features via intensity </w:t>
      </w:r>
      <w:r w:rsidR="00B2257F" w:rsidRPr="00B72D53">
        <w:t>(</w:t>
      </w:r>
      <w:r w:rsidR="00335832" w:rsidRPr="00B72D53">
        <w:t>Fig6</w:t>
      </w:r>
      <w:r w:rsidR="00F76AC5" w:rsidRPr="00B72D53">
        <w:t>C</w:t>
      </w:r>
      <w:r w:rsidR="00335832" w:rsidRPr="00B72D53">
        <w:t xml:space="preserve"> vs</w:t>
      </w:r>
      <w:r w:rsidR="00F76AC5" w:rsidRPr="00B72D53">
        <w:t xml:space="preserve"> G)</w:t>
      </w:r>
      <w:r w:rsidR="00FF6E9A" w:rsidRPr="00B72D53">
        <w:t xml:space="preserve"> and further identification of sub-</w:t>
      </w:r>
      <w:r w:rsidR="00ED7529" w:rsidRPr="00B72D53">
        <w:t xml:space="preserve">fibre changes </w:t>
      </w:r>
      <w:r w:rsidR="00A05C87" w:rsidRPr="00B72D53">
        <w:t>via anisotropy</w:t>
      </w:r>
      <w:r w:rsidR="00830CE0" w:rsidRPr="00B72D53">
        <w:t xml:space="preserve"> (Fig</w:t>
      </w:r>
      <w:r w:rsidR="00282FFD" w:rsidRPr="00B72D53">
        <w:t>6 D vs H)</w:t>
      </w:r>
      <w:r w:rsidR="00CE2F03" w:rsidRPr="00B72D53">
        <w:t xml:space="preserve">. This demonstrates that </w:t>
      </w:r>
      <w:r w:rsidR="002D47CF" w:rsidRPr="00B72D53">
        <w:t xml:space="preserve">polarisation resolved SHG, herein using the anisotropy offers </w:t>
      </w:r>
      <w:r w:rsidR="005A0BC6" w:rsidRPr="00B72D53">
        <w:t xml:space="preserve">sensitivity to </w:t>
      </w:r>
      <w:r w:rsidR="002D47CF" w:rsidRPr="00B72D53">
        <w:t>super-resolution</w:t>
      </w:r>
      <w:r w:rsidR="00715729" w:rsidRPr="00B72D53">
        <w:t xml:space="preserve"> structural changes</w:t>
      </w:r>
      <w:r w:rsidR="000E6DF8" w:rsidRPr="00B72D53">
        <w:t>;</w:t>
      </w:r>
      <w:r w:rsidR="002D47CF" w:rsidRPr="00B72D53">
        <w:t xml:space="preserve"> we term these set of techniques as pSR-SHG</w:t>
      </w:r>
      <w:r w:rsidR="00917AB8" w:rsidRPr="00B72D53">
        <w:t xml:space="preserve">. </w:t>
      </w:r>
      <w:r w:rsidR="002D47CF" w:rsidRPr="00B72D53">
        <w:t>P</w:t>
      </w:r>
      <w:r w:rsidR="004E531F" w:rsidRPr="00B72D53">
        <w:t xml:space="preserve">olarisation has been used previously to improve the resolution of </w:t>
      </w:r>
      <w:r w:rsidR="002D47CF" w:rsidRPr="00B72D53">
        <w:t xml:space="preserve">diffraction-limited </w:t>
      </w:r>
      <w:r w:rsidR="004E531F" w:rsidRPr="00B72D53">
        <w:t>fluorescence images</w:t>
      </w:r>
      <w:r w:rsidR="004E531F" w:rsidRPr="00B72D53">
        <w:fldChar w:fldCharType="begin" w:fldLock="1"/>
      </w:r>
      <w:r w:rsidR="006C1734" w:rsidRPr="00B72D53">
        <w:instrText>ADDIN CSL_CITATION {"citationItems":[{"id":"ITEM-1","itemData":{"DOI":"10.1038/nmeth.1271","ISSN":"15487091","abstract":"Knowledge of the orientation of molecules within biological structures is crucial to understanding the mechanisms of cell function. We present a method to image simultaneously the positions and fluorescence anisotropies of large numbers of single molecules with nanometer lateral resolution within a sample. Based on a simple modification of fluorescence photoactivation localization microscopy (FPALM), polarization (P)-FPALM does not compromise speed or sensitivity. We show results for mouse fibroblasts expressing Dendra2-actin or Dendra2-hemagglutinin.","author":[{"dropping-particle":"","family":"Gould","given":"Travis J.","non-dropping-particle":"","parse-names":false,"suffix":""},{"dropping-particle":"","family":"Gunewardene","given":"Mudalige S.","non-dropping-particle":"","parse-names":false,"suffix":""},{"dropping-particle":"V.","family":"Gudheti","given":"Manasa","non-dropping-particle":"","parse-names":false,"suffix":""},{"dropping-particle":"V.","family":"Verkhusha","given":"Vladislav","non-dropping-particle":"","parse-names":false,"suffix":""},{"dropping-particle":"","family":"Yin","given":"Shu Rong","non-dropping-particle":"","parse-names":false,"suffix":""},{"dropping-particle":"","family":"Gosse","given":"Julie A.","non-dropping-particle":"","parse-names":false,"suffix":""},{"dropping-particle":"","family":"Hess","given":"Samuel T.","non-dropping-particle":"","parse-names":false,"suffix":""}],"container-title":"Nature Methods","id":"ITEM-1","issue":"12","issued":{"date-parts":[["2008"]]},"page":"1027-1030","title":"Nanoscale imaging of molecular positions and anisotropies","type":"article-journal","volume":"5"},"uris":["http://www.mendeley.com/documents/?uuid=7d6dab9a-9661-4658-8323-af4971011202"]},{"id":"ITEM-2","itemData":{"DOI":"10.1038/nmeth.2919","ISSN":"15487105","abstract":"When excited with rotating linear polarized light, differently oriented fluorescent dyes emit periodic signals peaking at different times. We show that measurement of the average orientation of fluorescent dyes attached to rigid sample structures mapped to regularly defined (50 nm)2 image nanoareas can provide subdiffraction resolution (super resolution by polarization demodulation, SPoD). Because the polarization angle range for effective excitation of an oriented molecule is rather broad and unspecific, we narrowed this range by simultaneous irradiation with a second, de-excitation, beam possessing a polarization perpendicular to the excitation beam (excitation polarization angle narrowing, ExPAN). This shortened the periodic emission flashes, allowing better discrimination between molecules or nanoareas. Our method requires neither the generation of nanometric interference structures nor the use of switchable or blinking fluorescent probes. We applied the method to standard wide-field microscopy with camera detection and to two-photon scanning microscopy, imaging the fine structural details of neuronal spines. © 2014 Nature America, Inc.","author":[{"dropping-particle":"","family":"Hafi","given":"Nour","non-dropping-particle":"","parse-names":false,"suffix":""},{"dropping-particle":"","family":"Grunwald","given":"Matthias","non-dropping-particle":"","parse-names":false,"suffix":""},{"dropping-particle":"","family":"Heuvel","given":"Laura S.","non-dropping-particle":"Van Den","parse-names":false,"suffix":""},{"dropping-particle":"","family":"Aspelmeier","given":"Timo","non-dropping-particle":"","parse-names":false,"suffix":""},{"dropping-particle":"","family":"Chen","given":"Jian Hua","non-dropping-particle":"","parse-names":false,"suffix":""},{"dropping-particle":"","family":"Zagrebelsky","given":"Marta","non-dropping-particle":"","parse-names":false,"suffix":""},{"dropping-particle":"","family":"Schütte","given":"Ole M.","non-dropping-particle":"","parse-names":false,"suffix":""},{"dropping-particle":"","family":"Steinem","given":"Claudia","non-dropping-particle":"","parse-names":false,"suffix":""},{"dropping-particle":"","family":"Korte","given":"Martin","non-dropping-particle":"","parse-names":false,"suffix":""},{"dropping-particle":"","family":"Munk","given":"Axel","non-dropping-particle":"","parse-names":false,"suffix":""},{"dropping-particle":"","family":"Walla","given":"Peter J.","non-dropping-particle":"","parse-names":false,"suffix":""}],"container-title":"Nature Methods","id":"ITEM-2","issue":"5","issued":{"date-parts":[["2014"]]},"page":"579-584","title":"Fluorescence nanoscopy by polarization modulation and polarization angle narrowing","type":"article-journal","volume":"11"},"uris":["http://www.mendeley.com/documents/?uuid=46100ee1-3a8d-448c-a025-f6d4d81b90dd"]}],"mendeley":{"formattedCitation":" [49,50]","plainTextFormattedCitation":" [49,50]","previouslyFormattedCitation":" [49,50]"},"properties":{"noteIndex":0},"schema":"https://github.com/citation-style-language/schema/raw/master/csl-citation.json"}</w:instrText>
      </w:r>
      <w:r w:rsidR="004E531F" w:rsidRPr="00B72D53">
        <w:fldChar w:fldCharType="separate"/>
      </w:r>
      <w:r w:rsidR="00CE7D7E" w:rsidRPr="00B72D53">
        <w:rPr>
          <w:noProof/>
        </w:rPr>
        <w:t> [49,50]</w:t>
      </w:r>
      <w:r w:rsidR="004E531F" w:rsidRPr="00B72D53">
        <w:fldChar w:fldCharType="end"/>
      </w:r>
      <w:r w:rsidR="004E531F" w:rsidRPr="00B72D53">
        <w:t xml:space="preserve"> by improving the localisation accuracy of the dye molecules</w:t>
      </w:r>
      <w:r w:rsidR="002D47CF" w:rsidRPr="00B72D53">
        <w:t xml:space="preserve"> used for labelling biological samples. Here, however, we crucially show that polarisation anisotropy not only increases resolution of SHG but allows resolution of </w:t>
      </w:r>
      <w:r w:rsidR="000E6DF8" w:rsidRPr="00B72D53">
        <w:t xml:space="preserve">neighbouring </w:t>
      </w:r>
      <w:r w:rsidR="002D47CF" w:rsidRPr="00B72D53">
        <w:t xml:space="preserve">nanoscale </w:t>
      </w:r>
      <w:r w:rsidR="00D50110" w:rsidRPr="00B72D53">
        <w:t>collagen</w:t>
      </w:r>
      <w:r w:rsidR="002D47CF" w:rsidRPr="00B72D53">
        <w:t xml:space="preserve"> fibrils improving both the sensitivity and the resolution even in PNJ-a</w:t>
      </w:r>
      <w:r w:rsidR="009F0E18" w:rsidRPr="00B72D53">
        <w:t xml:space="preserve">ssisted (hence, super-resolved) </w:t>
      </w:r>
      <w:r w:rsidR="002D47CF" w:rsidRPr="00B72D53">
        <w:t>SHG measurements whilst</w:t>
      </w:r>
      <w:r w:rsidR="00094B83" w:rsidRPr="00B72D53">
        <w:t xml:space="preserve"> providing </w:t>
      </w:r>
      <w:r w:rsidR="00F32ED4" w:rsidRPr="00B72D53">
        <w:t>additional structural information and</w:t>
      </w:r>
      <w:r w:rsidR="002D47CF" w:rsidRPr="00B72D53">
        <w:t xml:space="preserve"> maintaining the benefits of label free imaging. </w:t>
      </w:r>
      <w:r w:rsidR="00D50110" w:rsidRPr="00B72D53">
        <w:t>The anisotropy of polarisation sensitive SHG diffraction-limited imaging itself is powerful and can be used</w:t>
      </w:r>
      <w:r w:rsidR="00BD34F2" w:rsidRPr="00B72D53">
        <w:t xml:space="preserve"> to</w:t>
      </w:r>
      <w:r w:rsidR="00AE2F8D" w:rsidRPr="00B72D53">
        <w:t xml:space="preserve"> </w:t>
      </w:r>
      <w:r w:rsidR="001379D3" w:rsidRPr="00B72D53">
        <w:t xml:space="preserve">delineate different stages of ovarian cancer </w:t>
      </w:r>
      <w:r w:rsidR="001379D3" w:rsidRPr="00B72D53">
        <w:fldChar w:fldCharType="begin" w:fldLock="1"/>
      </w:r>
      <w:r w:rsidR="00DC6643" w:rsidRPr="00B72D53">
        <w:instrText>ADDIN CSL_CITATION {"citationItems":[{"id":"ITEM-1","itemData":{"DOI":"10.1117/1.JBO.23.6.066501","ISSN":"1083-3668","abstract":"Remodeling of the extracellular matrix in human ovarian cancer can be manifested in increased collagen concentration, changes in alignment within fibrils/fibers and/or up-regulation of different collagen isoforms. We used pixel-based second harmonic generation (SHG) polarization microscopy analyses to probe these molecular changes in human ovarian tissues [normal stroma, benign tumors, and high-grade serous (HGS) tumors] by: (i) determination of the α-helical pitch angle via the single-axis molecular model, (ii) collagen alignment within fibrils via SHG anisotropy, and (iii) chirality via SHG circular dichroism (SHG-CD). Pixel approaches are required due to the complex structure of the matrix that lacks a high degree of fiber alignment. The largest differences in the helical pitch angle were between normal stroma and benign tumors, consistent with gene expression showing the Col III isoform is up-regulated in the latter. The data were not consistent with up-regulation of Col III in HGS tumors as previous reports have suggested. The different tissues also displayed differing SHG anisotropies and SHG-CD responses, consistent with either Col III incorporation or randomization of Col I alignment within benign and malignant tumors. Additionally, the high-grade tumors displayed higher collagen concentration, where this desmoplasia is consistent with the higher fiber density in these tissues. These results collectively indicate that the fibril assemblies are distinct in all tissues, where these differences likely result from the synthesis of collagen rather than remodeling of existing collagen. Importantly, these analyses are label-free and interrogate subresolution collagen structure on intact tissues, without the need for conventional structural biology tools.","author":[{"dropping-particle":"","family":"Campbell","given":"Kirby R","non-dropping-particle":"","parse-names":false,"suffix":""},{"dropping-particle":"","family":"Chaudhary","given":"Rajeev","non-dropping-particle":"","parse-names":false,"suffix":""},{"dropping-particle":"","family":"Handel","given":"Julia M","non-dropping-particle":"","parse-names":false,"suffix":""},{"dropping-particle":"","family":"Patankar","given":"Manish S","non-dropping-particle":"","parse-names":false,"suffix":""},{"dropping-particle":"","family":"Campagnola","given":"Paul J","non-dropping-particle":"","parse-names":false,"suffix":""}],"container-title":"Journal of Biomedical Optics","id":"ITEM-1","issue":"06","issued":{"date-parts":[["2018","6","13"]]},"page":"066501","title":"Polarization-resolved second harmonic generation imaging of human ovarian cancer","type":"article-journal","volume":"23"},"uris":["http://www.mendeley.com/documents/?uuid=fdee4085-242b-4697-8a16-f00a18c1a05c"]}],"mendeley":{"formattedCitation":" [51]","plainTextFormattedCitation":" [51]","previouslyFormattedCitation":" [51]"},"properties":{"noteIndex":0},"schema":"https://github.com/citation-style-language/schema/raw/master/csl-citation.json"}</w:instrText>
      </w:r>
      <w:r w:rsidR="001379D3" w:rsidRPr="00B72D53">
        <w:fldChar w:fldCharType="separate"/>
      </w:r>
      <w:r w:rsidR="00CE7D7E" w:rsidRPr="00B72D53">
        <w:rPr>
          <w:noProof/>
        </w:rPr>
        <w:t> [51]</w:t>
      </w:r>
      <w:r w:rsidR="001379D3" w:rsidRPr="00B72D53">
        <w:fldChar w:fldCharType="end"/>
      </w:r>
      <w:r w:rsidR="001379D3" w:rsidRPr="00B72D53">
        <w:t xml:space="preserve"> and differentiate between different collagen isoforms </w:t>
      </w:r>
      <w:r w:rsidR="001379D3" w:rsidRPr="00B72D53">
        <w:fldChar w:fldCharType="begin" w:fldLock="1"/>
      </w:r>
      <w:r w:rsidR="00DC6643" w:rsidRPr="00B72D53">
        <w:instrText>ADDIN CSL_CITATION {"citationItems":[{"id":"ITEM-1","itemData":{"DOI":"10.1016/j.bpj.2013.10.044","ISBN":"0006-3495","ISSN":"00063495","PMID":"24461010","abstract":"A profound remodeling of the extracellular matrix occurs in many epithelial cancers. In ovarian cancer, the minor collagen isoform of Col III becomes upregulated in invasive disease. Here we use second harmonic generation (SHG) imaging microscopy to probe structural differences in fibrillar models of the ovarian stroma comprised of mixtures of Col I and III. The SHG intensity and forward-backward ratios decrease with increasing Col III content, consistent with decreased phasematching due to more randomized structures. We further probe the net collagen α-helix pitch angle within the gel mixtures using what is believed to be a new pixel-based polarization-resolved approach that combines and extends previous analyses. The extracted pitch angles are consistent with those of peptide models and the method has sufficient sensitivity to differentiate Col I from the Col I/Col III mixtures. We further developed the pixel-based approach to extract the SHG signal polarization anisotropy from the same polarization-resolved image matrix. Using this approach, we found that increased Col III results in decreased alignment of the dipole moments within the focal volume. Collectively, the SHG measurements and analysis all indicate that incorporation of Col III results in decreased organization across several levels of collagen organization. Furthermore, the findings suggest that the collagen isoforms comingle within the same fibrils, in good agreement with ultrastructural data. The pixel-based polarization analyses (both excitation and emission) afford determination of structural properties without the previous requirement of having well-aligned fibers, and the approaches should be generally applicable in tissue. © 2014 Biophysical Society.","author":[{"dropping-particle":"","family":"Tilbury","given":"Karissa","non-dropping-particle":"","parse-names":false,"suffix":""},{"dropping-particle":"","family":"Lien","given":"Chi Hsiang","non-dropping-particle":"","parse-names":false,"suffix":""},{"dropping-particle":"","family":"Chen","given":"Shean Jen","non-dropping-particle":"","parse-names":false,"suffix":""},{"dropping-particle":"","family":"Campagnola","given":"Paul J.","non-dropping-particle":"","parse-names":false,"suffix":""}],"container-title":"Biophysical Journal","id":"ITEM-1","issue":"2","issued":{"date-parts":[["2014"]]},"page":"354-365","publisher":"Biophysical Society","title":"Differentiation of col I and Col III isoforms in stromal models of ovarian cancer by analysis of second harmonic generation polarization and emission directionality","type":"article-journal","volume":"106"},"uris":["http://www.mendeley.com/documents/?uuid=cd244cc5-e92d-46f3-8ca9-a8e5e6eef7a2"]}],"mendeley":{"formattedCitation":" [52]","plainTextFormattedCitation":" [52]","previouslyFormattedCitation":" [52]"},"properties":{"noteIndex":0},"schema":"https://github.com/citation-style-language/schema/raw/master/csl-citation.json"}</w:instrText>
      </w:r>
      <w:r w:rsidR="001379D3" w:rsidRPr="00B72D53">
        <w:fldChar w:fldCharType="separate"/>
      </w:r>
      <w:r w:rsidR="00CE7D7E" w:rsidRPr="00B72D53">
        <w:rPr>
          <w:noProof/>
        </w:rPr>
        <w:t> [52]</w:t>
      </w:r>
      <w:r w:rsidR="001379D3" w:rsidRPr="00B72D53">
        <w:fldChar w:fldCharType="end"/>
      </w:r>
      <w:r w:rsidR="00D50110" w:rsidRPr="00B72D53">
        <w:t xml:space="preserve">. However, in many cases the changes are much more subtle and occur at the nanoscale such as in idiopathic lung fibrosis </w:t>
      </w:r>
      <w:r w:rsidR="00906FBD" w:rsidRPr="00B72D53">
        <w:fldChar w:fldCharType="begin" w:fldLock="1"/>
      </w:r>
      <w:r w:rsidR="006C1734" w:rsidRPr="00B72D53">
        <w:instrText>ADDIN CSL_CITATION {"citationItems":[{"id":"ITEM-1","itemData":{"DOI":"10.7554/eLife.36354","ISSN":"2050084X","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author":[{"dropping-particle":"","family":"Jones","given":"Mark G.","non-dropping-particle":"","parse-names":false,"suffix":""},{"dropping-particle":"","family":"Andriotis","given":"Orestis G.","non-dropping-particle":"","parse-names":false,"suffix":""},{"dropping-particle":"","family":"Roberts","given":"James J.W.","non-dropping-particle":"","parse-names":false,"suffix":""},{"dropping-particle":"","family":"Lunn","given":"Kerry","non-dropping-particle":"","parse-names":false,"suffix":""},{"dropping-particle":"","family":"Tear","given":"Victoria J.","non-dropping-particle":"","parse-names":false,"suffix":""},{"dropping-particle":"","family":"Cao","given":"Lucy","non-dropping-particle":"","parse-names":false,"suffix":""},{"dropping-particle":"","family":"Ask","given":"Kjetil","non-dropping-particle":"","parse-names":false,"suffix":""},{"dropping-particle":"","family":"Smart","given":"David E.","non-dropping-particle":"","parse-names":false,"suffix":""},{"dropping-particle":"","family":"Bonfanti","given":"Alessandra","non-dropping-particle":"","parse-names":false,"suffix":""},{"dropping-particle":"","family":"Johnson","given":"Peter","non-dropping-particle":"","parse-names":false,"suffix":""},{"dropping-particle":"","family":"Alzetani","given":"Aiman","non-dropping-particle":"","parse-names":false,"suffix":""},{"dropping-particle":"","family":"Conforti","given":"Franco","non-dropping-particle":"","parse-names":false,"suffix":""},{"dropping-particle":"","family":"Doherty","given":"Regan","non-dropping-particle":"","parse-names":false,"suffix":""},{"dropping-particle":"","family":"Lai","given":"Chester Y.","non-dropping-particle":"","parse-names":false,"suffix":""},{"dropping-particle":"","family":"Johnson","given":"Benjamin","non-dropping-particle":"","parse-names":false,"suffix":""},{"dropping-particle":"","family":"Bourdakos","given":"Konstantinos N.","non-dropping-particle":"","parse-names":false,"suffix":""},{"dropping-particle":"V.","family":"Fletcher","given":"Sophie","non-dropping-particle":"","parse-names":false,"suffix":""},{"dropping-particle":"","family":"Marshall","given":"Ben G.","non-dropping-particle":"","parse-names":false,"suffix":""},{"dropping-particle":"","family":"Jogai","given":"Sanjay","non-dropping-particle":"","parse-names":false,"suffix":""},{"dropping-particle":"","family":"Brereton","given":"Christopher J.","non-dropping-particle":"","parse-names":false,"suffix":""},{"dropping-particle":"","family":"Chee","given":"Serena J.","non-dropping-particle":"","parse-names":false,"suffix":""},{"dropping-particle":"","family":"Ottensmeier","given":"Christian H.","non-dropping-particle":"","parse-names":false,"suffix":""},{"dropping-particle":"","family":"Sime","given":"Patricia","non-dropping-particle":"","parse-names":false,"suffix":""},{"dropping-particle":"","family":"Gauldie","given":"Jack","non-dropping-particle":"","parse-names":false,"suffix":""},{"dropping-particle":"","family":"Kolb","given":"Martin","non-dropping-particle":"","parse-names":false,"suffix":""},{"dropping-particle":"","family":"Mahajan","given":"Sumeet","non-dropping-particle":"","parse-names":false,"suffix":""},{"dropping-particle":"","family":"Fabre","given":"Aurelie","non-dropping-particle":"","parse-names":false,"suffix":""},{"dropping-particle":"","family":"Bhaskar","given":"Atul","non-dropping-particle":"","parse-names":false,"suffix":""},{"dropping-particle":"","family":"Jarolimek","given":"Wolfgang","non-dropping-particle":"","parse-names":false,"suffix":""},{"dropping-particle":"","family":"Richeldi","given":"Luca","non-dropping-particle":"","parse-names":false,"suffix":""},{"dropping-particle":"","family":"O’Reilly","given":"Katherine M.A.","non-dropping-particle":"","parse-names":false,"suffix":""},{"dropping-particle":"","family":"Monk","given":"Phillip D.","non-dropping-particle":"","parse-names":false,"suffix":""},{"dropping-particle":"","family":"Thurner","given":"Philipp J.","non-dropping-particle":"","parse-names":false,"suffix":""},{"dropping-particle":"","family":"Davies","given":"Donna E.","non-dropping-particle":"","parse-names":false,"suffix":""}],"container-title":"eLife","id":"ITEM-1","issued":{"date-parts":[["2018"]]},"page":"1-24","title":"Nanoscale dysregulation of collagen structure-function disrupts mechano-homeostasis and mediates pulmonary fibrosis","type":"article-journal","volume":"7"},"uris":["http://www.mendeley.com/documents/?uuid=aaa445b7-9e27-4a88-b143-548e78c03a35"]}],"mendeley":{"formattedCitation":" [53]","plainTextFormattedCitation":" [53]","previouslyFormattedCitation":" [53]"},"properties":{"noteIndex":0},"schema":"https://github.com/citation-style-language/schema/raw/master/csl-citation.json"}</w:instrText>
      </w:r>
      <w:r w:rsidR="00906FBD" w:rsidRPr="00B72D53">
        <w:fldChar w:fldCharType="separate"/>
      </w:r>
      <w:r w:rsidR="00CE7D7E" w:rsidRPr="00B72D53">
        <w:rPr>
          <w:noProof/>
        </w:rPr>
        <w:t> [53]</w:t>
      </w:r>
      <w:r w:rsidR="00906FBD" w:rsidRPr="00B72D53">
        <w:fldChar w:fldCharType="end"/>
      </w:r>
      <w:r w:rsidR="00906FBD" w:rsidRPr="00B72D53">
        <w:t xml:space="preserve">. </w:t>
      </w:r>
      <w:r w:rsidR="00D50110" w:rsidRPr="00B72D53">
        <w:t>Here we applied</w:t>
      </w:r>
      <w:r w:rsidR="00CC53B3" w:rsidRPr="00B72D53">
        <w:t xml:space="preserve"> </w:t>
      </w:r>
      <w:r w:rsidR="00721A06" w:rsidRPr="00B72D53">
        <w:t xml:space="preserve">our simple super-resolved SHG imaging approach, particularly, </w:t>
      </w:r>
      <w:r w:rsidR="00D50110" w:rsidRPr="00B72D53">
        <w:t>p</w:t>
      </w:r>
      <w:r w:rsidR="00CC53B3" w:rsidRPr="00B72D53">
        <w:t>SR-</w:t>
      </w:r>
      <w:r w:rsidR="00D50110" w:rsidRPr="00B72D53">
        <w:t>SH</w:t>
      </w:r>
      <w:r w:rsidR="00721A06" w:rsidRPr="00B72D53">
        <w:t>G</w:t>
      </w:r>
      <w:r w:rsidR="00CC53B3" w:rsidRPr="00B72D53">
        <w:t xml:space="preserve"> to </w:t>
      </w:r>
      <w:r w:rsidR="00D50110" w:rsidRPr="00B72D53">
        <w:t xml:space="preserve">see whether such nanoscale changes in </w:t>
      </w:r>
      <w:r w:rsidR="00CC53B3" w:rsidRPr="00B72D53">
        <w:t xml:space="preserve">collagen </w:t>
      </w:r>
      <w:r w:rsidR="00D50110" w:rsidRPr="00B72D53">
        <w:t>could be observed</w:t>
      </w:r>
      <w:r w:rsidR="000E6DF8" w:rsidRPr="00B72D53">
        <w:t xml:space="preserve"> directly</w:t>
      </w:r>
      <w:r w:rsidR="00D50110" w:rsidRPr="00B72D53">
        <w:t xml:space="preserve">. </w:t>
      </w:r>
    </w:p>
    <w:p w14:paraId="1161B12A" w14:textId="571434A8" w:rsidR="005940BB" w:rsidRPr="00B72D53" w:rsidRDefault="009D6FAE" w:rsidP="001D0FE0">
      <w:pPr>
        <w:keepNext/>
        <w:rPr>
          <w:color w:val="000000" w:themeColor="text1"/>
        </w:rPr>
      </w:pPr>
      <w:r w:rsidRPr="00B72D53">
        <w:rPr>
          <w:noProof/>
          <w:color w:val="000000" w:themeColor="text1"/>
          <w:lang w:eastAsia="zh-CN"/>
        </w:rPr>
        <w:lastRenderedPageBreak/>
        <mc:AlternateContent>
          <mc:Choice Requires="wpg">
            <w:drawing>
              <wp:anchor distT="0" distB="0" distL="114300" distR="114300" simplePos="0" relativeHeight="251658240" behindDoc="0" locked="0" layoutInCell="1" allowOverlap="1" wp14:anchorId="6CA35615" wp14:editId="0B2150E1">
                <wp:simplePos x="0" y="0"/>
                <wp:positionH relativeFrom="column">
                  <wp:posOffset>5558790</wp:posOffset>
                </wp:positionH>
                <wp:positionV relativeFrom="paragraph">
                  <wp:posOffset>-9072245</wp:posOffset>
                </wp:positionV>
                <wp:extent cx="2852597" cy="2852596"/>
                <wp:effectExtent l="0" t="0" r="5080" b="5080"/>
                <wp:wrapNone/>
                <wp:docPr id="26" name="Group 25"/>
                <wp:cNvGraphicFramePr/>
                <a:graphic xmlns:a="http://schemas.openxmlformats.org/drawingml/2006/main">
                  <a:graphicData uri="http://schemas.microsoft.com/office/word/2010/wordprocessingGroup">
                    <wpg:wgp>
                      <wpg:cNvGrpSpPr/>
                      <wpg:grpSpPr>
                        <a:xfrm>
                          <a:off x="0" y="0"/>
                          <a:ext cx="2852597" cy="2852596"/>
                          <a:chOff x="2932129" y="0"/>
                          <a:chExt cx="2852597" cy="2852596"/>
                        </a:xfrm>
                      </wpg:grpSpPr>
                      <pic:pic xmlns:pic="http://schemas.openxmlformats.org/drawingml/2006/picture">
                        <pic:nvPicPr>
                          <pic:cNvPr id="2" name="Picture 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2932130" y="0"/>
                            <a:ext cx="2852596" cy="2852596"/>
                          </a:xfrm>
                          <a:prstGeom prst="rect">
                            <a:avLst/>
                          </a:prstGeom>
                        </pic:spPr>
                      </pic:pic>
                      <wps:wsp>
                        <wps:cNvPr id="3" name="TextBox 13"/>
                        <wps:cNvSpPr txBox="1"/>
                        <wps:spPr>
                          <a:xfrm>
                            <a:off x="2932129" y="0"/>
                            <a:ext cx="2584392" cy="369332"/>
                          </a:xfrm>
                          <a:prstGeom prst="rect">
                            <a:avLst/>
                          </a:prstGeom>
                          <a:noFill/>
                        </wps:spPr>
                        <wps:txbx>
                          <w:txbxContent>
                            <w:p w14:paraId="23AE1A9B" w14:textId="77777777" w:rsidR="00FD27CD" w:rsidRDefault="00FD27CD" w:rsidP="009D6FAE">
                              <w:pPr>
                                <w:pStyle w:val="NormalWeb"/>
                                <w:spacing w:before="0" w:beforeAutospacing="0" w:after="0" w:afterAutospacing="0"/>
                                <w:jc w:val="right"/>
                              </w:pPr>
                              <w:r>
                                <w:rPr>
                                  <w:rFonts w:asciiTheme="minorHAnsi" w:hAnsi="Calibri" w:cstheme="minorBidi"/>
                                  <w:color w:val="FFFFFF" w:themeColor="background1"/>
                                  <w:kern w:val="24"/>
                                  <w:sz w:val="36"/>
                                  <w:szCs w:val="36"/>
                                </w:rPr>
                                <w:t>BAPN Ma-SHG</w:t>
                              </w:r>
                            </w:p>
                          </w:txbxContent>
                        </wps:txbx>
                        <wps:bodyPr wrap="square" rtlCol="0">
                          <a:sp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6CA35615" id="Group 25" o:spid="_x0000_s1026" style="position:absolute;left:0;text-align:left;margin-left:437.7pt;margin-top:-714.35pt;width:224.6pt;height:224.6pt;z-index:251658240" coordorigin="29321" coordsize="28525,2852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29321;width:28526;height:28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">
                  <v:imagedata r:id="rId23" o:title=""/>
                </v:shape>
                <v:shapetype id="_x0000_t202" coordsize="21600,21600" o:spt="202" path="m,l,21600r21600,l21600,xe">
                  <v:stroke joinstyle="miter"/>
                  <v:path gradientshapeok="t" o:connecttype="rect"/>
                </v:shapetype>
                <v:shape id="TextBox 13" o:spid="_x0000_s1028" type="#_x0000_t202" style="position:absolute;left:29321;width:2584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hZgwQAAANoAAAAPAAAAZHJzL2Rvd25yZXYueG1sRI9Pa8JA&#10;FMTvBb/D8gRvdWOl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GviFmDBAAAA2gAAAA8AAAAA&#10;AAAAAAAAAAAABwIAAGRycy9kb3ducmV2LnhtbFBLBQYAAAAAAwADALcAAAD1AgAAAAA=&#10;" filled="f" stroked="f">
                  <v:textbox style="mso-fit-shape-to-text:t">
                    <w:txbxContent>
                      <w:p w14:paraId="23AE1A9B" w14:textId="77777777" w:rsidR="00FD27CD" w:rsidRDefault="00FD27CD" w:rsidP="009D6FAE">
                        <w:pPr>
                          <w:pStyle w:val="NormalWeb"/>
                          <w:spacing w:before="0" w:beforeAutospacing="0" w:after="0" w:afterAutospacing="0"/>
                          <w:jc w:val="right"/>
                        </w:pPr>
                        <w:r>
                          <w:rPr>
                            <w:rFonts w:asciiTheme="minorHAnsi" w:hAnsi="Calibri" w:cstheme="minorBidi"/>
                            <w:color w:val="FFFFFF" w:themeColor="background1"/>
                            <w:kern w:val="24"/>
                            <w:sz w:val="36"/>
                            <w:szCs w:val="36"/>
                          </w:rPr>
                          <w:t>BAPN Ma-SHG</w:t>
                        </w:r>
                      </w:p>
                    </w:txbxContent>
                  </v:textbox>
                </v:shape>
              </v:group>
            </w:pict>
          </mc:Fallback>
        </mc:AlternateContent>
      </w:r>
      <w:r w:rsidRPr="00B72D53">
        <w:rPr>
          <w:noProof/>
          <w:color w:val="000000" w:themeColor="text1"/>
          <w:lang w:eastAsia="zh-CN"/>
        </w:rPr>
        <mc:AlternateContent>
          <mc:Choice Requires="wpg">
            <w:drawing>
              <wp:anchor distT="0" distB="0" distL="114300" distR="114300" simplePos="0" relativeHeight="251658241" behindDoc="0" locked="0" layoutInCell="1" allowOverlap="1" wp14:anchorId="62CBCE1F" wp14:editId="3FAF60B7">
                <wp:simplePos x="0" y="0"/>
                <wp:positionH relativeFrom="column">
                  <wp:posOffset>-457200</wp:posOffset>
                </wp:positionH>
                <wp:positionV relativeFrom="paragraph">
                  <wp:posOffset>-9224645</wp:posOffset>
                </wp:positionV>
                <wp:extent cx="2852701" cy="2852596"/>
                <wp:effectExtent l="0" t="0" r="5080" b="5080"/>
                <wp:wrapNone/>
                <wp:docPr id="30" name="Group 29"/>
                <wp:cNvGraphicFramePr/>
                <a:graphic xmlns:a="http://schemas.openxmlformats.org/drawingml/2006/main">
                  <a:graphicData uri="http://schemas.microsoft.com/office/word/2010/wordprocessingGroup">
                    <wpg:wgp>
                      <wpg:cNvGrpSpPr/>
                      <wpg:grpSpPr>
                        <a:xfrm>
                          <a:off x="0" y="0"/>
                          <a:ext cx="2852701" cy="2852596"/>
                          <a:chOff x="0" y="0"/>
                          <a:chExt cx="2852701" cy="2852596"/>
                        </a:xfrm>
                      </wpg:grpSpPr>
                      <pic:pic xmlns:pic="http://schemas.openxmlformats.org/drawingml/2006/picture">
                        <pic:nvPicPr>
                          <pic:cNvPr id="5" name="Picture 5"/>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105" y="0"/>
                            <a:ext cx="2852596" cy="2852596"/>
                          </a:xfrm>
                          <a:prstGeom prst="rect">
                            <a:avLst/>
                          </a:prstGeom>
                        </pic:spPr>
                      </pic:pic>
                      <wps:wsp>
                        <wps:cNvPr id="6" name="TextBox 14"/>
                        <wps:cNvSpPr txBox="1"/>
                        <wps:spPr>
                          <a:xfrm>
                            <a:off x="0" y="0"/>
                            <a:ext cx="2584392" cy="369332"/>
                          </a:xfrm>
                          <a:prstGeom prst="rect">
                            <a:avLst/>
                          </a:prstGeom>
                          <a:noFill/>
                        </wps:spPr>
                        <wps:txbx>
                          <w:txbxContent>
                            <w:p w14:paraId="43AB8141" w14:textId="77777777" w:rsidR="00FD27CD" w:rsidRDefault="00FD27CD" w:rsidP="009D6FAE">
                              <w:pPr>
                                <w:pStyle w:val="NormalWeb"/>
                                <w:spacing w:before="0" w:beforeAutospacing="0" w:after="0" w:afterAutospacing="0"/>
                                <w:jc w:val="right"/>
                              </w:pPr>
                              <w:r>
                                <w:rPr>
                                  <w:rFonts w:asciiTheme="minorHAnsi" w:hAnsi="Calibri" w:cstheme="minorBidi"/>
                                  <w:color w:val="FFFFFF" w:themeColor="background1"/>
                                  <w:kern w:val="24"/>
                                  <w:sz w:val="36"/>
                                  <w:szCs w:val="36"/>
                                </w:rPr>
                                <w:t>Control Ma-SHG</w:t>
                              </w:r>
                            </w:p>
                          </w:txbxContent>
                        </wps:txbx>
                        <wps:bodyPr wrap="square" rtlCol="0">
                          <a:sp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62CBCE1F" id="Group 29" o:spid="_x0000_s1029" style="position:absolute;left:0;text-align:left;margin-left:-36pt;margin-top:-726.35pt;width:224.6pt;height:224.6pt;z-index:251658241" coordsize="28527,2852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">
                <v:shape id="Picture 5" o:spid="_x0000_s1030" type="#_x0000_t75" style="position:absolute;left:1;width:28526;height:28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">
                  <v:imagedata r:id="rId25" o:title=""/>
                </v:shape>
                <v:shape id="TextBox 14" o:spid="_x0000_s1031" type="#_x0000_t202" style="position:absolute;width:25843;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43AB8141" w14:textId="77777777" w:rsidR="00FD27CD" w:rsidRDefault="00FD27CD" w:rsidP="009D6FAE">
                        <w:pPr>
                          <w:pStyle w:val="NormalWeb"/>
                          <w:spacing w:before="0" w:beforeAutospacing="0" w:after="0" w:afterAutospacing="0"/>
                          <w:jc w:val="right"/>
                        </w:pPr>
                        <w:r>
                          <w:rPr>
                            <w:rFonts w:asciiTheme="minorHAnsi" w:hAnsi="Calibri" w:cstheme="minorBidi"/>
                            <w:color w:val="FFFFFF" w:themeColor="background1"/>
                            <w:kern w:val="24"/>
                            <w:sz w:val="36"/>
                            <w:szCs w:val="36"/>
                          </w:rPr>
                          <w:t>Control Ma-SHG</w:t>
                        </w:r>
                      </w:p>
                    </w:txbxContent>
                  </v:textbox>
                </v:shape>
              </v:group>
            </w:pict>
          </mc:Fallback>
        </mc:AlternateContent>
      </w:r>
      <w:r w:rsidRPr="00B72D53">
        <w:rPr>
          <w:noProof/>
          <w:color w:val="000000" w:themeColor="text1"/>
          <w:lang w:eastAsia="zh-CN"/>
        </w:rPr>
        <mc:AlternateContent>
          <mc:Choice Requires="wpg">
            <w:drawing>
              <wp:anchor distT="0" distB="0" distL="114300" distR="114300" simplePos="0" relativeHeight="251658242" behindDoc="0" locked="0" layoutInCell="1" allowOverlap="1" wp14:anchorId="461E2412" wp14:editId="5CC9EB46">
                <wp:simplePos x="0" y="0"/>
                <wp:positionH relativeFrom="column">
                  <wp:posOffset>11269980</wp:posOffset>
                </wp:positionH>
                <wp:positionV relativeFrom="paragraph">
                  <wp:posOffset>-9224645</wp:posOffset>
                </wp:positionV>
                <wp:extent cx="2852597" cy="2852596"/>
                <wp:effectExtent l="0" t="0" r="5080" b="5080"/>
                <wp:wrapNone/>
                <wp:docPr id="29" name="Group 28"/>
                <wp:cNvGraphicFramePr/>
                <a:graphic xmlns:a="http://schemas.openxmlformats.org/drawingml/2006/main">
                  <a:graphicData uri="http://schemas.microsoft.com/office/word/2010/wordprocessingGroup">
                    <wpg:wgp>
                      <wpg:cNvGrpSpPr/>
                      <wpg:grpSpPr>
                        <a:xfrm>
                          <a:off x="0" y="0"/>
                          <a:ext cx="2852597" cy="2852596"/>
                          <a:chOff x="5864153" y="0"/>
                          <a:chExt cx="2852597" cy="2852596"/>
                        </a:xfrm>
                      </wpg:grpSpPr>
                      <pic:pic xmlns:pic="http://schemas.openxmlformats.org/drawingml/2006/picture">
                        <pic:nvPicPr>
                          <pic:cNvPr id="8" name="Picture 8"/>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5864154" y="0"/>
                            <a:ext cx="2852596" cy="2852596"/>
                          </a:xfrm>
                          <a:prstGeom prst="rect">
                            <a:avLst/>
                          </a:prstGeom>
                        </pic:spPr>
                      </pic:pic>
                      <wps:wsp>
                        <wps:cNvPr id="9" name="TextBox 20"/>
                        <wps:cNvSpPr txBox="1"/>
                        <wps:spPr>
                          <a:xfrm>
                            <a:off x="5864153" y="0"/>
                            <a:ext cx="2584392" cy="369332"/>
                          </a:xfrm>
                          <a:prstGeom prst="rect">
                            <a:avLst/>
                          </a:prstGeom>
                          <a:noFill/>
                        </wps:spPr>
                        <wps:txbx>
                          <w:txbxContent>
                            <w:p w14:paraId="4C2C519B" w14:textId="77777777" w:rsidR="00FD27CD" w:rsidRDefault="00FD27CD" w:rsidP="009D6FAE">
                              <w:pPr>
                                <w:pStyle w:val="NormalWeb"/>
                                <w:spacing w:before="0" w:beforeAutospacing="0" w:after="0" w:afterAutospacing="0"/>
                                <w:jc w:val="right"/>
                              </w:pPr>
                              <w:r>
                                <w:rPr>
                                  <w:rFonts w:asciiTheme="minorHAnsi" w:hAnsi="Calibri" w:cstheme="minorBidi"/>
                                  <w:color w:val="FFFFFF" w:themeColor="background1"/>
                                  <w:kern w:val="24"/>
                                  <w:sz w:val="36"/>
                                  <w:szCs w:val="36"/>
                                </w:rPr>
                                <w:t>5210 Ma-SHG</w:t>
                              </w:r>
                            </w:p>
                          </w:txbxContent>
                        </wps:txbx>
                        <wps:bodyPr wrap="square" rtlCol="0">
                          <a:sp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461E2412" id="Group 28" o:spid="_x0000_s1032" style="position:absolute;left:0;text-align:left;margin-left:887.4pt;margin-top:-726.35pt;width:224.6pt;height:224.6pt;z-index:251658242" coordorigin="58641" coordsize="28525,2852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">
                <v:shape id="Picture 8" o:spid="_x0000_s1033" type="#_x0000_t75" style="position:absolute;left:58641;width:28526;height:28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">
                  <v:imagedata r:id="rId27" o:title=""/>
                </v:shape>
                <v:shape id="TextBox 20" o:spid="_x0000_s1034" type="#_x0000_t202" style="position:absolute;left:58641;width:2584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" filled="f" stroked="f">
                  <v:textbox style="mso-fit-shape-to-text:t">
                    <w:txbxContent>
                      <w:p w14:paraId="4C2C519B" w14:textId="77777777" w:rsidR="00FD27CD" w:rsidRDefault="00FD27CD" w:rsidP="009D6FAE">
                        <w:pPr>
                          <w:pStyle w:val="NormalWeb"/>
                          <w:spacing w:before="0" w:beforeAutospacing="0" w:after="0" w:afterAutospacing="0"/>
                          <w:jc w:val="right"/>
                        </w:pPr>
                        <w:r>
                          <w:rPr>
                            <w:rFonts w:asciiTheme="minorHAnsi" w:hAnsi="Calibri" w:cstheme="minorBidi"/>
                            <w:color w:val="FFFFFF" w:themeColor="background1"/>
                            <w:kern w:val="24"/>
                            <w:sz w:val="36"/>
                            <w:szCs w:val="36"/>
                          </w:rPr>
                          <w:t>5210 Ma-SHG</w:t>
                        </w:r>
                      </w:p>
                    </w:txbxContent>
                  </v:textbox>
                </v:shape>
              </v:group>
            </w:pict>
          </mc:Fallback>
        </mc:AlternateContent>
      </w:r>
      <w:r w:rsidRPr="00B72D53">
        <w:rPr>
          <w:noProof/>
          <w:color w:val="000000" w:themeColor="text1"/>
          <w:lang w:eastAsia="zh-CN"/>
        </w:rPr>
        <mc:AlternateContent>
          <mc:Choice Requires="wpg">
            <w:drawing>
              <wp:anchor distT="0" distB="0" distL="114300" distR="114300" simplePos="0" relativeHeight="251658243" behindDoc="0" locked="0" layoutInCell="1" allowOverlap="1" wp14:anchorId="5812E19E" wp14:editId="65E942DE">
                <wp:simplePos x="0" y="0"/>
                <wp:positionH relativeFrom="column">
                  <wp:posOffset>11269980</wp:posOffset>
                </wp:positionH>
                <wp:positionV relativeFrom="paragraph">
                  <wp:posOffset>-3466465</wp:posOffset>
                </wp:positionV>
                <wp:extent cx="2852701" cy="2852806"/>
                <wp:effectExtent l="0" t="0" r="5080" b="5080"/>
                <wp:wrapNone/>
                <wp:docPr id="28" name="Group 27"/>
                <wp:cNvGraphicFramePr/>
                <a:graphic xmlns:a="http://schemas.openxmlformats.org/drawingml/2006/main">
                  <a:graphicData uri="http://schemas.microsoft.com/office/word/2010/wordprocessingGroup">
                    <wpg:wgp>
                      <wpg:cNvGrpSpPr/>
                      <wpg:grpSpPr>
                        <a:xfrm>
                          <a:off x="0" y="0"/>
                          <a:ext cx="2852701" cy="2852806"/>
                          <a:chOff x="5864049" y="2879688"/>
                          <a:chExt cx="2852701" cy="2852806"/>
                        </a:xfrm>
                      </wpg:grpSpPr>
                      <pic:pic xmlns:pic="http://schemas.openxmlformats.org/drawingml/2006/picture">
                        <pic:nvPicPr>
                          <pic:cNvPr id="17" name="Picture 1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5864049" y="2879793"/>
                            <a:ext cx="2852701" cy="2852701"/>
                          </a:xfrm>
                          <a:prstGeom prst="rect">
                            <a:avLst/>
                          </a:prstGeom>
                        </pic:spPr>
                      </pic:pic>
                      <wps:wsp>
                        <wps:cNvPr id="18" name="TextBox 24"/>
                        <wps:cNvSpPr txBox="1"/>
                        <wps:spPr>
                          <a:xfrm>
                            <a:off x="5864049" y="2879688"/>
                            <a:ext cx="2584392" cy="369332"/>
                          </a:xfrm>
                          <a:prstGeom prst="rect">
                            <a:avLst/>
                          </a:prstGeom>
                          <a:noFill/>
                        </wps:spPr>
                        <wps:txbx>
                          <w:txbxContent>
                            <w:p w14:paraId="092BF34F" w14:textId="77777777" w:rsidR="00FD27CD" w:rsidRDefault="00FD27CD" w:rsidP="009D6FAE">
                              <w:pPr>
                                <w:pStyle w:val="NormalWeb"/>
                                <w:spacing w:before="0" w:beforeAutospacing="0" w:after="0" w:afterAutospacing="0"/>
                                <w:jc w:val="right"/>
                              </w:pPr>
                              <w:r>
                                <w:rPr>
                                  <w:rFonts w:asciiTheme="minorHAnsi" w:hAnsi="Calibri" w:cstheme="minorBidi"/>
                                  <w:color w:val="FFFFFF" w:themeColor="background1"/>
                                  <w:kern w:val="24"/>
                                  <w:sz w:val="36"/>
                                  <w:szCs w:val="36"/>
                                </w:rPr>
                                <w:t>5210 Anisotropy</w:t>
                              </w:r>
                            </w:p>
                          </w:txbxContent>
                        </wps:txbx>
                        <wps:bodyPr wrap="square" rtlCol="0">
                          <a:sp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5812E19E" id="Group 27" o:spid="_x0000_s1035" style="position:absolute;left:0;text-align:left;margin-left:887.4pt;margin-top:-272.95pt;width:224.6pt;height:224.65pt;z-index:251658243" coordorigin="58640,28796" coordsize="28527,2852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">
                <v:shape id="Picture 17" o:spid="_x0000_s1036" type="#_x0000_t75" style="position:absolute;left:58640;top:28797;width:28527;height:28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">
                  <v:imagedata r:id="rId29" o:title=""/>
                </v:shape>
                <v:shape id="TextBox 24" o:spid="_x0000_s1037" type="#_x0000_t202" style="position:absolute;left:58640;top:28796;width:25844;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092BF34F" w14:textId="77777777" w:rsidR="00FD27CD" w:rsidRDefault="00FD27CD" w:rsidP="009D6FAE">
                        <w:pPr>
                          <w:pStyle w:val="NormalWeb"/>
                          <w:spacing w:before="0" w:beforeAutospacing="0" w:after="0" w:afterAutospacing="0"/>
                          <w:jc w:val="right"/>
                        </w:pPr>
                        <w:r>
                          <w:rPr>
                            <w:rFonts w:asciiTheme="minorHAnsi" w:hAnsi="Calibri" w:cstheme="minorBidi"/>
                            <w:color w:val="FFFFFF" w:themeColor="background1"/>
                            <w:kern w:val="24"/>
                            <w:sz w:val="36"/>
                            <w:szCs w:val="36"/>
                          </w:rPr>
                          <w:t>5210 Anisotropy</w:t>
                        </w:r>
                      </w:p>
                    </w:txbxContent>
                  </v:textbox>
                </v:shape>
              </v:group>
            </w:pict>
          </mc:Fallback>
        </mc:AlternateContent>
      </w:r>
      <w:r w:rsidR="00AA790E" w:rsidRPr="00B72D53">
        <w:rPr>
          <w:noProof/>
          <w:color w:val="000000" w:themeColor="text1"/>
          <w:lang w:eastAsia="zh-CN"/>
        </w:rPr>
        <w:drawing>
          <wp:inline distT="0" distB="0" distL="0" distR="0" wp14:anchorId="3927955B" wp14:editId="48B53FA5">
            <wp:extent cx="4788000" cy="54352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88000" cy="5435219"/>
                    </a:xfrm>
                    <a:prstGeom prst="rect">
                      <a:avLst/>
                    </a:prstGeom>
                    <a:noFill/>
                  </pic:spPr>
                </pic:pic>
              </a:graphicData>
            </a:graphic>
          </wp:inline>
        </w:drawing>
      </w:r>
    </w:p>
    <w:p w14:paraId="6BD65087" w14:textId="64E9B3A3" w:rsidR="005940BB" w:rsidRPr="00B72D53" w:rsidRDefault="005940BB" w:rsidP="00ED492D">
      <w:pPr>
        <w:pStyle w:val="Caption"/>
        <w:rPr>
          <w:b/>
        </w:rPr>
      </w:pPr>
      <w:bookmarkStart w:id="10" w:name="_Ref532927089"/>
      <w:r w:rsidRPr="00B72D53">
        <w:t xml:space="preserve">Figure </w:t>
      </w:r>
      <w:fldSimple w:instr=" SEQ Figure \* ARABIC ">
        <w:r w:rsidR="0035768C" w:rsidRPr="00B72D53">
          <w:rPr>
            <w:noProof/>
          </w:rPr>
          <w:t>7</w:t>
        </w:r>
      </w:fldSimple>
      <w:bookmarkEnd w:id="10"/>
      <w:r w:rsidR="00266E7D" w:rsidRPr="00B72D53">
        <w:t xml:space="preserve">: </w:t>
      </w:r>
      <w:r w:rsidR="00ED492D" w:rsidRPr="00B72D53">
        <w:rPr>
          <w:b/>
        </w:rPr>
        <w:t xml:space="preserve">SR </w:t>
      </w:r>
      <w:r w:rsidR="000E6DF8" w:rsidRPr="00B72D53">
        <w:rPr>
          <w:b/>
        </w:rPr>
        <w:t xml:space="preserve">SHG polarisation </w:t>
      </w:r>
      <w:r w:rsidR="00ED492D" w:rsidRPr="00B72D53">
        <w:rPr>
          <w:b/>
        </w:rPr>
        <w:t xml:space="preserve">anisotropy measurements reveal </w:t>
      </w:r>
      <w:r w:rsidR="000E6DF8" w:rsidRPr="00B72D53">
        <w:rPr>
          <w:b/>
        </w:rPr>
        <w:t xml:space="preserve">nanoscale </w:t>
      </w:r>
      <w:r w:rsidR="00ED492D" w:rsidRPr="00B72D53">
        <w:rPr>
          <w:b/>
        </w:rPr>
        <w:t>differences in collagen ultra-structure under treatment with LOX/LOXL inhibitors</w:t>
      </w:r>
      <w:r w:rsidR="00ED492D" w:rsidRPr="00B72D53">
        <w:t xml:space="preserve">. </w:t>
      </w:r>
      <w:r w:rsidR="0080040D" w:rsidRPr="00B72D53">
        <w:t>SHG</w:t>
      </w:r>
      <w:r w:rsidR="00ED492D" w:rsidRPr="00B72D53">
        <w:t xml:space="preserve"> imaging of Lung spheroids shows</w:t>
      </w:r>
      <w:r w:rsidR="00A22C71" w:rsidRPr="00B72D53">
        <w:t xml:space="preserve"> differing collagen morphology at the edge of the spheroid (loss of ordered collagen indicated by red arrowhead</w:t>
      </w:r>
      <w:r w:rsidR="005B3DD1" w:rsidRPr="00B72D53">
        <w:t xml:space="preserve"> (Ai</w:t>
      </w:r>
      <w:r w:rsidR="00F119D2" w:rsidRPr="00B72D53">
        <w:t xml:space="preserve"> vs Bi</w:t>
      </w:r>
      <w:r w:rsidR="005B3DD1" w:rsidRPr="00B72D53">
        <w:t>)</w:t>
      </w:r>
      <w:r w:rsidR="00A22C71" w:rsidRPr="00B72D53">
        <w:t xml:space="preserve">). </w:t>
      </w:r>
      <w:r w:rsidR="00E558B5" w:rsidRPr="00B72D53">
        <w:rPr>
          <w:b/>
          <w:bCs/>
        </w:rPr>
        <w:t>A/B</w:t>
      </w:r>
      <w:r w:rsidR="00981901" w:rsidRPr="00B72D53">
        <w:rPr>
          <w:b/>
          <w:bCs/>
        </w:rPr>
        <w:t>ii</w:t>
      </w:r>
      <w:r w:rsidR="00981901" w:rsidRPr="00B72D53">
        <w:t xml:space="preserve">: Zoomed view </w:t>
      </w:r>
      <w:r w:rsidR="00A32F54" w:rsidRPr="00B72D53">
        <w:t>of</w:t>
      </w:r>
      <w:r w:rsidR="00981901" w:rsidRPr="00B72D53">
        <w:t xml:space="preserve"> white boxed region in A/Bi</w:t>
      </w:r>
      <w:r w:rsidR="00A65B73" w:rsidRPr="00B72D53">
        <w:t xml:space="preserve">. </w:t>
      </w:r>
      <w:r w:rsidR="00A22C71" w:rsidRPr="00B72D53">
        <w:t>S</w:t>
      </w:r>
      <w:r w:rsidR="00ED492D" w:rsidRPr="00B72D53">
        <w:t>imilar collagen morphology</w:t>
      </w:r>
      <w:r w:rsidR="00A22C71" w:rsidRPr="00B72D53">
        <w:t xml:space="preserve"> occurs</w:t>
      </w:r>
      <w:r w:rsidR="00ED492D" w:rsidRPr="00B72D53">
        <w:t xml:space="preserve"> within the central region of the spheroid between Control and tr</w:t>
      </w:r>
      <w:r w:rsidR="00CC53B3" w:rsidRPr="00B72D53">
        <w:t>eatment with LOX/LOXL inhibitor</w:t>
      </w:r>
      <w:r w:rsidR="00ED492D" w:rsidRPr="00B72D53">
        <w:t xml:space="preserve"> BAPN</w:t>
      </w:r>
      <w:r w:rsidR="00CC53B3" w:rsidRPr="00B72D53">
        <w:t>.</w:t>
      </w:r>
      <w:r w:rsidR="003A07C3" w:rsidRPr="00B72D53">
        <w:t xml:space="preserve"> When observed at higher magnification</w:t>
      </w:r>
      <w:r w:rsidR="00445D57" w:rsidRPr="00B72D53">
        <w:t xml:space="preserve"> (dashed squares A/Bii)</w:t>
      </w:r>
      <w:r w:rsidR="003A07C3" w:rsidRPr="00B72D53">
        <w:t xml:space="preserve"> using either diffraction limited </w:t>
      </w:r>
      <w:r w:rsidR="003A07C3" w:rsidRPr="00B72D53">
        <w:rPr>
          <w:b/>
          <w:bCs/>
        </w:rPr>
        <w:t>(</w:t>
      </w:r>
      <w:r w:rsidR="007B5C33" w:rsidRPr="00B72D53">
        <w:rPr>
          <w:b/>
          <w:bCs/>
        </w:rPr>
        <w:t>A/B</w:t>
      </w:r>
      <w:r w:rsidR="003A07C3" w:rsidRPr="00B72D53">
        <w:rPr>
          <w:b/>
          <w:bCs/>
        </w:rPr>
        <w:t>iii)</w:t>
      </w:r>
      <w:r w:rsidR="003A07C3" w:rsidRPr="00B72D53">
        <w:t xml:space="preserve"> </w:t>
      </w:r>
      <w:r w:rsidR="0092590D" w:rsidRPr="00B72D53">
        <w:t xml:space="preserve">or SR-SHG </w:t>
      </w:r>
      <w:r w:rsidR="0092590D" w:rsidRPr="00B72D53">
        <w:rPr>
          <w:b/>
          <w:bCs/>
        </w:rPr>
        <w:t>(</w:t>
      </w:r>
      <w:r w:rsidR="007B5C33" w:rsidRPr="00B72D53">
        <w:rPr>
          <w:b/>
          <w:bCs/>
        </w:rPr>
        <w:t>A/B</w:t>
      </w:r>
      <w:r w:rsidR="0092590D" w:rsidRPr="00B72D53">
        <w:rPr>
          <w:b/>
          <w:bCs/>
        </w:rPr>
        <w:t>iv)</w:t>
      </w:r>
      <w:r w:rsidR="0092590D" w:rsidRPr="00B72D53">
        <w:t xml:space="preserve"> the collagen morphology remains similar.</w:t>
      </w:r>
      <w:r w:rsidR="00ED492D" w:rsidRPr="00B72D53">
        <w:t xml:space="preserve"> </w:t>
      </w:r>
      <w:r w:rsidR="002C4192" w:rsidRPr="00B72D53">
        <w:t xml:space="preserve">Diffraction limited </w:t>
      </w:r>
      <w:r w:rsidR="00CC53B3" w:rsidRPr="00B72D53">
        <w:t xml:space="preserve">anisotropy images </w:t>
      </w:r>
      <w:r w:rsidR="00ED492D" w:rsidRPr="00B72D53">
        <w:t>show that the measured anisotropy is unchanged between the treatments</w:t>
      </w:r>
      <w:r w:rsidR="002C4192" w:rsidRPr="00B72D53">
        <w:t xml:space="preserve"> (A</w:t>
      </w:r>
      <w:r w:rsidR="00B12F99" w:rsidRPr="00B72D53">
        <w:t xml:space="preserve">v vs </w:t>
      </w:r>
      <w:r w:rsidR="002C4192" w:rsidRPr="00B72D53">
        <w:t>Bv)</w:t>
      </w:r>
      <w:r w:rsidR="00CC53B3" w:rsidRPr="00B72D53">
        <w:rPr>
          <w:b/>
        </w:rPr>
        <w:t>,</w:t>
      </w:r>
      <w:r w:rsidR="00CC53B3" w:rsidRPr="00B72D53">
        <w:t xml:space="preserve"> which is quantified in </w:t>
      </w:r>
      <w:r w:rsidR="00CC53B3" w:rsidRPr="00B72D53">
        <w:rPr>
          <w:b/>
        </w:rPr>
        <w:t>C</w:t>
      </w:r>
      <w:r w:rsidR="008F09B3" w:rsidRPr="00B72D53">
        <w:rPr>
          <w:b/>
        </w:rPr>
        <w:t xml:space="preserve"> </w:t>
      </w:r>
      <w:r w:rsidR="008F09B3" w:rsidRPr="00B72D53">
        <w:t>mean anisotropies being 0.2132 and 0.2322 for control and BAPN treated respectively</w:t>
      </w:r>
      <w:r w:rsidR="0067127D" w:rsidRPr="00B72D53">
        <w:t xml:space="preserve"> </w:t>
      </w:r>
      <w:r w:rsidR="002575F2" w:rsidRPr="00B72D53">
        <w:t>(15 FOVs for control and BAPN),</w:t>
      </w:r>
      <w:r w:rsidR="00CC53B3" w:rsidRPr="00B72D53">
        <w:rPr>
          <w:b/>
        </w:rPr>
        <w:t>.</w:t>
      </w:r>
      <w:r w:rsidR="00ED492D" w:rsidRPr="00B72D53">
        <w:rPr>
          <w:b/>
        </w:rPr>
        <w:t xml:space="preserve"> </w:t>
      </w:r>
      <w:r w:rsidR="00FC4958" w:rsidRPr="00B72D53">
        <w:t>T</w:t>
      </w:r>
      <w:r w:rsidR="00ED492D" w:rsidRPr="00B72D53">
        <w:t>he SR-anisotropy</w:t>
      </w:r>
      <w:r w:rsidR="00422129" w:rsidRPr="00B72D53">
        <w:t xml:space="preserve"> images (</w:t>
      </w:r>
      <w:r w:rsidR="00422129" w:rsidRPr="00B72D53">
        <w:rPr>
          <w:b/>
          <w:bCs/>
        </w:rPr>
        <w:t>A/B vi</w:t>
      </w:r>
      <w:r w:rsidR="00422129" w:rsidRPr="00B72D53">
        <w:t>) and measurements</w:t>
      </w:r>
      <w:r w:rsidR="00453C46" w:rsidRPr="00B72D53">
        <w:t xml:space="preserve"> </w:t>
      </w:r>
      <w:r w:rsidR="00453C46" w:rsidRPr="00B72D53">
        <w:rPr>
          <w:b/>
        </w:rPr>
        <w:t xml:space="preserve">(D) </w:t>
      </w:r>
      <w:r w:rsidR="002575F2" w:rsidRPr="00B72D53">
        <w:t xml:space="preserve"> </w:t>
      </w:r>
      <w:r w:rsidR="00A22C71" w:rsidRPr="00B72D53">
        <w:t xml:space="preserve">highlight a significant difference in </w:t>
      </w:r>
      <w:r w:rsidR="002575F2" w:rsidRPr="00B72D53">
        <w:t>the mean anisotropy</w:t>
      </w:r>
      <w:r w:rsidR="00A22C71" w:rsidRPr="00B72D53">
        <w:t>.</w:t>
      </w:r>
      <w:r w:rsidR="002575F2" w:rsidRPr="00B72D53">
        <w:t xml:space="preserve"> </w:t>
      </w:r>
      <w:r w:rsidR="00FF0394" w:rsidRPr="00B72D53">
        <w:t xml:space="preserve">Control: </w:t>
      </w:r>
      <w:r w:rsidR="002575F2" w:rsidRPr="00B72D53">
        <w:t xml:space="preserve">0.1471(29 spheres) </w:t>
      </w:r>
      <w:r w:rsidR="00FF0394" w:rsidRPr="00B72D53">
        <w:t xml:space="preserve">BAPN: </w:t>
      </w:r>
      <w:r w:rsidR="002575F2" w:rsidRPr="00B72D53">
        <w:t>0.0600 (20 spheres)</w:t>
      </w:r>
      <w:r w:rsidR="00453C46" w:rsidRPr="00B72D53">
        <w:t xml:space="preserve">. </w:t>
      </w:r>
      <w:r w:rsidR="00ED492D" w:rsidRPr="00B72D53">
        <w:t>BAPN reduce</w:t>
      </w:r>
      <w:r w:rsidR="008F09B3" w:rsidRPr="00B72D53">
        <w:t>s</w:t>
      </w:r>
      <w:r w:rsidR="00ED492D" w:rsidRPr="00B72D53">
        <w:t xml:space="preserve"> the anisotropy.</w:t>
      </w:r>
      <w:r w:rsidR="00871195" w:rsidRPr="00B72D53">
        <w:t xml:space="preserve"> Significance tested using a one way ANOVA, P = 0.0131.</w:t>
      </w:r>
      <w:r w:rsidR="00FF0394" w:rsidRPr="00B72D53">
        <w:t xml:space="preserve"> </w:t>
      </w:r>
    </w:p>
    <w:p w14:paraId="5AEA01E9" w14:textId="79A868D1" w:rsidR="007A528B" w:rsidRPr="00B72D53" w:rsidRDefault="00906FBD" w:rsidP="00555FE7">
      <w:pPr>
        <w:rPr>
          <w:bCs/>
          <w:color w:val="000000" w:themeColor="text1"/>
        </w:rPr>
      </w:pPr>
      <w:r w:rsidRPr="00B72D53">
        <w:rPr>
          <w:color w:val="000000" w:themeColor="text1"/>
        </w:rPr>
        <w:t xml:space="preserve">Diffraction limited as well </w:t>
      </w:r>
      <w:r w:rsidR="000E6DF8" w:rsidRPr="00B72D53">
        <w:rPr>
          <w:color w:val="000000" w:themeColor="text1"/>
        </w:rPr>
        <w:t xml:space="preserve">as </w:t>
      </w:r>
      <w:r w:rsidRPr="00B72D53">
        <w:rPr>
          <w:color w:val="000000" w:themeColor="text1"/>
        </w:rPr>
        <w:t>PNJ-assisted S</w:t>
      </w:r>
      <w:r w:rsidR="00D50110" w:rsidRPr="00B72D53">
        <w:rPr>
          <w:color w:val="000000" w:themeColor="text1"/>
        </w:rPr>
        <w:t>HG</w:t>
      </w:r>
      <w:r w:rsidR="008477AA" w:rsidRPr="00B72D53">
        <w:rPr>
          <w:color w:val="000000" w:themeColor="text1"/>
        </w:rPr>
        <w:t xml:space="preserve"> images </w:t>
      </w:r>
      <w:r w:rsidR="00D50110" w:rsidRPr="00B72D53">
        <w:rPr>
          <w:color w:val="000000" w:themeColor="text1"/>
        </w:rPr>
        <w:t>o</w:t>
      </w:r>
      <w:r w:rsidR="008477AA" w:rsidRPr="00B72D53">
        <w:rPr>
          <w:color w:val="000000" w:themeColor="text1"/>
        </w:rPr>
        <w:t xml:space="preserve">f </w:t>
      </w:r>
      <w:r w:rsidR="00721A06" w:rsidRPr="00B72D53">
        <w:rPr>
          <w:color w:val="000000" w:themeColor="text1"/>
        </w:rPr>
        <w:t xml:space="preserve">sections from </w:t>
      </w:r>
      <w:r w:rsidR="008477AA" w:rsidRPr="00B72D53">
        <w:rPr>
          <w:color w:val="000000" w:themeColor="text1"/>
        </w:rPr>
        <w:t>a tissue spheroid model of the fibrotic lung disease</w:t>
      </w:r>
      <w:r w:rsidR="000E6DF8" w:rsidRPr="00B72D53">
        <w:rPr>
          <w:color w:val="000000" w:themeColor="text1"/>
        </w:rPr>
        <w:t>,</w:t>
      </w:r>
      <w:r w:rsidR="008477AA" w:rsidRPr="00B72D53">
        <w:rPr>
          <w:color w:val="000000" w:themeColor="text1"/>
        </w:rPr>
        <w:t xml:space="preserve"> </w:t>
      </w:r>
      <w:r w:rsidR="00ED492D" w:rsidRPr="00B72D53">
        <w:rPr>
          <w:color w:val="000000" w:themeColor="text1"/>
        </w:rPr>
        <w:t>Idiopathic P</w:t>
      </w:r>
      <w:r w:rsidR="008477AA" w:rsidRPr="00B72D53">
        <w:rPr>
          <w:color w:val="000000" w:themeColor="text1"/>
        </w:rPr>
        <w:t xml:space="preserve">ulmonary </w:t>
      </w:r>
      <w:r w:rsidR="00ED492D" w:rsidRPr="00B72D53">
        <w:rPr>
          <w:color w:val="000000" w:themeColor="text1"/>
        </w:rPr>
        <w:t>F</w:t>
      </w:r>
      <w:r w:rsidR="008477AA" w:rsidRPr="00B72D53">
        <w:rPr>
          <w:color w:val="000000" w:themeColor="text1"/>
        </w:rPr>
        <w:t>ibrosis (IPF)</w:t>
      </w:r>
      <w:r w:rsidR="00D50110" w:rsidRPr="00B72D53">
        <w:rPr>
          <w:color w:val="000000" w:themeColor="text1"/>
        </w:rPr>
        <w:t xml:space="preserve"> were acquired</w:t>
      </w:r>
      <w:r w:rsidRPr="00B72D53">
        <w:rPr>
          <w:color w:val="000000" w:themeColor="text1"/>
        </w:rPr>
        <w:t xml:space="preserve"> (</w:t>
      </w:r>
      <w:r w:rsidR="006E407D" w:rsidRPr="00B72D53">
        <w:rPr>
          <w:color w:val="000000" w:themeColor="text1"/>
        </w:rPr>
        <w:fldChar w:fldCharType="begin"/>
      </w:r>
      <w:r w:rsidR="006E407D" w:rsidRPr="00B72D53">
        <w:rPr>
          <w:color w:val="000000" w:themeColor="text1"/>
        </w:rPr>
        <w:instrText xml:space="preserve"> REF _Ref532927089 \h </w:instrText>
      </w:r>
      <w:r w:rsidR="00795DE9" w:rsidRPr="00B72D53">
        <w:rPr>
          <w:color w:val="000000" w:themeColor="text1"/>
        </w:rPr>
        <w:instrText xml:space="preserve"> \* MERGEFORMAT </w:instrText>
      </w:r>
      <w:r w:rsidR="006E407D" w:rsidRPr="00B72D53">
        <w:rPr>
          <w:color w:val="000000" w:themeColor="text1"/>
        </w:rPr>
      </w:r>
      <w:r w:rsidR="006E407D" w:rsidRPr="00B72D53">
        <w:rPr>
          <w:color w:val="000000" w:themeColor="text1"/>
        </w:rPr>
        <w:fldChar w:fldCharType="separate"/>
      </w:r>
      <w:r w:rsidR="0035768C" w:rsidRPr="00B72D53">
        <w:rPr>
          <w:color w:val="000000" w:themeColor="text1"/>
        </w:rPr>
        <w:t>Figure 7</w:t>
      </w:r>
      <w:r w:rsidR="006E407D" w:rsidRPr="00B72D53">
        <w:rPr>
          <w:color w:val="000000" w:themeColor="text1"/>
        </w:rPr>
        <w:fldChar w:fldCharType="end"/>
      </w:r>
      <w:r w:rsidRPr="00B72D53">
        <w:rPr>
          <w:color w:val="000000" w:themeColor="text1"/>
        </w:rPr>
        <w:t>)</w:t>
      </w:r>
      <w:r w:rsidR="008477AA" w:rsidRPr="00B72D53">
        <w:rPr>
          <w:color w:val="000000" w:themeColor="text1"/>
        </w:rPr>
        <w:t xml:space="preserve">. </w:t>
      </w:r>
      <w:r w:rsidRPr="00B72D53">
        <w:rPr>
          <w:color w:val="000000" w:themeColor="text1"/>
        </w:rPr>
        <w:t xml:space="preserve">We have </w:t>
      </w:r>
      <w:r w:rsidR="00012991" w:rsidRPr="00B72D53">
        <w:rPr>
          <w:color w:val="000000" w:themeColor="text1"/>
        </w:rPr>
        <w:t xml:space="preserve">previously </w:t>
      </w:r>
      <w:r w:rsidRPr="00B72D53">
        <w:rPr>
          <w:color w:val="000000" w:themeColor="text1"/>
        </w:rPr>
        <w:t>shown</w:t>
      </w:r>
      <w:r w:rsidR="00012991" w:rsidRPr="00B72D53">
        <w:rPr>
          <w:color w:val="000000" w:themeColor="text1"/>
        </w:rPr>
        <w:t xml:space="preserve"> using transmission electron microscopy</w:t>
      </w:r>
      <w:r w:rsidR="00D762C4" w:rsidRPr="00B72D53">
        <w:rPr>
          <w:color w:val="000000" w:themeColor="text1"/>
        </w:rPr>
        <w:t xml:space="preserve"> (</w:t>
      </w:r>
      <w:r w:rsidR="007B5889" w:rsidRPr="00B72D53">
        <w:rPr>
          <w:color w:val="000000" w:themeColor="text1"/>
        </w:rPr>
        <w:t>Figure S</w:t>
      </w:r>
      <w:r w:rsidR="00154BA4" w:rsidRPr="00B72D53">
        <w:rPr>
          <w:color w:val="000000" w:themeColor="text1"/>
        </w:rPr>
        <w:t>8</w:t>
      </w:r>
      <w:r w:rsidR="00D762C4" w:rsidRPr="00B72D53">
        <w:rPr>
          <w:color w:val="000000" w:themeColor="text1"/>
        </w:rPr>
        <w:t>)</w:t>
      </w:r>
      <w:r w:rsidRPr="00B72D53">
        <w:rPr>
          <w:color w:val="000000" w:themeColor="text1"/>
        </w:rPr>
        <w:t xml:space="preserve"> that </w:t>
      </w:r>
      <w:r w:rsidR="00012991" w:rsidRPr="00B72D53">
        <w:rPr>
          <w:color w:val="000000" w:themeColor="text1"/>
        </w:rPr>
        <w:t xml:space="preserve">in this model </w:t>
      </w:r>
      <w:r w:rsidRPr="00B72D53">
        <w:rPr>
          <w:color w:val="000000" w:themeColor="text1"/>
        </w:rPr>
        <w:t xml:space="preserve">the collagen ultrastructure changes </w:t>
      </w:r>
      <w:r w:rsidR="00FF0394" w:rsidRPr="00B72D53">
        <w:rPr>
          <w:color w:val="000000" w:themeColor="text1"/>
        </w:rPr>
        <w:lastRenderedPageBreak/>
        <w:t xml:space="preserve">significantly </w:t>
      </w:r>
      <w:r w:rsidR="00012991" w:rsidRPr="00B72D53">
        <w:rPr>
          <w:color w:val="000000" w:themeColor="text1"/>
        </w:rPr>
        <w:t>following</w:t>
      </w:r>
      <w:r w:rsidRPr="00B72D53">
        <w:rPr>
          <w:color w:val="000000" w:themeColor="text1"/>
        </w:rPr>
        <w:t xml:space="preserve"> treatment with lysyl-oxidase/ lysyl-oxidase-like (LOX/LOXL) inhibitor BAPN (</w:t>
      </w:r>
      <w:r w:rsidRPr="00B72D53">
        <w:rPr>
          <w:rFonts w:cs="Times New Roman"/>
          <w:color w:val="000000" w:themeColor="text1"/>
        </w:rPr>
        <w:t>ƅ</w:t>
      </w:r>
      <w:r w:rsidRPr="00B72D53">
        <w:rPr>
          <w:color w:val="000000" w:themeColor="text1"/>
        </w:rPr>
        <w:t xml:space="preserve">-aminoproprionitrile) </w:t>
      </w:r>
      <w:r w:rsidR="00012991" w:rsidRPr="00B72D53">
        <w:rPr>
          <w:color w:val="000000" w:themeColor="text1"/>
        </w:rPr>
        <w:t xml:space="preserve">which inhibits </w:t>
      </w:r>
      <w:r w:rsidRPr="00B72D53">
        <w:rPr>
          <w:color w:val="000000" w:themeColor="text1"/>
        </w:rPr>
        <w:t>cross-linking of</w:t>
      </w:r>
      <w:r w:rsidR="00012991" w:rsidRPr="00B72D53">
        <w:rPr>
          <w:color w:val="000000" w:themeColor="text1"/>
        </w:rPr>
        <w:t xml:space="preserve"> collagen</w:t>
      </w:r>
      <w:r w:rsidRPr="00B72D53">
        <w:rPr>
          <w:color w:val="000000" w:themeColor="text1"/>
        </w:rPr>
        <w:t xml:space="preserve"> fibres </w:t>
      </w:r>
      <w:r w:rsidRPr="00B72D53">
        <w:rPr>
          <w:color w:val="000000" w:themeColor="text1"/>
        </w:rPr>
        <w:fldChar w:fldCharType="begin" w:fldLock="1"/>
      </w:r>
      <w:r w:rsidR="006C1734" w:rsidRPr="00B72D53">
        <w:rPr>
          <w:color w:val="000000" w:themeColor="text1"/>
        </w:rPr>
        <w:instrText>ADDIN CSL_CITATION {"citationItems":[{"id":"ITEM-1","itemData":{"DOI":"10.7554/eLife.36354","ISSN":"2050084X","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author":[{"dropping-particle":"","family":"Jones","given":"Mark G.","non-dropping-particle":"","parse-names":false,"suffix":""},{"dropping-particle":"","family":"Andriotis","given":"Orestis G.","non-dropping-particle":"","parse-names":false,"suffix":""},{"dropping-particle":"","family":"Roberts","given":"James J.W.","non-dropping-particle":"","parse-names":false,"suffix":""},{"dropping-particle":"","family":"Lunn","given":"Kerry","non-dropping-particle":"","parse-names":false,"suffix":""},{"dropping-particle":"","family":"Tear","given":"Victoria J.","non-dropping-particle":"","parse-names":false,"suffix":""},{"dropping-particle":"","family":"Cao","given":"Lucy","non-dropping-particle":"","parse-names":false,"suffix":""},{"dropping-particle":"","family":"Ask","given":"Kjetil","non-dropping-particle":"","parse-names":false,"suffix":""},{"dropping-particle":"","family":"Smart","given":"David E.","non-dropping-particle":"","parse-names":false,"suffix":""},{"dropping-particle":"","family":"Bonfanti","given":"Alessandra","non-dropping-particle":"","parse-names":false,"suffix":""},{"dropping-particle":"","family":"Johnson","given":"Peter","non-dropping-particle":"","parse-names":false,"suffix":""},{"dropping-particle":"","family":"Alzetani","given":"Aiman","non-dropping-particle":"","parse-names":false,"suffix":""},{"dropping-particle":"","family":"Conforti","given":"Franco","non-dropping-particle":"","parse-names":false,"suffix":""},{"dropping-particle":"","family":"Doherty","given":"Regan","non-dropping-particle":"","parse-names":false,"suffix":""},{"dropping-particle":"","family":"Lai","given":"Chester Y.","non-dropping-particle":"","parse-names":false,"suffix":""},{"dropping-particle":"","family":"Johnson","given":"Benjamin","non-dropping-particle":"","parse-names":false,"suffix":""},{"dropping-particle":"","family":"Bourdakos","given":"Konstantinos N.","non-dropping-particle":"","parse-names":false,"suffix":""},{"dropping-particle":"V.","family":"Fletcher","given":"Sophie","non-dropping-particle":"","parse-names":false,"suffix":""},{"dropping-particle":"","family":"Marshall","given":"Ben G.","non-dropping-particle":"","parse-names":false,"suffix":""},{"dropping-particle":"","family":"Jogai","given":"Sanjay","non-dropping-particle":"","parse-names":false,"suffix":""},{"dropping-particle":"","family":"Brereton","given":"Christopher J.","non-dropping-particle":"","parse-names":false,"suffix":""},{"dropping-particle":"","family":"Chee","given":"Serena J.","non-dropping-particle":"","parse-names":false,"suffix":""},{"dropping-particle":"","family":"Ottensmeier","given":"Christian H.","non-dropping-particle":"","parse-names":false,"suffix":""},{"dropping-particle":"","family":"Sime","given":"Patricia","non-dropping-particle":"","parse-names":false,"suffix":""},{"dropping-particle":"","family":"Gauldie","given":"Jack","non-dropping-particle":"","parse-names":false,"suffix":""},{"dropping-particle":"","family":"Kolb","given":"Martin","non-dropping-particle":"","parse-names":false,"suffix":""},{"dropping-particle":"","family":"Mahajan","given":"Sumeet","non-dropping-particle":"","parse-names":false,"suffix":""},{"dropping-particle":"","family":"Fabre","given":"Aurelie","non-dropping-particle":"","parse-names":false,"suffix":""},{"dropping-particle":"","family":"Bhaskar","given":"Atul","non-dropping-particle":"","parse-names":false,"suffix":""},{"dropping-particle":"","family":"Jarolimek","given":"Wolfgang","non-dropping-particle":"","parse-names":false,"suffix":""},{"dropping-particle":"","family":"Richeldi","given":"Luca","non-dropping-particle":"","parse-names":false,"suffix":""},{"dropping-particle":"","family":"O’Reilly","given":"Katherine M.A.","non-dropping-particle":"","parse-names":false,"suffix":""},{"dropping-particle":"","family":"Monk","given":"Phillip D.","non-dropping-particle":"","parse-names":false,"suffix":""},{"dropping-particle":"","family":"Thurner","given":"Philipp J.","non-dropping-particle":"","parse-names":false,"suffix":""},{"dropping-particle":"","family":"Davies","given":"Donna E.","non-dropping-particle":"","parse-names":false,"suffix":""}],"container-title":"eLife","id":"ITEM-1","issued":{"date-parts":[["2018"]]},"page":"1-24","title":"Nanoscale dysregulation of collagen structure-function disrupts mechano-homeostasis and mediates pulmonary fibrosis","type":"article-journal","volume":"7"},"uris":["http://www.mendeley.com/documents/?uuid=aaa445b7-9e27-4a88-b143-548e78c03a35"]}],"mendeley":{"formattedCitation":" [53]","plainTextFormattedCitation":" [53]","previouslyFormattedCitation":" [53]"},"properties":{"noteIndex":0},"schema":"https://github.com/citation-style-language/schema/raw/master/csl-citation.json"}</w:instrText>
      </w:r>
      <w:r w:rsidRPr="00B72D53">
        <w:rPr>
          <w:color w:val="000000" w:themeColor="text1"/>
        </w:rPr>
        <w:fldChar w:fldCharType="separate"/>
      </w:r>
      <w:r w:rsidR="00CE7D7E" w:rsidRPr="00B72D53">
        <w:rPr>
          <w:noProof/>
          <w:color w:val="000000" w:themeColor="text1"/>
        </w:rPr>
        <w:t> [53]</w:t>
      </w:r>
      <w:r w:rsidRPr="00B72D53">
        <w:rPr>
          <w:color w:val="000000" w:themeColor="text1"/>
        </w:rPr>
        <w:fldChar w:fldCharType="end"/>
      </w:r>
      <w:r w:rsidR="008477AA" w:rsidRPr="00B72D53">
        <w:rPr>
          <w:color w:val="000000" w:themeColor="text1"/>
        </w:rPr>
        <w:t>.</w:t>
      </w:r>
      <w:r w:rsidR="00673C00" w:rsidRPr="00B72D53">
        <w:rPr>
          <w:color w:val="000000" w:themeColor="text1"/>
        </w:rPr>
        <w:t xml:space="preserve"> </w:t>
      </w:r>
      <w:r w:rsidR="008B7A04" w:rsidRPr="00B72D53">
        <w:rPr>
          <w:color w:val="000000" w:themeColor="text1"/>
        </w:rPr>
        <w:fldChar w:fldCharType="begin"/>
      </w:r>
      <w:r w:rsidR="008B7A04" w:rsidRPr="00B72D53">
        <w:rPr>
          <w:color w:val="000000" w:themeColor="text1"/>
        </w:rPr>
        <w:instrText xml:space="preserve"> REF _Ref532927089 \h </w:instrText>
      </w:r>
      <w:r w:rsidR="00795DE9" w:rsidRPr="00B72D53">
        <w:rPr>
          <w:color w:val="000000" w:themeColor="text1"/>
        </w:rPr>
        <w:instrText xml:space="preserve"> \* MERGEFORMAT </w:instrText>
      </w:r>
      <w:r w:rsidR="008B7A04" w:rsidRPr="00B72D53">
        <w:rPr>
          <w:color w:val="000000" w:themeColor="text1"/>
        </w:rPr>
      </w:r>
      <w:r w:rsidR="008B7A04" w:rsidRPr="00B72D53">
        <w:rPr>
          <w:color w:val="000000" w:themeColor="text1"/>
        </w:rPr>
        <w:fldChar w:fldCharType="separate"/>
      </w:r>
      <w:r w:rsidR="0035768C" w:rsidRPr="00B72D53">
        <w:rPr>
          <w:color w:val="000000" w:themeColor="text1"/>
        </w:rPr>
        <w:t>Figure 7</w:t>
      </w:r>
      <w:r w:rsidR="008B7A04" w:rsidRPr="00B72D53">
        <w:rPr>
          <w:color w:val="000000" w:themeColor="text1"/>
        </w:rPr>
        <w:fldChar w:fldCharType="end"/>
      </w:r>
      <w:r w:rsidR="00ED492D" w:rsidRPr="00B72D53">
        <w:rPr>
          <w:color w:val="000000" w:themeColor="text1"/>
        </w:rPr>
        <w:t xml:space="preserve"> shows diffraction limited SHG images for both the </w:t>
      </w:r>
      <w:r w:rsidR="00721A06" w:rsidRPr="00B72D53">
        <w:rPr>
          <w:color w:val="000000" w:themeColor="text1"/>
        </w:rPr>
        <w:t>control</w:t>
      </w:r>
      <w:r w:rsidR="00555FE7" w:rsidRPr="00B72D53">
        <w:rPr>
          <w:color w:val="000000" w:themeColor="text1"/>
        </w:rPr>
        <w:t xml:space="preserve"> </w:t>
      </w:r>
      <w:r w:rsidR="00E625C4" w:rsidRPr="00B72D53">
        <w:rPr>
          <w:color w:val="000000" w:themeColor="text1"/>
        </w:rPr>
        <w:t>(</w:t>
      </w:r>
      <w:r w:rsidR="00E625C4" w:rsidRPr="00B72D53">
        <w:rPr>
          <w:b/>
          <w:bCs/>
          <w:color w:val="000000" w:themeColor="text1"/>
        </w:rPr>
        <w:t>A</w:t>
      </w:r>
      <w:r w:rsidR="00E625C4" w:rsidRPr="00B72D53">
        <w:rPr>
          <w:color w:val="000000" w:themeColor="text1"/>
        </w:rPr>
        <w:t>)</w:t>
      </w:r>
      <w:r w:rsidR="00721A06" w:rsidRPr="00B72D53">
        <w:rPr>
          <w:color w:val="000000" w:themeColor="text1"/>
        </w:rPr>
        <w:t xml:space="preserve"> and BAPN treated </w:t>
      </w:r>
      <w:r w:rsidR="00E625C4" w:rsidRPr="00B72D53">
        <w:rPr>
          <w:color w:val="000000" w:themeColor="text1"/>
        </w:rPr>
        <w:t>(</w:t>
      </w:r>
      <w:r w:rsidR="00E625C4" w:rsidRPr="00B72D53">
        <w:rPr>
          <w:b/>
          <w:bCs/>
          <w:color w:val="000000" w:themeColor="text1"/>
        </w:rPr>
        <w:t>B)</w:t>
      </w:r>
      <w:r w:rsidR="00555FE7" w:rsidRPr="00B72D53">
        <w:rPr>
          <w:b/>
          <w:bCs/>
          <w:color w:val="000000" w:themeColor="text1"/>
        </w:rPr>
        <w:t xml:space="preserve"> </w:t>
      </w:r>
      <w:r w:rsidR="00721A06" w:rsidRPr="00B72D53">
        <w:rPr>
          <w:color w:val="000000" w:themeColor="text1"/>
        </w:rPr>
        <w:t xml:space="preserve">sections. </w:t>
      </w:r>
      <w:r w:rsidR="00FF0394" w:rsidRPr="00B72D53">
        <w:rPr>
          <w:color w:val="000000" w:themeColor="text1"/>
        </w:rPr>
        <w:t>We have</w:t>
      </w:r>
      <w:r w:rsidR="00ED492D" w:rsidRPr="00B72D53">
        <w:rPr>
          <w:color w:val="000000" w:themeColor="text1"/>
        </w:rPr>
        <w:t xml:space="preserve"> previously demonstrated that the macroscopic collagen architecture become</w:t>
      </w:r>
      <w:r w:rsidR="00170933" w:rsidRPr="00B72D53">
        <w:rPr>
          <w:color w:val="000000" w:themeColor="text1"/>
        </w:rPr>
        <w:t>s</w:t>
      </w:r>
      <w:r w:rsidR="00ED492D" w:rsidRPr="00B72D53">
        <w:rPr>
          <w:color w:val="000000" w:themeColor="text1"/>
        </w:rPr>
        <w:t xml:space="preserve"> more disordered upon treatment with BAPN </w:t>
      </w:r>
      <w:r w:rsidR="00ED492D" w:rsidRPr="00B72D53">
        <w:rPr>
          <w:color w:val="000000" w:themeColor="text1"/>
        </w:rPr>
        <w:fldChar w:fldCharType="begin" w:fldLock="1"/>
      </w:r>
      <w:r w:rsidR="006C1734" w:rsidRPr="00B72D53">
        <w:rPr>
          <w:color w:val="000000" w:themeColor="text1"/>
        </w:rPr>
        <w:instrText>ADDIN CSL_CITATION {"citationItems":[{"id":"ITEM-1","itemData":{"DOI":"10.7554/eLife.36354","ISSN":"2050084X","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author":[{"dropping-particle":"","family":"Jones","given":"Mark G.","non-dropping-particle":"","parse-names":false,"suffix":""},{"dropping-particle":"","family":"Andriotis","given":"Orestis G.","non-dropping-particle":"","parse-names":false,"suffix":""},{"dropping-particle":"","family":"Roberts","given":"James J.W.","non-dropping-particle":"","parse-names":false,"suffix":""},{"dropping-particle":"","family":"Lunn","given":"Kerry","non-dropping-particle":"","parse-names":false,"suffix":""},{"dropping-particle":"","family":"Tear","given":"Victoria J.","non-dropping-particle":"","parse-names":false,"suffix":""},{"dropping-particle":"","family":"Cao","given":"Lucy","non-dropping-particle":"","parse-names":false,"suffix":""},{"dropping-particle":"","family":"Ask","given":"Kjetil","non-dropping-particle":"","parse-names":false,"suffix":""},{"dropping-particle":"","family":"Smart","given":"David E.","non-dropping-particle":"","parse-names":false,"suffix":""},{"dropping-particle":"","family":"Bonfanti","given":"Alessandra","non-dropping-particle":"","parse-names":false,"suffix":""},{"dropping-particle":"","family":"Johnson","given":"Peter","non-dropping-particle":"","parse-names":false,"suffix":""},{"dropping-particle":"","family":"Alzetani","given":"Aiman","non-dropping-particle":"","parse-names":false,"suffix":""},{"dropping-particle":"","family":"Conforti","given":"Franco","non-dropping-particle":"","parse-names":false,"suffix":""},{"dropping-particle":"","family":"Doherty","given":"Regan","non-dropping-particle":"","parse-names":false,"suffix":""},{"dropping-particle":"","family":"Lai","given":"Chester Y.","non-dropping-particle":"","parse-names":false,"suffix":""},{"dropping-particle":"","family":"Johnson","given":"Benjamin","non-dropping-particle":"","parse-names":false,"suffix":""},{"dropping-particle":"","family":"Bourdakos","given":"Konstantinos N.","non-dropping-particle":"","parse-names":false,"suffix":""},{"dropping-particle":"V.","family":"Fletcher","given":"Sophie","non-dropping-particle":"","parse-names":false,"suffix":""},{"dropping-particle":"","family":"Marshall","given":"Ben G.","non-dropping-particle":"","parse-names":false,"suffix":""},{"dropping-particle":"","family":"Jogai","given":"Sanjay","non-dropping-particle":"","parse-names":false,"suffix":""},{"dropping-particle":"","family":"Brereton","given":"Christopher J.","non-dropping-particle":"","parse-names":false,"suffix":""},{"dropping-particle":"","family":"Chee","given":"Serena J.","non-dropping-particle":"","parse-names":false,"suffix":""},{"dropping-particle":"","family":"Ottensmeier","given":"Christian H.","non-dropping-particle":"","parse-names":false,"suffix":""},{"dropping-particle":"","family":"Sime","given":"Patricia","non-dropping-particle":"","parse-names":false,"suffix":""},{"dropping-particle":"","family":"Gauldie","given":"Jack","non-dropping-particle":"","parse-names":false,"suffix":""},{"dropping-particle":"","family":"Kolb","given":"Martin","non-dropping-particle":"","parse-names":false,"suffix":""},{"dropping-particle":"","family":"Mahajan","given":"Sumeet","non-dropping-particle":"","parse-names":false,"suffix":""},{"dropping-particle":"","family":"Fabre","given":"Aurelie","non-dropping-particle":"","parse-names":false,"suffix":""},{"dropping-particle":"","family":"Bhaskar","given":"Atul","non-dropping-particle":"","parse-names":false,"suffix":""},{"dropping-particle":"","family":"Jarolimek","given":"Wolfgang","non-dropping-particle":"","parse-names":false,"suffix":""},{"dropping-particle":"","family":"Richeldi","given":"Luca","non-dropping-particle":"","parse-names":false,"suffix":""},{"dropping-particle":"","family":"O’Reilly","given":"Katherine M.A.","non-dropping-particle":"","parse-names":false,"suffix":""},{"dropping-particle":"","family":"Monk","given":"Phillip D.","non-dropping-particle":"","parse-names":false,"suffix":""},{"dropping-particle":"","family":"Thurner","given":"Philipp J.","non-dropping-particle":"","parse-names":false,"suffix":""},{"dropping-particle":"","family":"Davies","given":"Donna E.","non-dropping-particle":"","parse-names":false,"suffix":""}],"container-title":"eLife","id":"ITEM-1","issued":{"date-parts":[["2018"]]},"page":"1-24","title":"Nanoscale dysregulation of collagen structure-function disrupts mechano-homeostasis and mediates pulmonary fibrosis","type":"article-journal","volume":"7"},"uris":["http://www.mendeley.com/documents/?uuid=aaa445b7-9e27-4a88-b143-548e78c03a35"]}],"mendeley":{"formattedCitation":" [53]","plainTextFormattedCitation":" [53]","previouslyFormattedCitation":" [53]"},"properties":{"noteIndex":0},"schema":"https://github.com/citation-style-language/schema/raw/master/csl-citation.json"}</w:instrText>
      </w:r>
      <w:r w:rsidR="00ED492D" w:rsidRPr="00B72D53">
        <w:rPr>
          <w:color w:val="000000" w:themeColor="text1"/>
        </w:rPr>
        <w:fldChar w:fldCharType="separate"/>
      </w:r>
      <w:r w:rsidR="00CE7D7E" w:rsidRPr="00B72D53">
        <w:rPr>
          <w:noProof/>
          <w:color w:val="000000" w:themeColor="text1"/>
        </w:rPr>
        <w:t> [53]</w:t>
      </w:r>
      <w:r w:rsidR="00ED492D" w:rsidRPr="00B72D53">
        <w:rPr>
          <w:color w:val="000000" w:themeColor="text1"/>
        </w:rPr>
        <w:fldChar w:fldCharType="end"/>
      </w:r>
      <w:r w:rsidR="00ED492D" w:rsidRPr="00B72D53">
        <w:rPr>
          <w:color w:val="000000" w:themeColor="text1"/>
        </w:rPr>
        <w:t xml:space="preserve"> and</w:t>
      </w:r>
      <w:r w:rsidR="00FF0394" w:rsidRPr="00B72D53">
        <w:rPr>
          <w:color w:val="000000" w:themeColor="text1"/>
        </w:rPr>
        <w:t xml:space="preserve"> here</w:t>
      </w:r>
      <w:r w:rsidR="00ED492D" w:rsidRPr="00B72D53">
        <w:rPr>
          <w:color w:val="000000" w:themeColor="text1"/>
        </w:rPr>
        <w:t xml:space="preserve"> this can be seen by the loss of the high intensity collagen ring</w:t>
      </w:r>
      <w:r w:rsidR="008F09B3" w:rsidRPr="00B72D53">
        <w:rPr>
          <w:color w:val="000000" w:themeColor="text1"/>
        </w:rPr>
        <w:t xml:space="preserve"> at the edge of</w:t>
      </w:r>
      <w:r w:rsidR="00ED492D" w:rsidRPr="00B72D53">
        <w:rPr>
          <w:color w:val="000000" w:themeColor="text1"/>
        </w:rPr>
        <w:t xml:space="preserve"> the sphere (</w:t>
      </w:r>
      <w:r w:rsidR="00ED492D" w:rsidRPr="00B72D53">
        <w:rPr>
          <w:color w:val="000000" w:themeColor="text1"/>
        </w:rPr>
        <w:fldChar w:fldCharType="begin"/>
      </w:r>
      <w:r w:rsidR="00ED492D" w:rsidRPr="00B72D53">
        <w:rPr>
          <w:color w:val="000000" w:themeColor="text1"/>
        </w:rPr>
        <w:instrText xml:space="preserve"> REF _Ref532927089 \h </w:instrText>
      </w:r>
      <w:r w:rsidR="00795DE9" w:rsidRPr="00B72D53">
        <w:rPr>
          <w:color w:val="000000" w:themeColor="text1"/>
        </w:rPr>
        <w:instrText xml:space="preserve"> \* MERGEFORMAT </w:instrText>
      </w:r>
      <w:r w:rsidR="00ED492D" w:rsidRPr="00B72D53">
        <w:rPr>
          <w:color w:val="000000" w:themeColor="text1"/>
        </w:rPr>
      </w:r>
      <w:r w:rsidR="00ED492D" w:rsidRPr="00B72D53">
        <w:rPr>
          <w:color w:val="000000" w:themeColor="text1"/>
        </w:rPr>
        <w:fldChar w:fldCharType="separate"/>
      </w:r>
      <w:r w:rsidR="0035768C" w:rsidRPr="00B72D53">
        <w:rPr>
          <w:color w:val="000000" w:themeColor="text1"/>
        </w:rPr>
        <w:t>Figure 7</w:t>
      </w:r>
      <w:r w:rsidR="00ED492D" w:rsidRPr="00B72D53">
        <w:rPr>
          <w:color w:val="000000" w:themeColor="text1"/>
        </w:rPr>
        <w:fldChar w:fldCharType="end"/>
      </w:r>
      <w:r w:rsidR="00ED492D" w:rsidRPr="00B72D53">
        <w:rPr>
          <w:b/>
          <w:color w:val="000000" w:themeColor="text1"/>
        </w:rPr>
        <w:t>A</w:t>
      </w:r>
      <w:r w:rsidR="00D367AE" w:rsidRPr="00B72D53">
        <w:rPr>
          <w:b/>
          <w:color w:val="000000" w:themeColor="text1"/>
        </w:rPr>
        <w:t>i</w:t>
      </w:r>
      <w:r w:rsidR="00FF0394" w:rsidRPr="00B72D53">
        <w:rPr>
          <w:color w:val="000000" w:themeColor="text1"/>
        </w:rPr>
        <w:t xml:space="preserve"> red arrow). However</w:t>
      </w:r>
      <w:r w:rsidR="00ED492D" w:rsidRPr="00B72D53">
        <w:rPr>
          <w:color w:val="000000" w:themeColor="text1"/>
        </w:rPr>
        <w:t xml:space="preserve">, the central regions of the </w:t>
      </w:r>
      <w:r w:rsidR="00721A06" w:rsidRPr="00B72D53">
        <w:rPr>
          <w:color w:val="000000" w:themeColor="text1"/>
        </w:rPr>
        <w:t>spheroids</w:t>
      </w:r>
      <w:r w:rsidR="00ED492D" w:rsidRPr="00B72D53">
        <w:rPr>
          <w:color w:val="000000" w:themeColor="text1"/>
        </w:rPr>
        <w:t xml:space="preserve"> show very similar collagen architecture when viewed at the diffraction </w:t>
      </w:r>
      <w:r w:rsidR="004C0843" w:rsidRPr="00B72D53">
        <w:rPr>
          <w:color w:val="000000" w:themeColor="text1"/>
        </w:rPr>
        <w:t xml:space="preserve">limit, </w:t>
      </w:r>
      <w:r w:rsidR="00FF0394" w:rsidRPr="00B72D53">
        <w:rPr>
          <w:color w:val="000000" w:themeColor="text1"/>
        </w:rPr>
        <w:t xml:space="preserve">which was further </w:t>
      </w:r>
      <w:r w:rsidR="004C0843" w:rsidRPr="00B72D53">
        <w:rPr>
          <w:color w:val="000000" w:themeColor="text1"/>
        </w:rPr>
        <w:t xml:space="preserve">verified via </w:t>
      </w:r>
      <w:r w:rsidR="00FF0394" w:rsidRPr="00B72D53">
        <w:rPr>
          <w:color w:val="000000" w:themeColor="text1"/>
        </w:rPr>
        <w:t>image</w:t>
      </w:r>
      <w:r w:rsidR="004C0843" w:rsidRPr="00B72D53">
        <w:rPr>
          <w:color w:val="000000" w:themeColor="text1"/>
        </w:rPr>
        <w:t xml:space="preserve"> analysis </w:t>
      </w:r>
      <w:r w:rsidR="00FF0394" w:rsidRPr="00B72D53">
        <w:rPr>
          <w:color w:val="000000" w:themeColor="text1"/>
        </w:rPr>
        <w:t>of fibres</w:t>
      </w:r>
      <w:r w:rsidR="00366E02" w:rsidRPr="00B72D53">
        <w:rPr>
          <w:color w:val="000000" w:themeColor="text1"/>
        </w:rPr>
        <w:t xml:space="preserve"> using a number of parameters such as fibre length and width</w:t>
      </w:r>
      <w:r w:rsidR="00FF0394" w:rsidRPr="00B72D53">
        <w:rPr>
          <w:color w:val="000000" w:themeColor="text1"/>
        </w:rPr>
        <w:t xml:space="preserve"> </w:t>
      </w:r>
      <w:r w:rsidR="004C0843" w:rsidRPr="00B72D53">
        <w:rPr>
          <w:color w:val="000000" w:themeColor="text1"/>
        </w:rPr>
        <w:t>(Figure S</w:t>
      </w:r>
      <w:r w:rsidR="009C17F9" w:rsidRPr="00B72D53">
        <w:rPr>
          <w:color w:val="000000" w:themeColor="text1"/>
        </w:rPr>
        <w:t>9</w:t>
      </w:r>
      <w:r w:rsidR="004C0843" w:rsidRPr="00B72D53">
        <w:rPr>
          <w:color w:val="000000" w:themeColor="text1"/>
        </w:rPr>
        <w:t>)</w:t>
      </w:r>
      <w:r w:rsidR="00FF0394" w:rsidRPr="00B72D53">
        <w:rPr>
          <w:color w:val="000000" w:themeColor="text1"/>
        </w:rPr>
        <w:t xml:space="preserve">. </w:t>
      </w:r>
      <w:r w:rsidR="005A720B" w:rsidRPr="00B72D53">
        <w:rPr>
          <w:color w:val="000000" w:themeColor="text1"/>
        </w:rPr>
        <w:t>T</w:t>
      </w:r>
      <w:r w:rsidR="007251CB" w:rsidRPr="00B72D53">
        <w:rPr>
          <w:color w:val="000000" w:themeColor="text1"/>
        </w:rPr>
        <w:t>he polarisation anisotropy</w:t>
      </w:r>
      <w:r w:rsidR="00366E02" w:rsidRPr="00B72D53">
        <w:rPr>
          <w:color w:val="000000" w:themeColor="text1"/>
        </w:rPr>
        <w:t xml:space="preserve"> measured from diffraction-limited images</w:t>
      </w:r>
      <w:r w:rsidR="007251CB" w:rsidRPr="00B72D53">
        <w:rPr>
          <w:color w:val="000000" w:themeColor="text1"/>
        </w:rPr>
        <w:t xml:space="preserve"> is</w:t>
      </w:r>
      <w:r w:rsidR="00366E02" w:rsidRPr="00B72D53">
        <w:rPr>
          <w:color w:val="000000" w:themeColor="text1"/>
        </w:rPr>
        <w:t xml:space="preserve"> </w:t>
      </w:r>
      <w:r w:rsidR="007251CB" w:rsidRPr="00B72D53">
        <w:rPr>
          <w:color w:val="000000" w:themeColor="text1"/>
        </w:rPr>
        <w:t>unchanged</w:t>
      </w:r>
      <w:r w:rsidR="00ED749D" w:rsidRPr="00B72D53">
        <w:rPr>
          <w:color w:val="000000" w:themeColor="text1"/>
        </w:rPr>
        <w:t xml:space="preserve"> </w:t>
      </w:r>
      <w:r w:rsidR="007251CB" w:rsidRPr="00B72D53">
        <w:rPr>
          <w:color w:val="000000" w:themeColor="text1"/>
        </w:rPr>
        <w:t>(</w:t>
      </w:r>
      <w:r w:rsidR="00ED492D" w:rsidRPr="00B72D53">
        <w:rPr>
          <w:color w:val="000000" w:themeColor="text1"/>
        </w:rPr>
        <w:fldChar w:fldCharType="begin"/>
      </w:r>
      <w:r w:rsidR="00ED492D" w:rsidRPr="00B72D53">
        <w:rPr>
          <w:color w:val="000000" w:themeColor="text1"/>
        </w:rPr>
        <w:instrText xml:space="preserve"> REF _Ref532927089 \h </w:instrText>
      </w:r>
      <w:r w:rsidR="00795DE9" w:rsidRPr="00B72D53">
        <w:rPr>
          <w:color w:val="000000" w:themeColor="text1"/>
        </w:rPr>
        <w:instrText xml:space="preserve"> \* MERGEFORMAT </w:instrText>
      </w:r>
      <w:r w:rsidR="00ED492D" w:rsidRPr="00B72D53">
        <w:rPr>
          <w:color w:val="000000" w:themeColor="text1"/>
        </w:rPr>
      </w:r>
      <w:r w:rsidR="00ED492D" w:rsidRPr="00B72D53">
        <w:rPr>
          <w:color w:val="000000" w:themeColor="text1"/>
        </w:rPr>
        <w:fldChar w:fldCharType="separate"/>
      </w:r>
      <w:r w:rsidR="0035768C" w:rsidRPr="00B72D53">
        <w:rPr>
          <w:color w:val="000000" w:themeColor="text1"/>
        </w:rPr>
        <w:t>Figure 7</w:t>
      </w:r>
      <w:r w:rsidR="00ED492D" w:rsidRPr="00B72D53">
        <w:rPr>
          <w:color w:val="000000" w:themeColor="text1"/>
        </w:rPr>
        <w:fldChar w:fldCharType="end"/>
      </w:r>
      <w:r w:rsidR="00ED492D" w:rsidRPr="00B72D53">
        <w:rPr>
          <w:b/>
          <w:color w:val="000000" w:themeColor="text1"/>
        </w:rPr>
        <w:t>C</w:t>
      </w:r>
      <w:r w:rsidR="007251CB" w:rsidRPr="00B72D53">
        <w:rPr>
          <w:b/>
          <w:color w:val="000000" w:themeColor="text1"/>
        </w:rPr>
        <w:t>)</w:t>
      </w:r>
      <w:r w:rsidR="00ED492D" w:rsidRPr="00B72D53">
        <w:rPr>
          <w:color w:val="000000" w:themeColor="text1"/>
        </w:rPr>
        <w:t xml:space="preserve">. </w:t>
      </w:r>
      <w:r w:rsidR="00A5414A" w:rsidRPr="00B72D53">
        <w:rPr>
          <w:color w:val="000000" w:themeColor="text1"/>
        </w:rPr>
        <w:t>SR</w:t>
      </w:r>
      <w:r w:rsidR="00ED492D" w:rsidRPr="00B72D53">
        <w:rPr>
          <w:color w:val="000000" w:themeColor="text1"/>
        </w:rPr>
        <w:t>-SHG images taken of the same spheroid samples</w:t>
      </w:r>
      <w:r w:rsidR="007251CB" w:rsidRPr="00B72D53">
        <w:rPr>
          <w:color w:val="000000" w:themeColor="text1"/>
        </w:rPr>
        <w:t xml:space="preserve"> </w:t>
      </w:r>
      <w:r w:rsidR="00366E02" w:rsidRPr="00B72D53">
        <w:rPr>
          <w:color w:val="000000" w:themeColor="text1"/>
        </w:rPr>
        <w:t xml:space="preserve">also </w:t>
      </w:r>
      <w:r w:rsidR="007251CB" w:rsidRPr="00B72D53">
        <w:rPr>
          <w:color w:val="000000" w:themeColor="text1"/>
        </w:rPr>
        <w:t>show</w:t>
      </w:r>
      <w:r w:rsidR="00ED492D" w:rsidRPr="00B72D53">
        <w:rPr>
          <w:color w:val="000000" w:themeColor="text1"/>
        </w:rPr>
        <w:t xml:space="preserve"> that the collagen architecture is similar between the control and </w:t>
      </w:r>
      <w:r w:rsidR="00721A06" w:rsidRPr="00B72D53">
        <w:rPr>
          <w:color w:val="000000" w:themeColor="text1"/>
        </w:rPr>
        <w:t xml:space="preserve">on </w:t>
      </w:r>
      <w:r w:rsidR="00ED492D" w:rsidRPr="00B72D53">
        <w:rPr>
          <w:color w:val="000000" w:themeColor="text1"/>
        </w:rPr>
        <w:t>B</w:t>
      </w:r>
      <w:r w:rsidR="00A5414A" w:rsidRPr="00B72D53">
        <w:rPr>
          <w:color w:val="000000" w:themeColor="text1"/>
        </w:rPr>
        <w:t>APN</w:t>
      </w:r>
      <w:r w:rsidR="007251CB" w:rsidRPr="00B72D53">
        <w:rPr>
          <w:color w:val="000000" w:themeColor="text1"/>
        </w:rPr>
        <w:t xml:space="preserve"> </w:t>
      </w:r>
      <w:r w:rsidR="00721A06" w:rsidRPr="00B72D53">
        <w:rPr>
          <w:color w:val="000000" w:themeColor="text1"/>
        </w:rPr>
        <w:t xml:space="preserve">treatment </w:t>
      </w:r>
      <w:r w:rsidR="007251CB" w:rsidRPr="00B72D53">
        <w:rPr>
          <w:color w:val="000000" w:themeColor="text1"/>
        </w:rPr>
        <w:t>(</w:t>
      </w:r>
      <w:r w:rsidR="007251CB" w:rsidRPr="00B72D53">
        <w:rPr>
          <w:color w:val="000000" w:themeColor="text1"/>
        </w:rPr>
        <w:fldChar w:fldCharType="begin"/>
      </w:r>
      <w:r w:rsidR="007251CB" w:rsidRPr="00B72D53">
        <w:rPr>
          <w:color w:val="000000" w:themeColor="text1"/>
        </w:rPr>
        <w:instrText xml:space="preserve"> REF _Ref532927089 \h </w:instrText>
      </w:r>
      <w:r w:rsidR="00795DE9" w:rsidRPr="00B72D53">
        <w:rPr>
          <w:color w:val="000000" w:themeColor="text1"/>
        </w:rPr>
        <w:instrText xml:space="preserve"> \* MERGEFORMAT </w:instrText>
      </w:r>
      <w:r w:rsidR="007251CB" w:rsidRPr="00B72D53">
        <w:rPr>
          <w:color w:val="000000" w:themeColor="text1"/>
        </w:rPr>
      </w:r>
      <w:r w:rsidR="007251CB" w:rsidRPr="00B72D53">
        <w:rPr>
          <w:color w:val="000000" w:themeColor="text1"/>
        </w:rPr>
        <w:fldChar w:fldCharType="separate"/>
      </w:r>
      <w:r w:rsidR="0035768C" w:rsidRPr="00B72D53">
        <w:rPr>
          <w:color w:val="000000" w:themeColor="text1"/>
        </w:rPr>
        <w:t>Figure 7</w:t>
      </w:r>
      <w:r w:rsidR="007251CB" w:rsidRPr="00B72D53">
        <w:rPr>
          <w:color w:val="000000" w:themeColor="text1"/>
        </w:rPr>
        <w:fldChar w:fldCharType="end"/>
      </w:r>
      <w:r w:rsidR="002827B5" w:rsidRPr="00B72D53">
        <w:rPr>
          <w:b/>
          <w:color w:val="000000" w:themeColor="text1"/>
        </w:rPr>
        <w:t>A/Biv</w:t>
      </w:r>
      <w:r w:rsidR="000C5D95" w:rsidRPr="00B72D53">
        <w:rPr>
          <w:b/>
          <w:color w:val="000000" w:themeColor="text1"/>
        </w:rPr>
        <w:t xml:space="preserve">, </w:t>
      </w:r>
      <w:r w:rsidR="000C5D95" w:rsidRPr="00B72D53">
        <w:rPr>
          <w:color w:val="000000" w:themeColor="text1"/>
        </w:rPr>
        <w:t>Figure S</w:t>
      </w:r>
      <w:r w:rsidR="009C17F9" w:rsidRPr="00B72D53">
        <w:rPr>
          <w:color w:val="000000" w:themeColor="text1"/>
        </w:rPr>
        <w:t>9</w:t>
      </w:r>
      <w:r w:rsidR="007251CB" w:rsidRPr="00B72D53">
        <w:rPr>
          <w:b/>
          <w:color w:val="000000" w:themeColor="text1"/>
        </w:rPr>
        <w:t>)</w:t>
      </w:r>
      <w:r w:rsidR="00A5414A" w:rsidRPr="00B72D53">
        <w:rPr>
          <w:color w:val="000000" w:themeColor="text1"/>
        </w:rPr>
        <w:t>.</w:t>
      </w:r>
      <w:r w:rsidR="00347D1E" w:rsidRPr="00B72D53">
        <w:rPr>
          <w:color w:val="000000" w:themeColor="text1"/>
        </w:rPr>
        <w:t xml:space="preserve"> However</w:t>
      </w:r>
      <w:r w:rsidR="00FD3C77" w:rsidRPr="00B72D53">
        <w:rPr>
          <w:color w:val="000000" w:themeColor="text1"/>
        </w:rPr>
        <w:t>,</w:t>
      </w:r>
      <w:r w:rsidR="00347D1E" w:rsidRPr="00B72D53">
        <w:rPr>
          <w:color w:val="000000" w:themeColor="text1"/>
        </w:rPr>
        <w:t xml:space="preserve"> SR-SHG </w:t>
      </w:r>
      <w:r w:rsidR="00A0797D" w:rsidRPr="00B72D53">
        <w:rPr>
          <w:color w:val="000000" w:themeColor="text1"/>
        </w:rPr>
        <w:t xml:space="preserve">indicated that the mean fibre widths for </w:t>
      </w:r>
      <w:r w:rsidR="00903150" w:rsidRPr="00B72D53">
        <w:rPr>
          <w:color w:val="000000" w:themeColor="text1"/>
        </w:rPr>
        <w:t xml:space="preserve">control and BAPN treated samples were </w:t>
      </w:r>
      <w:r w:rsidR="002816C9" w:rsidRPr="00B72D53">
        <w:rPr>
          <w:color w:val="000000" w:themeColor="text1"/>
        </w:rPr>
        <w:t xml:space="preserve">119 and 158 nm </w:t>
      </w:r>
      <w:r w:rsidR="001B29EE" w:rsidRPr="00B72D53">
        <w:rPr>
          <w:color w:val="000000" w:themeColor="text1"/>
        </w:rPr>
        <w:t>respectively</w:t>
      </w:r>
      <w:r w:rsidR="00EA671F" w:rsidRPr="00B72D53">
        <w:rPr>
          <w:color w:val="000000" w:themeColor="text1"/>
        </w:rPr>
        <w:t xml:space="preserve">. This increase is in agreement with electron microscopy analysis (Figure </w:t>
      </w:r>
      <w:r w:rsidR="002E21C6" w:rsidRPr="00B72D53">
        <w:rPr>
          <w:color w:val="000000" w:themeColor="text1"/>
        </w:rPr>
        <w:t>S</w:t>
      </w:r>
      <w:r w:rsidR="009C17F9" w:rsidRPr="00B72D53">
        <w:rPr>
          <w:color w:val="000000" w:themeColor="text1"/>
        </w:rPr>
        <w:t>8</w:t>
      </w:r>
      <w:r w:rsidR="002E21C6" w:rsidRPr="00B72D53">
        <w:rPr>
          <w:color w:val="000000" w:themeColor="text1"/>
        </w:rPr>
        <w:t>).</w:t>
      </w:r>
      <w:r w:rsidR="001B29EE" w:rsidRPr="00B72D53">
        <w:rPr>
          <w:color w:val="000000" w:themeColor="text1"/>
        </w:rPr>
        <w:t xml:space="preserve"> </w:t>
      </w:r>
      <w:r w:rsidR="002E21C6" w:rsidRPr="00B72D53">
        <w:rPr>
          <w:color w:val="000000" w:themeColor="text1"/>
        </w:rPr>
        <w:t>These widths</w:t>
      </w:r>
      <w:r w:rsidR="001B29EE" w:rsidRPr="00B72D53">
        <w:rPr>
          <w:color w:val="000000" w:themeColor="text1"/>
        </w:rPr>
        <w:t xml:space="preserve"> </w:t>
      </w:r>
      <w:r w:rsidR="00B21A0C" w:rsidRPr="00B72D53">
        <w:rPr>
          <w:color w:val="000000" w:themeColor="text1"/>
        </w:rPr>
        <w:t>are</w:t>
      </w:r>
      <w:r w:rsidR="001B29EE" w:rsidRPr="00B72D53">
        <w:rPr>
          <w:color w:val="000000" w:themeColor="text1"/>
        </w:rPr>
        <w:t xml:space="preserve"> much narrower than the ~ 550 nm widths measured by diffraction limited </w:t>
      </w:r>
      <w:r w:rsidR="00455D93" w:rsidRPr="00B72D53">
        <w:rPr>
          <w:color w:val="000000" w:themeColor="text1"/>
        </w:rPr>
        <w:t xml:space="preserve">imaging. We propose that this is due to the measurement of </w:t>
      </w:r>
      <w:r w:rsidR="00CA61CB" w:rsidRPr="00B72D53">
        <w:rPr>
          <w:color w:val="000000" w:themeColor="text1"/>
        </w:rPr>
        <w:t>bundle</w:t>
      </w:r>
      <w:r w:rsidR="00B21A0C" w:rsidRPr="00B72D53">
        <w:rPr>
          <w:color w:val="000000" w:themeColor="text1"/>
        </w:rPr>
        <w:t>d</w:t>
      </w:r>
      <w:r w:rsidR="00CA61CB" w:rsidRPr="00B72D53">
        <w:rPr>
          <w:color w:val="000000" w:themeColor="text1"/>
        </w:rPr>
        <w:t xml:space="preserve"> fibres that </w:t>
      </w:r>
      <w:r w:rsidR="00B21A0C" w:rsidRPr="00B72D53">
        <w:rPr>
          <w:color w:val="000000" w:themeColor="text1"/>
        </w:rPr>
        <w:t>cannot</w:t>
      </w:r>
      <w:r w:rsidR="00CA61CB" w:rsidRPr="00B72D53">
        <w:rPr>
          <w:color w:val="000000" w:themeColor="text1"/>
        </w:rPr>
        <w:t xml:space="preserve"> be resolved at the diffraction limit but can be resolved using PNJs</w:t>
      </w:r>
      <w:r w:rsidR="000120C9" w:rsidRPr="00B72D53">
        <w:rPr>
          <w:color w:val="000000" w:themeColor="text1"/>
        </w:rPr>
        <w:t>.</w:t>
      </w:r>
      <w:r w:rsidR="009F5C1A" w:rsidRPr="00B72D53">
        <w:rPr>
          <w:color w:val="000000" w:themeColor="text1"/>
        </w:rPr>
        <w:t xml:space="preserve"> </w:t>
      </w:r>
      <w:r w:rsidR="003D4850" w:rsidRPr="00B72D53">
        <w:rPr>
          <w:color w:val="000000" w:themeColor="text1"/>
        </w:rPr>
        <w:t xml:space="preserve">SR-SHG analysis </w:t>
      </w:r>
      <w:r w:rsidR="00C575E0" w:rsidRPr="00B72D53">
        <w:rPr>
          <w:color w:val="000000" w:themeColor="text1"/>
        </w:rPr>
        <w:t xml:space="preserve">also </w:t>
      </w:r>
      <w:r w:rsidR="00B47EB0" w:rsidRPr="00B72D53">
        <w:rPr>
          <w:color w:val="000000" w:themeColor="text1"/>
        </w:rPr>
        <w:t>showed shorter fibre len</w:t>
      </w:r>
      <w:r w:rsidR="00676310" w:rsidRPr="00B72D53">
        <w:rPr>
          <w:color w:val="000000" w:themeColor="text1"/>
        </w:rPr>
        <w:t>g</w:t>
      </w:r>
      <w:r w:rsidR="002D4D42" w:rsidRPr="00B72D53">
        <w:rPr>
          <w:color w:val="000000" w:themeColor="text1"/>
        </w:rPr>
        <w:t>ths</w:t>
      </w:r>
      <w:r w:rsidR="005514B8" w:rsidRPr="00B72D53">
        <w:rPr>
          <w:color w:val="000000" w:themeColor="text1"/>
        </w:rPr>
        <w:t xml:space="preserve"> (1 – 3 </w:t>
      </w:r>
      <w:r w:rsidR="005514B8" w:rsidRPr="00B72D53">
        <w:rPr>
          <w:rFonts w:cs="Times New Roman"/>
          <w:color w:val="000000" w:themeColor="text1"/>
        </w:rPr>
        <w:t>μ</w:t>
      </w:r>
      <w:r w:rsidR="005514B8" w:rsidRPr="00B72D53">
        <w:rPr>
          <w:color w:val="000000" w:themeColor="text1"/>
        </w:rPr>
        <w:t>m)</w:t>
      </w:r>
      <w:r w:rsidR="002D4D42" w:rsidRPr="00B72D53">
        <w:rPr>
          <w:color w:val="000000" w:themeColor="text1"/>
        </w:rPr>
        <w:t xml:space="preserve"> for </w:t>
      </w:r>
      <w:r w:rsidR="004438B2" w:rsidRPr="00B72D53">
        <w:rPr>
          <w:color w:val="000000" w:themeColor="text1"/>
        </w:rPr>
        <w:t xml:space="preserve">both control and </w:t>
      </w:r>
      <w:r w:rsidR="002E17AC" w:rsidRPr="00B72D53">
        <w:rPr>
          <w:color w:val="000000" w:themeColor="text1"/>
        </w:rPr>
        <w:t>BAPN treated spheroids</w:t>
      </w:r>
      <w:r w:rsidR="002E57CC" w:rsidRPr="00B72D53">
        <w:rPr>
          <w:color w:val="000000" w:themeColor="text1"/>
        </w:rPr>
        <w:t xml:space="preserve"> than diffraction limited imaging</w:t>
      </w:r>
      <w:r w:rsidR="00311B12" w:rsidRPr="00B72D53">
        <w:rPr>
          <w:color w:val="000000" w:themeColor="text1"/>
        </w:rPr>
        <w:t xml:space="preserve"> </w:t>
      </w:r>
      <w:r w:rsidR="00164D5E" w:rsidRPr="00B72D53">
        <w:rPr>
          <w:color w:val="000000" w:themeColor="text1"/>
        </w:rPr>
        <w:t xml:space="preserve">(&gt;3 </w:t>
      </w:r>
      <w:r w:rsidR="00164D5E" w:rsidRPr="00B72D53">
        <w:rPr>
          <w:rFonts w:cs="Times New Roman"/>
          <w:color w:val="000000" w:themeColor="text1"/>
        </w:rPr>
        <w:t>μ</w:t>
      </w:r>
      <w:r w:rsidR="00164D5E" w:rsidRPr="00B72D53">
        <w:rPr>
          <w:color w:val="000000" w:themeColor="text1"/>
        </w:rPr>
        <w:t xml:space="preserve">m). </w:t>
      </w:r>
      <w:r w:rsidR="00FF7C49" w:rsidRPr="00B72D53">
        <w:rPr>
          <w:color w:val="000000" w:themeColor="text1"/>
        </w:rPr>
        <w:t xml:space="preserve">The range of </w:t>
      </w:r>
      <w:r w:rsidR="007C4217" w:rsidRPr="00B72D53">
        <w:rPr>
          <w:color w:val="000000" w:themeColor="text1"/>
        </w:rPr>
        <w:t xml:space="preserve">fibre lengths is </w:t>
      </w:r>
      <w:r w:rsidR="00F54B89" w:rsidRPr="00B72D53">
        <w:rPr>
          <w:color w:val="000000" w:themeColor="text1"/>
        </w:rPr>
        <w:t xml:space="preserve">above the diffraction limited resolution of </w:t>
      </w:r>
      <w:r w:rsidR="00B25943" w:rsidRPr="00B72D53">
        <w:rPr>
          <w:color w:val="000000" w:themeColor="text1"/>
        </w:rPr>
        <w:t>our system (</w:t>
      </w:r>
      <w:r w:rsidR="00EF1196" w:rsidRPr="00B72D53">
        <w:rPr>
          <w:color w:val="000000" w:themeColor="text1"/>
        </w:rPr>
        <w:t>288 nm)</w:t>
      </w:r>
      <w:r w:rsidR="00E15453" w:rsidRPr="00B72D53">
        <w:rPr>
          <w:color w:val="000000" w:themeColor="text1"/>
        </w:rPr>
        <w:t xml:space="preserve"> and therefore the </w:t>
      </w:r>
      <w:r w:rsidR="00625B8A" w:rsidRPr="00B72D53">
        <w:rPr>
          <w:color w:val="000000" w:themeColor="text1"/>
        </w:rPr>
        <w:t>sh</w:t>
      </w:r>
      <w:r w:rsidR="009073B2" w:rsidRPr="00B72D53">
        <w:rPr>
          <w:color w:val="000000" w:themeColor="text1"/>
        </w:rPr>
        <w:t>o</w:t>
      </w:r>
      <w:r w:rsidR="00625B8A" w:rsidRPr="00B72D53">
        <w:rPr>
          <w:color w:val="000000" w:themeColor="text1"/>
        </w:rPr>
        <w:t>rter fibres shown by SR-SHG is intriguing.</w:t>
      </w:r>
      <w:r w:rsidR="009073B2" w:rsidRPr="00B72D53">
        <w:rPr>
          <w:color w:val="000000" w:themeColor="text1"/>
        </w:rPr>
        <w:t xml:space="preserve"> It has been shown that the segmented</w:t>
      </w:r>
      <w:r w:rsidR="001B1FCA" w:rsidRPr="00B72D53">
        <w:rPr>
          <w:color w:val="000000" w:themeColor="text1"/>
        </w:rPr>
        <w:t>-</w:t>
      </w:r>
      <w:r w:rsidR="009073B2" w:rsidRPr="00B72D53">
        <w:rPr>
          <w:color w:val="000000" w:themeColor="text1"/>
        </w:rPr>
        <w:t>fibre structure observed in</w:t>
      </w:r>
      <w:r w:rsidR="00595307" w:rsidRPr="00B72D53">
        <w:rPr>
          <w:color w:val="000000" w:themeColor="text1"/>
        </w:rPr>
        <w:t xml:space="preserve"> epi-detected SHG</w:t>
      </w:r>
      <w:r w:rsidR="00556E79" w:rsidRPr="00B72D53">
        <w:rPr>
          <w:color w:val="000000" w:themeColor="text1"/>
        </w:rPr>
        <w:t xml:space="preserve"> is a result of the </w:t>
      </w:r>
      <w:r w:rsidR="007A08A3" w:rsidRPr="00B72D53">
        <w:rPr>
          <w:color w:val="000000" w:themeColor="text1"/>
        </w:rPr>
        <w:t>fibril size and their packing density</w:t>
      </w:r>
      <w:r w:rsidR="006C1734" w:rsidRPr="00B72D53">
        <w:rPr>
          <w:color w:val="000000" w:themeColor="text1"/>
        </w:rPr>
        <w:t xml:space="preserve"> </w:t>
      </w:r>
      <w:r w:rsidR="00A82570" w:rsidRPr="00B72D53">
        <w:rPr>
          <w:color w:val="000000" w:themeColor="text1"/>
        </w:rPr>
        <w:t>in the axial direction</w:t>
      </w:r>
      <w:r w:rsidR="006C1734" w:rsidRPr="00B72D53">
        <w:rPr>
          <w:color w:val="000000" w:themeColor="text1"/>
        </w:rPr>
        <w:fldChar w:fldCharType="begin" w:fldLock="1"/>
      </w:r>
      <w:r w:rsidR="00DC6643" w:rsidRPr="00B72D53">
        <w:rPr>
          <w:color w:val="000000" w:themeColor="text1"/>
        </w:rPr>
        <w:instrText>ADDIN CSL_CITATION {"citationItems":[{"id":"ITEM-1","itemData":{"DOI":"10.1016/j.optcom.2007.10.040","ISSN":"00304018","author":[{"dropping-particle":"","family":"LaComb","given":"Ronald","non-dropping-particle":"","parse-names":false,"suffix":""},{"dropping-particle":"","family":"Nadiarnykh","given":"Oleg","non-dropping-particle":"","parse-names":false,"suffix":""},{"dropping-particle":"","family":"Townsend","given":"Sallie S","non-dropping-particle":"","parse-names":false,"suffix":""},{"dropping-particle":"","family":"Campagnola","given":"Paul J","non-dropping-particle":"","parse-names":false,"suffix":""}],"container-title":"Optics Communications","id":"ITEM-1","issue":"7","issued":{"date-parts":[["2008","4"]]},"page":"1823-1832","title":"Phase matching considerations in second harmonic generation from tissues: Effects on emission directionality, conversion efficiency and observed morphology","type":"article-journal","volume":"281"},"uris":["http://www.mendeley.com/documents/?uuid=61030cb5-d801-43dd-a057-7afeec990e53"]}],"mendeley":{"formattedCitation":" [54]","plainTextFormattedCitation":" [54]","previouslyFormattedCitation":" [54]"},"properties":{"noteIndex":0},"schema":"https://github.com/citation-style-language/schema/raw/master/csl-citation.json"}</w:instrText>
      </w:r>
      <w:r w:rsidR="006C1734" w:rsidRPr="00B72D53">
        <w:rPr>
          <w:color w:val="000000" w:themeColor="text1"/>
        </w:rPr>
        <w:fldChar w:fldCharType="separate"/>
      </w:r>
      <w:r w:rsidR="006C1734" w:rsidRPr="00B72D53">
        <w:rPr>
          <w:noProof/>
          <w:color w:val="000000" w:themeColor="text1"/>
        </w:rPr>
        <w:t> [54]</w:t>
      </w:r>
      <w:r w:rsidR="006C1734" w:rsidRPr="00B72D53">
        <w:rPr>
          <w:color w:val="000000" w:themeColor="text1"/>
        </w:rPr>
        <w:fldChar w:fldCharType="end"/>
      </w:r>
      <w:r w:rsidR="00050ED7" w:rsidRPr="00B72D53">
        <w:rPr>
          <w:color w:val="000000" w:themeColor="text1"/>
        </w:rPr>
        <w:t xml:space="preserve">. </w:t>
      </w:r>
      <w:r w:rsidR="00FD27CD" w:rsidRPr="00B72D53">
        <w:rPr>
          <w:color w:val="000000" w:themeColor="text1"/>
        </w:rPr>
        <w:t xml:space="preserve">The axial extent of the PNJ is 1.4 μm (Figure S9), ~2x as long as the diffraction limited PSF </w:t>
      </w:r>
      <w:r w:rsidR="00555FE7" w:rsidRPr="00B72D53">
        <w:rPr>
          <w:color w:val="000000" w:themeColor="text1"/>
        </w:rPr>
        <w:t xml:space="preserve">of </w:t>
      </w:r>
      <w:r w:rsidR="00FD27CD" w:rsidRPr="00B72D53">
        <w:rPr>
          <w:color w:val="000000" w:themeColor="text1"/>
        </w:rPr>
        <w:t xml:space="preserve">0.657 μm calculated </w:t>
      </w:r>
      <w:r w:rsidR="00555FE7" w:rsidRPr="00B72D53">
        <w:rPr>
          <w:color w:val="000000" w:themeColor="text1"/>
        </w:rPr>
        <w:t>based on</w:t>
      </w:r>
      <w:r w:rsidR="00FD27CD" w:rsidRPr="00B72D53">
        <w:rPr>
          <w:color w:val="000000" w:themeColor="text1"/>
        </w:rPr>
        <w:t xml:space="preserve"> </w:t>
      </w:r>
      <w:r w:rsidR="00FD27CD" w:rsidRPr="00B72D53">
        <w:rPr>
          <w:color w:val="000000" w:themeColor="text1"/>
        </w:rPr>
        <w:fldChar w:fldCharType="begin" w:fldLock="1"/>
      </w:r>
      <w:r w:rsidR="00FD27CD" w:rsidRPr="00B72D53">
        <w:rPr>
          <w:color w:val="000000" w:themeColor="text1"/>
        </w:rPr>
        <w:instrText>ADDIN CSL_CITATION {"citationItems":[{"id":"ITEM-1","itemData":{"DOI":"10.1038/nbt899","ISBN":"1087-0156","ISSN":"10870156","PMID":"14595365","abstract":"Multiphoton microscopy (MPM) has found a niche in the world of biological imaging as the best noninvasive means of fluorescence microscopy in tissue explants and living animals. Coupled with transgenic mouse models of disease and 'smart' genetically encoded fluorescent indicators, its use is now increasing exponentially. Properly applied, it is capable of measuring calcium transients 500 microm deep in a mouse brain, or quantifying blood flow by imaging shadows of blood cells as they race through capillaries. With the multitude of possibilities afforded by variations of nonlinear optics and localized photochemistry, it is possible to image collagen fibrils directly within tissue through nonlinear scattering, or release caged compounds in sub-femtoliter volumes.","author":[{"dropping-particle":"","family":"Zipfel","given":"Warren R.","non-dropping-particle":"","parse-names":false,"suffix":""},{"dropping-particle":"","family":"Williams","given":"Rebecca M.","non-dropping-particle":"","parse-names":false,"suffix":""},{"dropping-particle":"","family":"Webb","given":"Watt W.","non-dropping-particle":"","parse-names":false,"suffix":""}],"container-title":"Nature Biotechnology","id":"ITEM-1","issue":"11","issued":{"date-parts":[["2003"]]},"page":"1369-1377","title":"Nonlinear magic: Multiphoton microscopy in the biosciences","type":"article-journal","volume":"21"},"uris":["http://www.mendeley.com/documents/?uuid=6a827d67-6f8c-4fb6-b53b-4b5c9729e0f2"]}],"mendeley":{"formattedCitation":" [55]","plainTextFormattedCitation":" [55]"},"properties":{"noteIndex":0},"schema":"https://github.com/citation-style-language/schema/raw/master/csl-citation.json"}</w:instrText>
      </w:r>
      <w:r w:rsidR="00FD27CD" w:rsidRPr="00B72D53">
        <w:rPr>
          <w:color w:val="000000" w:themeColor="text1"/>
        </w:rPr>
        <w:fldChar w:fldCharType="separate"/>
      </w:r>
      <w:r w:rsidR="00FD27CD" w:rsidRPr="00B72D53">
        <w:rPr>
          <w:noProof/>
          <w:color w:val="000000" w:themeColor="text1"/>
        </w:rPr>
        <w:t> [55]</w:t>
      </w:r>
      <w:r w:rsidR="00FD27CD" w:rsidRPr="00B72D53">
        <w:rPr>
          <w:color w:val="000000" w:themeColor="text1"/>
        </w:rPr>
        <w:fldChar w:fldCharType="end"/>
      </w:r>
      <w:r w:rsidR="00555FE7" w:rsidRPr="00B72D53">
        <w:rPr>
          <w:color w:val="000000" w:themeColor="text1"/>
        </w:rPr>
        <w:t>.</w:t>
      </w:r>
      <w:r w:rsidR="00FD27CD" w:rsidRPr="00B72D53">
        <w:rPr>
          <w:color w:val="000000" w:themeColor="text1"/>
        </w:rPr>
        <w:t xml:space="preserve"> Thus, the PNJ method can probe a larger axial distribution of SHG harmonophores giving rise to different observed fibre lengths due to increased sensitivity</w:t>
      </w:r>
      <w:r w:rsidR="00FB0E18" w:rsidRPr="00B72D53">
        <w:rPr>
          <w:color w:val="000000" w:themeColor="text1"/>
        </w:rPr>
        <w:t>.</w:t>
      </w:r>
      <w:r w:rsidR="002E17AC" w:rsidRPr="00B72D53">
        <w:rPr>
          <w:color w:val="000000" w:themeColor="text1"/>
        </w:rPr>
        <w:t xml:space="preserve"> </w:t>
      </w:r>
      <w:r w:rsidR="000120C9" w:rsidRPr="00B72D53">
        <w:rPr>
          <w:color w:val="000000" w:themeColor="text1"/>
        </w:rPr>
        <w:t>Furthermore</w:t>
      </w:r>
      <w:r w:rsidR="00721A06" w:rsidRPr="00B72D53">
        <w:rPr>
          <w:color w:val="000000" w:themeColor="text1"/>
        </w:rPr>
        <w:t>, p</w:t>
      </w:r>
      <w:r w:rsidR="002575F2" w:rsidRPr="00B72D53">
        <w:rPr>
          <w:color w:val="000000" w:themeColor="text1"/>
        </w:rPr>
        <w:t>SR</w:t>
      </w:r>
      <w:r w:rsidR="00ED492D" w:rsidRPr="00B72D53">
        <w:rPr>
          <w:color w:val="000000" w:themeColor="text1"/>
        </w:rPr>
        <w:t xml:space="preserve">-SHG shows </w:t>
      </w:r>
      <w:r w:rsidR="00721A06" w:rsidRPr="00B72D53">
        <w:rPr>
          <w:color w:val="000000" w:themeColor="text1"/>
        </w:rPr>
        <w:t>that there is a significant</w:t>
      </w:r>
      <w:r w:rsidR="00ED492D" w:rsidRPr="00B72D53">
        <w:rPr>
          <w:color w:val="000000" w:themeColor="text1"/>
        </w:rPr>
        <w:t xml:space="preserve"> difference between the control and BAPN </w:t>
      </w:r>
      <w:r w:rsidR="00721A06" w:rsidRPr="00B72D53">
        <w:rPr>
          <w:color w:val="000000" w:themeColor="text1"/>
        </w:rPr>
        <w:t>treated sample</w:t>
      </w:r>
      <w:r w:rsidR="00ED492D" w:rsidRPr="00B72D53">
        <w:rPr>
          <w:color w:val="000000" w:themeColor="text1"/>
        </w:rPr>
        <w:t xml:space="preserve"> </w:t>
      </w:r>
      <w:r w:rsidR="00ED749D" w:rsidRPr="00B72D53">
        <w:rPr>
          <w:color w:val="000000" w:themeColor="text1"/>
        </w:rPr>
        <w:t>(</w:t>
      </w:r>
      <w:r w:rsidR="00ED492D" w:rsidRPr="00B72D53">
        <w:rPr>
          <w:color w:val="000000" w:themeColor="text1"/>
        </w:rPr>
        <w:fldChar w:fldCharType="begin"/>
      </w:r>
      <w:r w:rsidR="00ED492D" w:rsidRPr="00B72D53">
        <w:rPr>
          <w:color w:val="000000" w:themeColor="text1"/>
        </w:rPr>
        <w:instrText xml:space="preserve"> REF _Ref532927089 \h </w:instrText>
      </w:r>
      <w:r w:rsidR="00795DE9" w:rsidRPr="00B72D53">
        <w:rPr>
          <w:color w:val="000000" w:themeColor="text1"/>
        </w:rPr>
        <w:instrText xml:space="preserve"> \* MERGEFORMAT </w:instrText>
      </w:r>
      <w:r w:rsidR="00ED492D" w:rsidRPr="00B72D53">
        <w:rPr>
          <w:color w:val="000000" w:themeColor="text1"/>
        </w:rPr>
      </w:r>
      <w:r w:rsidR="00ED492D" w:rsidRPr="00B72D53">
        <w:rPr>
          <w:color w:val="000000" w:themeColor="text1"/>
        </w:rPr>
        <w:fldChar w:fldCharType="separate"/>
      </w:r>
      <w:r w:rsidR="0035768C" w:rsidRPr="00B72D53">
        <w:rPr>
          <w:color w:val="000000" w:themeColor="text1"/>
        </w:rPr>
        <w:t>Figure 7</w:t>
      </w:r>
      <w:r w:rsidR="00ED492D" w:rsidRPr="00B72D53">
        <w:rPr>
          <w:color w:val="000000" w:themeColor="text1"/>
        </w:rPr>
        <w:fldChar w:fldCharType="end"/>
      </w:r>
      <w:r w:rsidR="00ED492D" w:rsidRPr="00B72D53">
        <w:rPr>
          <w:b/>
          <w:color w:val="000000" w:themeColor="text1"/>
        </w:rPr>
        <w:t>D</w:t>
      </w:r>
      <w:r w:rsidR="007A528B" w:rsidRPr="00B72D53">
        <w:rPr>
          <w:b/>
          <w:color w:val="000000" w:themeColor="text1"/>
        </w:rPr>
        <w:t>)</w:t>
      </w:r>
      <w:r w:rsidR="00366E02" w:rsidRPr="00B72D53">
        <w:rPr>
          <w:bCs/>
          <w:color w:val="000000" w:themeColor="text1"/>
        </w:rPr>
        <w:t xml:space="preserve">. This is </w:t>
      </w:r>
      <w:r w:rsidR="00012991" w:rsidRPr="00B72D53">
        <w:rPr>
          <w:color w:val="000000" w:themeColor="text1"/>
        </w:rPr>
        <w:t>consistent with our previous observation using transmission electron microscopy of dysregulation of collagen fibril nano-structure throughout the spheroid model</w:t>
      </w:r>
      <w:r w:rsidR="00366E02" w:rsidRPr="00B72D53">
        <w:rPr>
          <w:color w:val="000000" w:themeColor="text1"/>
        </w:rPr>
        <w:fldChar w:fldCharType="begin" w:fldLock="1"/>
      </w:r>
      <w:r w:rsidR="006C1734" w:rsidRPr="00B72D53">
        <w:rPr>
          <w:color w:val="000000" w:themeColor="text1"/>
        </w:rPr>
        <w:instrText>ADDIN CSL_CITATION {"citationItems":[{"id":"ITEM-1","itemData":{"DOI":"10.7554/eLife.36354","ISSN":"2050084X","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author":[{"dropping-particle":"","family":"Jones","given":"Mark G.","non-dropping-particle":"","parse-names":false,"suffix":""},{"dropping-particle":"","family":"Andriotis","given":"Orestis G.","non-dropping-particle":"","parse-names":false,"suffix":""},{"dropping-particle":"","family":"Roberts","given":"James J.W.","non-dropping-particle":"","parse-names":false,"suffix":""},{"dropping-particle":"","family":"Lunn","given":"Kerry","non-dropping-particle":"","parse-names":false,"suffix":""},{"dropping-particle":"","family":"Tear","given":"Victoria J.","non-dropping-particle":"","parse-names":false,"suffix":""},{"dropping-particle":"","family":"Cao","given":"Lucy","non-dropping-particle":"","parse-names":false,"suffix":""},{"dropping-particle":"","family":"Ask","given":"Kjetil","non-dropping-particle":"","parse-names":false,"suffix":""},{"dropping-particle":"","family":"Smart","given":"David E.","non-dropping-particle":"","parse-names":false,"suffix":""},{"dropping-particle":"","family":"Bonfanti","given":"Alessandra","non-dropping-particle":"","parse-names":false,"suffix":""},{"dropping-particle":"","family":"Johnson","given":"Peter","non-dropping-particle":"","parse-names":false,"suffix":""},{"dropping-particle":"","family":"Alzetani","given":"Aiman","non-dropping-particle":"","parse-names":false,"suffix":""},{"dropping-particle":"","family":"Conforti","given":"Franco","non-dropping-particle":"","parse-names":false,"suffix":""},{"dropping-particle":"","family":"Doherty","given":"Regan","non-dropping-particle":"","parse-names":false,"suffix":""},{"dropping-particle":"","family":"Lai","given":"Chester Y.","non-dropping-particle":"","parse-names":false,"suffix":""},{"dropping-particle":"","family":"Johnson","given":"Benjamin","non-dropping-particle":"","parse-names":false,"suffix":""},{"dropping-particle":"","family":"Bourdakos","given":"Konstantinos N.","non-dropping-particle":"","parse-names":false,"suffix":""},{"dropping-particle":"V.","family":"Fletcher","given":"Sophie","non-dropping-particle":"","parse-names":false,"suffix":""},{"dropping-particle":"","family":"Marshall","given":"Ben G.","non-dropping-particle":"","parse-names":false,"suffix":""},{"dropping-particle":"","family":"Jogai","given":"Sanjay","non-dropping-particle":"","parse-names":false,"suffix":""},{"dropping-particle":"","family":"Brereton","given":"Christopher J.","non-dropping-particle":"","parse-names":false,"suffix":""},{"dropping-particle":"","family":"Chee","given":"Serena J.","non-dropping-particle":"","parse-names":false,"suffix":""},{"dropping-particle":"","family":"Ottensmeier","given":"Christian H.","non-dropping-particle":"","parse-names":false,"suffix":""},{"dropping-particle":"","family":"Sime","given":"Patricia","non-dropping-particle":"","parse-names":false,"suffix":""},{"dropping-particle":"","family":"Gauldie","given":"Jack","non-dropping-particle":"","parse-names":false,"suffix":""},{"dropping-particle":"","family":"Kolb","given":"Martin","non-dropping-particle":"","parse-names":false,"suffix":""},{"dropping-particle":"","family":"Mahajan","given":"Sumeet","non-dropping-particle":"","parse-names":false,"suffix":""},{"dropping-particle":"","family":"Fabre","given":"Aurelie","non-dropping-particle":"","parse-names":false,"suffix":""},{"dropping-particle":"","family":"Bhaskar","given":"Atul","non-dropping-particle":"","parse-names":false,"suffix":""},{"dropping-particle":"","family":"Jarolimek","given":"Wolfgang","non-dropping-particle":"","parse-names":false,"suffix":""},{"dropping-particle":"","family":"Richeldi","given":"Luca","non-dropping-particle":"","parse-names":false,"suffix":""},{"dropping-particle":"","family":"O’Reilly","given":"Katherine M.A.","non-dropping-particle":"","parse-names":false,"suffix":""},{"dropping-particle":"","family":"Monk","given":"Phillip D.","non-dropping-particle":"","parse-names":false,"suffix":""},{"dropping-particle":"","family":"Thurner","given":"Philipp J.","non-dropping-particle":"","parse-names":false,"suffix":""},{"dropping-particle":"","family":"Davies","given":"Donna E.","non-dropping-particle":"","parse-names":false,"suffix":""}],"container-title":"eLife","id":"ITEM-1","issued":{"date-parts":[["2018"]]},"page":"1-24","title":"Nanoscale dysregulation of collagen structure-function disrupts mechano-homeostasis and mediates pulmonary fibrosis","type":"article-journal","volume":"7"},"uris":["http://www.mendeley.com/documents/?uuid=aaa445b7-9e27-4a88-b143-548e78c03a35"]}],"mendeley":{"formattedCitation":" [53]","plainTextFormattedCitation":" [53]","previouslyFormattedCitation":" [53]"},"properties":{"noteIndex":0},"schema":"https://github.com/citation-style-language/schema/raw/master/csl-citation.json"}</w:instrText>
      </w:r>
      <w:r w:rsidR="00366E02" w:rsidRPr="00B72D53">
        <w:rPr>
          <w:color w:val="000000" w:themeColor="text1"/>
        </w:rPr>
        <w:fldChar w:fldCharType="separate"/>
      </w:r>
      <w:r w:rsidR="00CE7D7E" w:rsidRPr="00B72D53">
        <w:rPr>
          <w:noProof/>
          <w:color w:val="000000" w:themeColor="text1"/>
        </w:rPr>
        <w:t> [53]</w:t>
      </w:r>
      <w:r w:rsidR="00366E02" w:rsidRPr="00B72D53">
        <w:rPr>
          <w:color w:val="000000" w:themeColor="text1"/>
        </w:rPr>
        <w:fldChar w:fldCharType="end"/>
      </w:r>
      <w:r w:rsidR="00012991" w:rsidRPr="00B72D53">
        <w:rPr>
          <w:color w:val="000000" w:themeColor="text1"/>
        </w:rPr>
        <w:t>.</w:t>
      </w:r>
      <w:r w:rsidR="00590A3A" w:rsidRPr="00B72D53">
        <w:rPr>
          <w:bCs/>
          <w:color w:val="000000" w:themeColor="text1"/>
        </w:rPr>
        <w:t xml:space="preserve"> </w:t>
      </w:r>
      <w:r w:rsidR="00214F3C" w:rsidRPr="00B72D53">
        <w:rPr>
          <w:rFonts w:eastAsia="Times New Roman"/>
          <w:color w:val="000000" w:themeColor="text1"/>
        </w:rPr>
        <w:t>We attribute the improved sensitivity to changes in collagen ultrastructure to the tight focussing of the PNJ. The sub-diffraction limited width of the PNJ allows detection of changes in anisotropy on a finer spatial scale (Figure6 H). In addition the PNJ extends for ~2x as long as the diffraction-limited focus</w:t>
      </w:r>
      <w:r w:rsidR="00516F06" w:rsidRPr="00B72D53">
        <w:rPr>
          <w:rFonts w:eastAsia="Times New Roman"/>
          <w:color w:val="000000" w:themeColor="text1"/>
        </w:rPr>
        <w:t xml:space="preserve"> (Figure S10)</w:t>
      </w:r>
      <w:r w:rsidR="00214F3C" w:rsidRPr="00B72D53">
        <w:rPr>
          <w:rFonts w:eastAsia="Times New Roman"/>
          <w:color w:val="000000" w:themeColor="text1"/>
        </w:rPr>
        <w:t>. Thus, the PNJ is able to probe a greater number of fibres in the axial direction whilst maintaining sub-diffraction-limited lateral resolution, increasing sensitivity to SHG-polarisation-anisotropy and by extension their changes as a result of drug treatment or disease.</w:t>
      </w:r>
    </w:p>
    <w:p w14:paraId="17DC34B2" w14:textId="58409C58" w:rsidR="008477AA" w:rsidRPr="00B72D53" w:rsidRDefault="007A528B" w:rsidP="00721A06">
      <w:pPr>
        <w:rPr>
          <w:color w:val="000000" w:themeColor="text1"/>
        </w:rPr>
      </w:pPr>
      <w:r w:rsidRPr="00B72D53">
        <w:rPr>
          <w:bCs/>
          <w:color w:val="000000" w:themeColor="text1"/>
        </w:rPr>
        <w:t>Currently imaging of such nanoscale changes in collagen is carried out by electron microscopy</w:t>
      </w:r>
      <w:r w:rsidR="000E6DF8" w:rsidRPr="00B72D53">
        <w:rPr>
          <w:bCs/>
          <w:color w:val="000000" w:themeColor="text1"/>
        </w:rPr>
        <w:t xml:space="preserve"> (EM)</w:t>
      </w:r>
      <w:r w:rsidRPr="00B72D53">
        <w:rPr>
          <w:bCs/>
          <w:color w:val="000000" w:themeColor="text1"/>
        </w:rPr>
        <w:t xml:space="preserve"> </w:t>
      </w:r>
      <w:r w:rsidR="00B250A8" w:rsidRPr="00B72D53">
        <w:rPr>
          <w:bCs/>
          <w:color w:val="000000" w:themeColor="text1"/>
        </w:rPr>
        <w:fldChar w:fldCharType="begin" w:fldLock="1"/>
      </w:r>
      <w:r w:rsidR="00491853" w:rsidRPr="00B72D53">
        <w:rPr>
          <w:bCs/>
          <w:color w:val="000000" w:themeColor="text1"/>
        </w:rPr>
        <w:instrText>ADDIN CSL_CITATION {"citationItems":[{"id":"ITEM-1","itemData":{"DOI":"10.1038/nprot.2013.086","ISBN":"1750-2799 (Electronic)\\r1750-2799 (Linking)","ISSN":"1750-2799","PMID":"23807286","abstract":"Collagen fibrils are the major tensile element in vertebrate tissues, in which they occur as ordered bundles in the extracellular matrix. Abnormal fibril assembly and organization results in scarring, fibrosis, poor wound healing and connective tissue diseases. Transmission electron microscopy (TEM) is used to assess the formation of the fibrils, predominantly by measuring fibril diameter. Here we describe a protocol for measuring fibril diameter as well as fibril volume fraction, mean fibril length, fibril cross-sectional shape and fibril 3D organization, all of which are major determinants of tissue function. Serial-section TEM (ssTEM) has been used to visualize fibril 3D organization in vivo. However, serial block face-scanning electron microscopy (SBF-SEM) has emerged as a time-efficient alternative to ssTEM. The protocol described below is suitable for preparing tissues for TEM and SBF-SEM (by 3View). We describe how to use 3View for studying collagen fibril organization in vivo and show how to find and track individual fibrils. The overall time scale is ~8 d from isolating the tissue to having a 3D image stack.","author":[{"dropping-particle":"","family":"Starborg","given":"Tobias","non-dropping-particle":"","parse-names":false,"suffix":""},{"dropping-particle":"","family":"Kalson","given":"Nicholas S","non-dropping-particle":"","parse-names":false,"suffix":""},{"dropping-particle":"","family":"Lu","given":"Yinhui","non-dropping-particle":"","parse-names":false,"suffix":""},{"dropping-particle":"","family":"Mironov","given":"Aleksandr","non-dropping-particle":"","parse-names":false,"suffix":""},{"dropping-particle":"","family":"Cootes","given":"Timothy F","non-dropping-particle":"","parse-names":false,"suffix":""},{"dropping-particle":"","family":"Holmes","given":"David F","non-dropping-particle":"","parse-names":false,"suffix":""},{"dropping-particle":"","family":"Kadler","given":"Karl E","non-dropping-particle":"","parse-names":false,"suffix":""}],"container-title":"Nature Protocols","id":"ITEM-1","issue":"7","issued":{"date-parts":[["2013"]]},"page":"1433-48","title":"Using transmission electron microscopy and 3View to determine collagen fibril size and three-dimensional organization.","type":"article-journal","volume":"8"},"uris":["http://www.mendeley.com/documents/?uuid=57a8618f-c359-4712-9e85-1e7a4159ee32"]}],"mendeley":{"formattedCitation":" [56]","plainTextFormattedCitation":" [56]","previouslyFormattedCitation":" [56]"},"properties":{"noteIndex":0},"schema":"https://github.com/citation-style-language/schema/raw/master/csl-citation.json"}</w:instrText>
      </w:r>
      <w:r w:rsidR="00B250A8" w:rsidRPr="00B72D53">
        <w:rPr>
          <w:bCs/>
          <w:color w:val="000000" w:themeColor="text1"/>
        </w:rPr>
        <w:fldChar w:fldCharType="separate"/>
      </w:r>
      <w:r w:rsidR="00491853" w:rsidRPr="00B72D53">
        <w:rPr>
          <w:bCs/>
          <w:noProof/>
          <w:color w:val="000000" w:themeColor="text1"/>
        </w:rPr>
        <w:t> [56]</w:t>
      </w:r>
      <w:r w:rsidR="00B250A8" w:rsidRPr="00B72D53">
        <w:rPr>
          <w:bCs/>
          <w:color w:val="000000" w:themeColor="text1"/>
        </w:rPr>
        <w:fldChar w:fldCharType="end"/>
      </w:r>
      <w:r w:rsidRPr="00B72D53">
        <w:rPr>
          <w:color w:val="000000" w:themeColor="text1"/>
        </w:rPr>
        <w:t xml:space="preserve"> and </w:t>
      </w:r>
      <w:r w:rsidR="00FF494E" w:rsidRPr="00B72D53">
        <w:rPr>
          <w:color w:val="000000" w:themeColor="text1"/>
        </w:rPr>
        <w:t>occasionally</w:t>
      </w:r>
      <w:r w:rsidRPr="00B72D53">
        <w:rPr>
          <w:color w:val="000000" w:themeColor="text1"/>
        </w:rPr>
        <w:t xml:space="preserve"> with atomic force microscopy (AFM) </w:t>
      </w:r>
      <w:r w:rsidR="00FF494E" w:rsidRPr="00B72D53">
        <w:rPr>
          <w:color w:val="000000" w:themeColor="text1"/>
        </w:rPr>
        <w:fldChar w:fldCharType="begin" w:fldLock="1"/>
      </w:r>
      <w:r w:rsidR="00491853" w:rsidRPr="00B72D53">
        <w:rPr>
          <w:color w:val="000000" w:themeColor="text1"/>
        </w:rPr>
        <w:instrText>ADDIN CSL_CITATION {"citationItems":[{"id":"ITEM-1","itemData":{"DOI":"10.1002/prot.20949","abstract":"ABSTRACT Nanodissection of single fibrous long spacing (FLS) type collagen fibrils by atomic force microscopy (AFM) reveals hierarchical inter- nal structure: Fibrillar subcomponents with diam- eters of ? 10 to 20 nm were observed to be running parallel to the long axis of the fibril in which they are found. The fibrillar subcomponent displayed protrusions with characteristic ? 270 nm periodic- ity, such that protrusions on neighboring subfibrils were aligned in register. Hence, the banding pattern of mature FLS-type collagen fibrils arises from the in-register alignment of these fibrillar subcompo- nents. This hierarchical organization observed in FLS-type collagen fibrils is different from that previ- ously reported for native-type collagen fibrils, dis- playing no supercoiling at the level of organization observed. Proteins 2006;64:227–233.","author":[{"dropping-particle":"","family":"Wen","given":"Chuck K","non-dropping-particle":"","parse-names":false,"suffix":""},{"dropping-particle":"","family":"Cynthia Goh","given":"M","non-dropping-particle":"","parse-names":false,"suffix":""}],"container-title":"Proteins","id":"ITEM-1","issued":{"date-parts":[["2006"]]},"page":"227-233","title":"Fibrous Long Spacing Type Collagen Fibrils Have a Hierarchical Internal Structure","type":"article-journal","volume":"64"},"uris":["http://www.mendeley.com/documents/?uuid=a9821fb0-19e1-4aeb-beca-f8be37c8d312"]}],"mendeley":{"formattedCitation":" [57]","plainTextFormattedCitation":" [57]","previouslyFormattedCitation":" [57]"},"properties":{"noteIndex":0},"schema":"https://github.com/citation-style-language/schema/raw/master/csl-citation.json"}</w:instrText>
      </w:r>
      <w:r w:rsidR="00FF494E" w:rsidRPr="00B72D53">
        <w:rPr>
          <w:color w:val="000000" w:themeColor="text1"/>
        </w:rPr>
        <w:fldChar w:fldCharType="separate"/>
      </w:r>
      <w:r w:rsidR="00491853" w:rsidRPr="00B72D53">
        <w:rPr>
          <w:noProof/>
          <w:color w:val="000000" w:themeColor="text1"/>
        </w:rPr>
        <w:t> [57]</w:t>
      </w:r>
      <w:r w:rsidR="00FF494E" w:rsidRPr="00B72D53">
        <w:rPr>
          <w:color w:val="000000" w:themeColor="text1"/>
        </w:rPr>
        <w:fldChar w:fldCharType="end"/>
      </w:r>
      <w:r w:rsidR="00FF494E" w:rsidRPr="00B72D53">
        <w:rPr>
          <w:color w:val="000000" w:themeColor="text1"/>
        </w:rPr>
        <w:t>.</w:t>
      </w:r>
      <w:r w:rsidRPr="00B72D53">
        <w:rPr>
          <w:color w:val="000000" w:themeColor="text1"/>
        </w:rPr>
        <w:t xml:space="preserve">While higher resolution is possible with these methods, none allow for the simplicity and hence can match the throughput of optical techniques. </w:t>
      </w:r>
      <w:r w:rsidR="00721A06" w:rsidRPr="00B72D53">
        <w:rPr>
          <w:color w:val="000000" w:themeColor="text1"/>
        </w:rPr>
        <w:t>U</w:t>
      </w:r>
      <w:r w:rsidR="00572C34" w:rsidRPr="00B72D53">
        <w:rPr>
          <w:color w:val="000000" w:themeColor="text1"/>
        </w:rPr>
        <w:t>sing (p)SR-SHG methods demonstrated in this work</w:t>
      </w:r>
      <w:r w:rsidR="009F0E18" w:rsidRPr="00B72D53">
        <w:rPr>
          <w:color w:val="000000" w:themeColor="text1"/>
        </w:rPr>
        <w:t>,</w:t>
      </w:r>
      <w:r w:rsidR="00572C34" w:rsidRPr="00B72D53">
        <w:rPr>
          <w:color w:val="000000" w:themeColor="text1"/>
        </w:rPr>
        <w:t xml:space="preserve"> significantly high resolution can be achieved </w:t>
      </w:r>
      <w:r w:rsidR="00572C34" w:rsidRPr="00B72D53">
        <w:rPr>
          <w:color w:val="000000" w:themeColor="text1"/>
        </w:rPr>
        <w:lastRenderedPageBreak/>
        <w:t xml:space="preserve">without </w:t>
      </w:r>
      <w:r w:rsidR="000E6DF8" w:rsidRPr="00B72D53">
        <w:rPr>
          <w:color w:val="000000" w:themeColor="text1"/>
        </w:rPr>
        <w:t xml:space="preserve">the </w:t>
      </w:r>
      <w:r w:rsidR="00572C34" w:rsidRPr="00B72D53">
        <w:rPr>
          <w:color w:val="000000" w:themeColor="text1"/>
        </w:rPr>
        <w:t xml:space="preserve">complexity of sample preparation or </w:t>
      </w:r>
      <w:r w:rsidR="000E6DF8" w:rsidRPr="00B72D53">
        <w:rPr>
          <w:color w:val="000000" w:themeColor="text1"/>
        </w:rPr>
        <w:t xml:space="preserve">sophisticated </w:t>
      </w:r>
      <w:r w:rsidR="00572C34" w:rsidRPr="00B72D53">
        <w:rPr>
          <w:color w:val="000000" w:themeColor="text1"/>
        </w:rPr>
        <w:t xml:space="preserve">equipment. </w:t>
      </w:r>
      <w:r w:rsidRPr="00B72D53">
        <w:rPr>
          <w:color w:val="000000" w:themeColor="text1"/>
        </w:rPr>
        <w:t xml:space="preserve">Furthermore, in electron microscopy heavy metal stains need to be used to generate contrast </w:t>
      </w:r>
      <w:r w:rsidR="00CB5362" w:rsidRPr="00B72D53">
        <w:rPr>
          <w:color w:val="000000" w:themeColor="text1"/>
        </w:rPr>
        <w:fldChar w:fldCharType="begin" w:fldLock="1"/>
      </w:r>
      <w:r w:rsidR="00491853" w:rsidRPr="00B72D53">
        <w:rPr>
          <w:color w:val="000000" w:themeColor="text1"/>
        </w:rPr>
        <w:instrText>ADDIN CSL_CITATION {"citationItems":[{"id":"ITEM-1","itemData":{"DOI":"10.1016/0047-7206(82)90079-6","ISSN":"00477206","abstract":"Present knowledge of the amino acid sequences of the polypeptide chains of the collagen molecule and of the regular axial alignment of the molecules in fibrils makes possible a direct comparison of electron-optical staining data with chemical data. In this way, collagen can be used as a model system to study the effects of stains and other reagents on a protein. The first paper describes an analysis of the staining produced by phosphotungstate and tungstate ions at pH 3.2. A computer-aided correlation procedure was used to compare averaged electron-optical data from reconstituted fibrils of type I calf skin collagen with chemical sequence data. The results confirm that, under the conditions used, phosphotungstate and tungstate can be regarded as anionic stains which react with the positively-charged side-chains on collagen. A significantly higher correlation with the positive charge distribution can be achieved with tungstate. The prior removal by dialysis of phosphate ions (used to reconstitute the fibrils) enhances subsequent staining. © 1982.","author":[{"dropping-particle":"","family":"Tzaphlidou","given":"Margaret","non-dropping-particle":"","parse-names":false,"suffix":""},{"dropping-particle":"","family":"Chapman","given":"John A.","non-dropping-particle":"","parse-names":false,"suffix":""},{"dropping-particle":"","family":"Meek","given":"Keith M.","non-dropping-particle":"","parse-names":false,"suffix":""}],"container-title":"Micron","id":"ITEM-1","issue":"2","issued":{"date-parts":[["1982"]]},"page":"119-131","title":"A study of positive staining for electron microscopy using collagen as a model system-I. Staining by phosphotungstate and tungstate ions","type":"article-journal","volume":"13"},"uris":["http://www.mendeley.com/documents/?uuid=4243b8b4-58b6-438e-8ad1-3616adc18948"]}],"mendeley":{"formattedCitation":" [58]","plainTextFormattedCitation":" [58]","previouslyFormattedCitation":" [58]"},"properties":{"noteIndex":0},"schema":"https://github.com/citation-style-language/schema/raw/master/csl-citation.json"}</w:instrText>
      </w:r>
      <w:r w:rsidR="00CB5362" w:rsidRPr="00B72D53">
        <w:rPr>
          <w:color w:val="000000" w:themeColor="text1"/>
        </w:rPr>
        <w:fldChar w:fldCharType="separate"/>
      </w:r>
      <w:r w:rsidR="00491853" w:rsidRPr="00B72D53">
        <w:rPr>
          <w:noProof/>
          <w:color w:val="000000" w:themeColor="text1"/>
        </w:rPr>
        <w:t> [58]</w:t>
      </w:r>
      <w:r w:rsidR="00CB5362" w:rsidRPr="00B72D53">
        <w:rPr>
          <w:color w:val="000000" w:themeColor="text1"/>
        </w:rPr>
        <w:fldChar w:fldCharType="end"/>
      </w:r>
      <w:r w:rsidR="00572C34" w:rsidRPr="00B72D53">
        <w:rPr>
          <w:color w:val="000000" w:themeColor="text1"/>
        </w:rPr>
        <w:t xml:space="preserve"> </w:t>
      </w:r>
      <w:r w:rsidRPr="00B72D53">
        <w:rPr>
          <w:color w:val="000000" w:themeColor="text1"/>
        </w:rPr>
        <w:t>while for AFM analysis the collagen needs to be isolated</w:t>
      </w:r>
      <w:r w:rsidR="00572C34" w:rsidRPr="00B72D53">
        <w:rPr>
          <w:color w:val="000000" w:themeColor="text1"/>
        </w:rPr>
        <w:t xml:space="preserve"> </w:t>
      </w:r>
      <w:r w:rsidR="00CB5362" w:rsidRPr="00B72D53">
        <w:rPr>
          <w:color w:val="000000" w:themeColor="text1"/>
        </w:rPr>
        <w:fldChar w:fldCharType="begin" w:fldLock="1"/>
      </w:r>
      <w:r w:rsidR="00491853" w:rsidRPr="00B72D53">
        <w:rPr>
          <w:color w:val="000000" w:themeColor="text1"/>
        </w:rPr>
        <w:instrText>ADDIN CSL_CITATION {"citationItems":[{"id":"ITEM-1","itemData":{"DOI":"10.1038/s41598-019-48566-7","ISSN":"2045-2322","abstract":"Extracellular matrix (ECM), as a dynamic component of the tissue, influences cell behavior and plays an important role in cell mechanics and tissue homeostasis. Reciprocally, this three-dimensional scaffold is dynamically, structurally and mechanically modified by cells. In the field of biophysics, the independent role of cell and ECM mechanics has been largely investigated; however, there is a lack of experimental data reporting the interdependent interplay between cell and ECM mechanics, measured simultaneously. Here, using Atomic Force Microscopy (AFM) we have characterized five different decellularized matrices diverse in their topography, ECM composition and stiffness and cultured them with normal and pathological fibroblasts (scar and Dupuytren’s). We investigated the change in topography and elasticity of these matrices due to cell seeding, by using AFM peak force imaging and mechanical mapping, respectively. We found normal fibroblasts soften these matrices more than pathological fibroblasts, suggesting that pathological fibroblasts are profoundly influencing tissue stiffening in fibrosis. We detected different ECM composition of decellularized matrices used here influences fibroblast stiffness, thus highlighting that cell mechanics not only depends on ECM stiffness but also on their composition. We used confocal microscopy to assess fibroblasts invasion and found pathological fibroblasts were invading the matrices deeper than normal fibroblasts.","author":[{"dropping-particle":"","family":"Viji Babu","given":"Prem Kumar","non-dropping-particle":"","parse-names":false,"suffix":""},{"dropping-particle":"","family":"Rianna","given":"Carmela","non-dropping-particle":"","parse-names":false,"suffix":""},{"dropping-particle":"","family":"Mirastschijski","given":"Ursula","non-dropping-particle":"","parse-names":false,"suffix":""},{"dropping-particle":"","family":"Radmacher","given":"Manfred","non-dropping-particle":"","parse-names":false,"suffix":""}],"container-title":"Scientific Reports","id":"ITEM-1","issued":{"date-parts":[["2019","12","23"]]},"page":"12317","title":"Nano-mechanical mapping of interdependent cell and ECM mechanics by AFM force spectroscopy","type":"article-journal","volume":"9"},"uris":["http://www.mendeley.com/documents/?uuid=31984ff3-9fdc-4030-bfd0-9466bfe1929c"]}],"mendeley":{"formattedCitation":" [59]","plainTextFormattedCitation":" [59]","previouslyFormattedCitation":" [59]"},"properties":{"noteIndex":0},"schema":"https://github.com/citation-style-language/schema/raw/master/csl-citation.json"}</w:instrText>
      </w:r>
      <w:r w:rsidR="00CB5362" w:rsidRPr="00B72D53">
        <w:rPr>
          <w:color w:val="000000" w:themeColor="text1"/>
        </w:rPr>
        <w:fldChar w:fldCharType="separate"/>
      </w:r>
      <w:r w:rsidR="00491853" w:rsidRPr="00B72D53">
        <w:rPr>
          <w:noProof/>
          <w:color w:val="000000" w:themeColor="text1"/>
        </w:rPr>
        <w:t> [59]</w:t>
      </w:r>
      <w:r w:rsidR="00CB5362" w:rsidRPr="00B72D53">
        <w:rPr>
          <w:color w:val="000000" w:themeColor="text1"/>
        </w:rPr>
        <w:fldChar w:fldCharType="end"/>
      </w:r>
      <w:r w:rsidR="00572C34" w:rsidRPr="00B72D53">
        <w:rPr>
          <w:color w:val="000000" w:themeColor="text1"/>
        </w:rPr>
        <w:t xml:space="preserve"> and analysis of nati</w:t>
      </w:r>
      <w:r w:rsidR="006F5BC7" w:rsidRPr="00B72D53">
        <w:rPr>
          <w:color w:val="000000" w:themeColor="text1"/>
        </w:rPr>
        <w:t>ve tissue is unrealistic.</w:t>
      </w:r>
    </w:p>
    <w:p w14:paraId="75DE48A2" w14:textId="00EBFEAD" w:rsidR="00EA6341" w:rsidRPr="00B72D53" w:rsidRDefault="004575A1" w:rsidP="009E58AF">
      <w:pPr>
        <w:pStyle w:val="Heading3"/>
        <w:rPr>
          <w:color w:val="000000" w:themeColor="text1"/>
        </w:rPr>
      </w:pPr>
      <w:r w:rsidRPr="00B72D53">
        <w:rPr>
          <w:color w:val="000000" w:themeColor="text1"/>
        </w:rPr>
        <w:t>Conclusions</w:t>
      </w:r>
    </w:p>
    <w:p w14:paraId="5D0372BA" w14:textId="1E2EAE35" w:rsidR="00A066FF" w:rsidRPr="00B72D53" w:rsidRDefault="00A5414A" w:rsidP="007C36D7">
      <w:pPr>
        <w:rPr>
          <w:color w:val="000000" w:themeColor="text1"/>
        </w:rPr>
      </w:pPr>
      <w:r w:rsidRPr="00B72D53">
        <w:rPr>
          <w:color w:val="000000" w:themeColor="text1"/>
        </w:rPr>
        <w:t>SR</w:t>
      </w:r>
      <w:r w:rsidR="00EA6341" w:rsidRPr="00B72D53">
        <w:rPr>
          <w:color w:val="000000" w:themeColor="text1"/>
        </w:rPr>
        <w:t>-SHG is able to improve the resolution of</w:t>
      </w:r>
      <w:r w:rsidR="00170933" w:rsidRPr="00B72D53">
        <w:rPr>
          <w:color w:val="000000" w:themeColor="text1"/>
        </w:rPr>
        <w:t xml:space="preserve"> a</w:t>
      </w:r>
      <w:r w:rsidR="00EA6341" w:rsidRPr="00B72D53">
        <w:rPr>
          <w:color w:val="000000" w:themeColor="text1"/>
        </w:rPr>
        <w:t xml:space="preserve"> conventional SHG microscope and facilitate label-free super</w:t>
      </w:r>
      <w:r w:rsidR="00721A06" w:rsidRPr="00B72D53">
        <w:rPr>
          <w:color w:val="000000" w:themeColor="text1"/>
        </w:rPr>
        <w:t>-r</w:t>
      </w:r>
      <w:r w:rsidR="00EA6341" w:rsidRPr="00B72D53">
        <w:rPr>
          <w:color w:val="000000" w:themeColor="text1"/>
        </w:rPr>
        <w:t xml:space="preserve">esolution imaging in a simple and cost </w:t>
      </w:r>
      <w:r w:rsidR="00ED492D" w:rsidRPr="00B72D53">
        <w:rPr>
          <w:color w:val="000000" w:themeColor="text1"/>
        </w:rPr>
        <w:t xml:space="preserve">effective way. In this </w:t>
      </w:r>
      <w:r w:rsidR="00572C34" w:rsidRPr="00B72D53">
        <w:rPr>
          <w:color w:val="000000" w:themeColor="text1"/>
        </w:rPr>
        <w:t>work</w:t>
      </w:r>
      <w:r w:rsidR="00ED492D" w:rsidRPr="00B72D53">
        <w:rPr>
          <w:color w:val="000000" w:themeColor="text1"/>
        </w:rPr>
        <w:t>,</w:t>
      </w:r>
      <w:r w:rsidR="00721A06" w:rsidRPr="00B72D53">
        <w:rPr>
          <w:color w:val="000000" w:themeColor="text1"/>
        </w:rPr>
        <w:t xml:space="preserve"> we showed both qualitatively and quantitatively </w:t>
      </w:r>
      <w:r w:rsidR="00CF03BD" w:rsidRPr="00B72D53">
        <w:rPr>
          <w:color w:val="000000" w:themeColor="text1"/>
        </w:rPr>
        <w:t>that PNJ-assisted SR</w:t>
      </w:r>
      <w:r w:rsidR="00ED749D" w:rsidRPr="00B72D53">
        <w:rPr>
          <w:color w:val="000000" w:themeColor="text1"/>
        </w:rPr>
        <w:t xml:space="preserve">-SHG </w:t>
      </w:r>
      <w:r w:rsidR="00CF03BD" w:rsidRPr="00B72D53">
        <w:rPr>
          <w:color w:val="000000" w:themeColor="text1"/>
        </w:rPr>
        <w:t xml:space="preserve">can be achieved. We demonstrated </w:t>
      </w:r>
      <w:r w:rsidR="00ED749D" w:rsidRPr="00B72D53">
        <w:rPr>
          <w:color w:val="000000" w:themeColor="text1"/>
        </w:rPr>
        <w:t xml:space="preserve">a </w:t>
      </w:r>
      <w:r w:rsidR="009C6FDD" w:rsidRPr="00B72D53">
        <w:rPr>
          <w:color w:val="000000" w:themeColor="text1"/>
        </w:rPr>
        <w:t>~2</w:t>
      </w:r>
      <w:r w:rsidR="008A7F69" w:rsidRPr="00B72D53">
        <w:rPr>
          <w:color w:val="000000" w:themeColor="text1"/>
        </w:rPr>
        <w:t>.3</w:t>
      </w:r>
      <w:r w:rsidR="00ED492D" w:rsidRPr="00B72D53">
        <w:rPr>
          <w:color w:val="000000" w:themeColor="text1"/>
        </w:rPr>
        <w:t>X improvement o</w:t>
      </w:r>
      <w:r w:rsidR="00CF03BD" w:rsidRPr="00B72D53">
        <w:rPr>
          <w:color w:val="000000" w:themeColor="text1"/>
        </w:rPr>
        <w:t>ver</w:t>
      </w:r>
      <w:r w:rsidR="00ED492D" w:rsidRPr="00B72D53">
        <w:rPr>
          <w:color w:val="000000" w:themeColor="text1"/>
        </w:rPr>
        <w:t xml:space="preserve"> diffraction limited imaging</w:t>
      </w:r>
      <w:r w:rsidR="00CF03BD" w:rsidRPr="00B72D53">
        <w:rPr>
          <w:color w:val="000000" w:themeColor="text1"/>
        </w:rPr>
        <w:t xml:space="preserve">. </w:t>
      </w:r>
      <w:r w:rsidR="008A7F69" w:rsidRPr="00B72D53">
        <w:rPr>
          <w:color w:val="000000" w:themeColor="text1"/>
        </w:rPr>
        <w:t xml:space="preserve">While imaging in the far-field we show that near-field components of the photonic nanojet contribute to the sub-diffraction limited spot sizes to enable super-resolution SHG observed with this method. </w:t>
      </w:r>
      <w:r w:rsidR="007C36D7" w:rsidRPr="00B72D53">
        <w:rPr>
          <w:color w:val="000000" w:themeColor="text1"/>
        </w:rPr>
        <w:t xml:space="preserve">However, we note the important difference of our technique with conventional scanning near-field probes, which is that in our application the probe is not scanned mechanically nor does it capture the near-field feedback or signal, but rather a far-field confocal laser scanning is used to obtain useful sample information. This makes the nanojet much more versatile for imaging in complex soft 3D samples. </w:t>
      </w:r>
      <w:r w:rsidR="00CF03BD" w:rsidRPr="00B72D53">
        <w:rPr>
          <w:color w:val="000000" w:themeColor="text1"/>
        </w:rPr>
        <w:t>With the availability of suitable resolution standards for SHG imaging and using smaller spheres to generate PNJs even higher resolutions could be achieved. The key parameters affecting SR-SHG imaging were characterised and optimised including the effect of sphere size, and distance from the focal plan</w:t>
      </w:r>
      <w:r w:rsidR="00ED2B21" w:rsidRPr="00B72D53">
        <w:rPr>
          <w:color w:val="000000" w:themeColor="text1"/>
        </w:rPr>
        <w:t>e</w:t>
      </w:r>
      <w:r w:rsidR="00CF03BD" w:rsidRPr="00B72D53">
        <w:rPr>
          <w:color w:val="000000" w:themeColor="text1"/>
        </w:rPr>
        <w:t xml:space="preserve">. We presented a way to increase FOV by using an array of self-assembled spheres. </w:t>
      </w:r>
      <w:r w:rsidR="00572C34" w:rsidRPr="00B72D53">
        <w:rPr>
          <w:color w:val="000000" w:themeColor="text1"/>
        </w:rPr>
        <w:t xml:space="preserve">In a significant </w:t>
      </w:r>
      <w:r w:rsidR="009C6FDD" w:rsidRPr="00B72D53">
        <w:rPr>
          <w:color w:val="000000" w:themeColor="text1"/>
        </w:rPr>
        <w:t xml:space="preserve">new </w:t>
      </w:r>
      <w:r w:rsidR="00572C34" w:rsidRPr="00B72D53">
        <w:rPr>
          <w:color w:val="000000" w:themeColor="text1"/>
        </w:rPr>
        <w:t>finding we show</w:t>
      </w:r>
      <w:r w:rsidR="0019650A" w:rsidRPr="00B72D53">
        <w:rPr>
          <w:color w:val="000000" w:themeColor="text1"/>
        </w:rPr>
        <w:t xml:space="preserve"> that despite the tight focussing properties of microspheres the polarisation state is maintained </w:t>
      </w:r>
      <w:r w:rsidR="000E6DF8" w:rsidRPr="00B72D53">
        <w:rPr>
          <w:color w:val="000000" w:themeColor="text1"/>
        </w:rPr>
        <w:t xml:space="preserve">in PNJs </w:t>
      </w:r>
      <w:r w:rsidR="0019650A" w:rsidRPr="00B72D53">
        <w:rPr>
          <w:color w:val="000000" w:themeColor="text1"/>
        </w:rPr>
        <w:t>allowing p</w:t>
      </w:r>
      <w:r w:rsidR="002B6410" w:rsidRPr="00B72D53">
        <w:rPr>
          <w:color w:val="000000" w:themeColor="text1"/>
        </w:rPr>
        <w:t>SR</w:t>
      </w:r>
      <w:r w:rsidR="0019650A" w:rsidRPr="00B72D53">
        <w:rPr>
          <w:color w:val="000000" w:themeColor="text1"/>
        </w:rPr>
        <w:t>-SHG</w:t>
      </w:r>
      <w:r w:rsidR="00572C34" w:rsidRPr="00B72D53">
        <w:rPr>
          <w:color w:val="000000" w:themeColor="text1"/>
        </w:rPr>
        <w:t xml:space="preserve"> imaging</w:t>
      </w:r>
      <w:r w:rsidR="00CF03BD" w:rsidRPr="00B72D53">
        <w:rPr>
          <w:color w:val="000000" w:themeColor="text1"/>
        </w:rPr>
        <w:t>, wherein polarisation anisotropy of SHG signals can be measured</w:t>
      </w:r>
      <w:r w:rsidR="0019650A" w:rsidRPr="00B72D53">
        <w:rPr>
          <w:color w:val="000000" w:themeColor="text1"/>
        </w:rPr>
        <w:t>.</w:t>
      </w:r>
      <w:r w:rsidR="00AB64D6" w:rsidRPr="00B72D53">
        <w:rPr>
          <w:color w:val="000000" w:themeColor="text1"/>
        </w:rPr>
        <w:t xml:space="preserve"> We believe the preservation of polarisation in a photonic nanojet will have widespread applications in a number of imaging modalities including fluorescence to enhance contrast and/or sensitivity to changes. In our case </w:t>
      </w:r>
      <w:r w:rsidR="00572C34" w:rsidRPr="00B72D53">
        <w:rPr>
          <w:color w:val="000000" w:themeColor="text1"/>
        </w:rPr>
        <w:t xml:space="preserve">pSR-SHG </w:t>
      </w:r>
      <w:r w:rsidR="00170933" w:rsidRPr="00B72D53">
        <w:rPr>
          <w:color w:val="000000" w:themeColor="text1"/>
        </w:rPr>
        <w:t>improve</w:t>
      </w:r>
      <w:r w:rsidR="00572C34" w:rsidRPr="00B72D53">
        <w:rPr>
          <w:color w:val="000000" w:themeColor="text1"/>
        </w:rPr>
        <w:t>d</w:t>
      </w:r>
      <w:r w:rsidR="00170933" w:rsidRPr="00B72D53">
        <w:rPr>
          <w:color w:val="000000" w:themeColor="text1"/>
        </w:rPr>
        <w:t xml:space="preserve"> sensitivity further </w:t>
      </w:r>
      <w:r w:rsidR="00572C34" w:rsidRPr="00B72D53">
        <w:rPr>
          <w:color w:val="000000" w:themeColor="text1"/>
        </w:rPr>
        <w:t>over both diffraction limited as well over normal PNJ-assisted SR-SHG</w:t>
      </w:r>
      <w:r w:rsidR="00170933" w:rsidRPr="00B72D53">
        <w:rPr>
          <w:color w:val="000000" w:themeColor="text1"/>
        </w:rPr>
        <w:t xml:space="preserve">. </w:t>
      </w:r>
      <w:r w:rsidR="00CF03BD" w:rsidRPr="00B72D53">
        <w:rPr>
          <w:color w:val="000000" w:themeColor="text1"/>
        </w:rPr>
        <w:t>In another significant result</w:t>
      </w:r>
      <w:r w:rsidR="009F0E18" w:rsidRPr="00B72D53">
        <w:rPr>
          <w:color w:val="000000" w:themeColor="text1"/>
        </w:rPr>
        <w:t xml:space="preserve"> for a highly relevant application,</w:t>
      </w:r>
      <w:r w:rsidR="00CF03BD" w:rsidRPr="00B72D53">
        <w:rPr>
          <w:color w:val="000000" w:themeColor="text1"/>
        </w:rPr>
        <w:t xml:space="preserve"> </w:t>
      </w:r>
      <w:r w:rsidR="0061577A" w:rsidRPr="00B72D53">
        <w:rPr>
          <w:color w:val="000000" w:themeColor="text1"/>
        </w:rPr>
        <w:t>we were able to observe nanoscale changes in</w:t>
      </w:r>
      <w:r w:rsidR="00ED492D" w:rsidRPr="00B72D53">
        <w:rPr>
          <w:color w:val="000000" w:themeColor="text1"/>
        </w:rPr>
        <w:t xml:space="preserve"> collagen disorder in </w:t>
      </w:r>
      <w:r w:rsidR="00CF03BD" w:rsidRPr="00B72D53">
        <w:rPr>
          <w:color w:val="000000" w:themeColor="text1"/>
        </w:rPr>
        <w:t>exemplar biological samples (</w:t>
      </w:r>
      <w:r w:rsidR="000E6DF8" w:rsidRPr="00B72D53">
        <w:rPr>
          <w:color w:val="000000" w:themeColor="text1"/>
        </w:rPr>
        <w:t xml:space="preserve">lung </w:t>
      </w:r>
      <w:r w:rsidR="00ED492D" w:rsidRPr="00B72D53">
        <w:rPr>
          <w:color w:val="000000" w:themeColor="text1"/>
        </w:rPr>
        <w:t>tissue spheroid</w:t>
      </w:r>
      <w:r w:rsidR="0061577A" w:rsidRPr="00B72D53">
        <w:rPr>
          <w:color w:val="000000" w:themeColor="text1"/>
        </w:rPr>
        <w:t xml:space="preserve"> </w:t>
      </w:r>
      <w:r w:rsidR="00CF03BD" w:rsidRPr="00B72D53">
        <w:rPr>
          <w:color w:val="000000" w:themeColor="text1"/>
        </w:rPr>
        <w:t>sections) that were invisible to diffraction-limited SHG imaging.</w:t>
      </w:r>
      <w:r w:rsidR="00ED492D" w:rsidRPr="00B72D53">
        <w:rPr>
          <w:color w:val="000000" w:themeColor="text1"/>
        </w:rPr>
        <w:t xml:space="preserve"> </w:t>
      </w:r>
      <w:r w:rsidR="00411BA8" w:rsidRPr="00B72D53">
        <w:rPr>
          <w:color w:val="000000" w:themeColor="text1"/>
        </w:rPr>
        <w:t>Our (p)SR-SHG technique overcomes the issues of sample preparation</w:t>
      </w:r>
      <w:r w:rsidR="007F1BF7" w:rsidRPr="00B72D53">
        <w:rPr>
          <w:color w:val="000000" w:themeColor="text1"/>
        </w:rPr>
        <w:t xml:space="preserve"> and sophisticated instrumentation associated with AFM and EM </w:t>
      </w:r>
      <w:r w:rsidR="000E6DF8" w:rsidRPr="00B72D53">
        <w:rPr>
          <w:color w:val="000000" w:themeColor="text1"/>
        </w:rPr>
        <w:t xml:space="preserve">techniques </w:t>
      </w:r>
      <w:r w:rsidR="007F1BF7" w:rsidRPr="00B72D53">
        <w:rPr>
          <w:color w:val="000000" w:themeColor="text1"/>
        </w:rPr>
        <w:t>and</w:t>
      </w:r>
      <w:r w:rsidR="00411BA8" w:rsidRPr="00B72D53">
        <w:rPr>
          <w:color w:val="000000" w:themeColor="text1"/>
        </w:rPr>
        <w:t xml:space="preserve"> is label-free</w:t>
      </w:r>
      <w:r w:rsidR="007F1BF7" w:rsidRPr="00B72D53">
        <w:rPr>
          <w:color w:val="000000" w:themeColor="text1"/>
        </w:rPr>
        <w:t>. It</w:t>
      </w:r>
      <w:r w:rsidR="00411BA8" w:rsidRPr="00B72D53">
        <w:rPr>
          <w:color w:val="000000" w:themeColor="text1"/>
        </w:rPr>
        <w:t xml:space="preserve"> can be performed on </w:t>
      </w:r>
      <w:r w:rsidR="007F1BF7" w:rsidRPr="00B72D53">
        <w:rPr>
          <w:color w:val="000000" w:themeColor="text1"/>
        </w:rPr>
        <w:t>cells, native tissues (and their sections)</w:t>
      </w:r>
      <w:r w:rsidR="00411BA8" w:rsidRPr="00B72D53">
        <w:rPr>
          <w:color w:val="000000" w:themeColor="text1"/>
        </w:rPr>
        <w:t xml:space="preserve"> </w:t>
      </w:r>
      <w:r w:rsidR="000E6DF8" w:rsidRPr="00B72D53">
        <w:rPr>
          <w:color w:val="000000" w:themeColor="text1"/>
        </w:rPr>
        <w:t xml:space="preserve">directly </w:t>
      </w:r>
      <w:r w:rsidR="00411BA8" w:rsidRPr="00B72D53">
        <w:rPr>
          <w:color w:val="000000" w:themeColor="text1"/>
        </w:rPr>
        <w:t xml:space="preserve">making it </w:t>
      </w:r>
      <w:r w:rsidR="007F1BF7" w:rsidRPr="00B72D53">
        <w:rPr>
          <w:color w:val="000000" w:themeColor="text1"/>
        </w:rPr>
        <w:t>highly</w:t>
      </w:r>
      <w:r w:rsidR="00411BA8" w:rsidRPr="00B72D53">
        <w:rPr>
          <w:color w:val="000000" w:themeColor="text1"/>
        </w:rPr>
        <w:t xml:space="preserve"> </w:t>
      </w:r>
      <w:r w:rsidR="007F1BF7" w:rsidRPr="00B72D53">
        <w:rPr>
          <w:color w:val="000000" w:themeColor="text1"/>
        </w:rPr>
        <w:t xml:space="preserve">suitable </w:t>
      </w:r>
      <w:r w:rsidR="00411BA8" w:rsidRPr="00B72D53">
        <w:rPr>
          <w:color w:val="000000" w:themeColor="text1"/>
        </w:rPr>
        <w:t xml:space="preserve">for biomedical research and clinical </w:t>
      </w:r>
      <w:r w:rsidR="007F1BF7" w:rsidRPr="00B72D53">
        <w:rPr>
          <w:color w:val="000000" w:themeColor="text1"/>
        </w:rPr>
        <w:t>translation</w:t>
      </w:r>
      <w:r w:rsidR="00411BA8" w:rsidRPr="00B72D53">
        <w:rPr>
          <w:color w:val="000000" w:themeColor="text1"/>
        </w:rPr>
        <w:t>.</w:t>
      </w:r>
      <w:r w:rsidR="007F1BF7" w:rsidRPr="00B72D53">
        <w:rPr>
          <w:color w:val="000000" w:themeColor="text1"/>
        </w:rPr>
        <w:t xml:space="preserve"> (p)SR-SHG can provide </w:t>
      </w:r>
      <w:r w:rsidR="0061577A" w:rsidRPr="00B72D53">
        <w:rPr>
          <w:color w:val="000000" w:themeColor="text1"/>
        </w:rPr>
        <w:t xml:space="preserve">unprecedented nanoscale insight into biological harmonophoric-structures such as collagen </w:t>
      </w:r>
      <w:r w:rsidR="000E6DF8" w:rsidRPr="00B72D53">
        <w:rPr>
          <w:color w:val="000000" w:themeColor="text1"/>
        </w:rPr>
        <w:t>and thus</w:t>
      </w:r>
      <w:r w:rsidR="0061577A" w:rsidRPr="00B72D53">
        <w:rPr>
          <w:color w:val="000000" w:themeColor="text1"/>
        </w:rPr>
        <w:t xml:space="preserve"> </w:t>
      </w:r>
      <w:r w:rsidR="00CF03BD" w:rsidRPr="00B72D53">
        <w:rPr>
          <w:color w:val="000000" w:themeColor="text1"/>
        </w:rPr>
        <w:t xml:space="preserve">has the potential to </w:t>
      </w:r>
      <w:r w:rsidR="0061577A" w:rsidRPr="00B72D53">
        <w:rPr>
          <w:color w:val="000000" w:themeColor="text1"/>
        </w:rPr>
        <w:t xml:space="preserve">transform our understanding of </w:t>
      </w:r>
      <w:r w:rsidR="00ED492D" w:rsidRPr="00B72D53">
        <w:rPr>
          <w:color w:val="000000" w:themeColor="text1"/>
        </w:rPr>
        <w:t xml:space="preserve">a wide range of diseases </w:t>
      </w:r>
      <w:r w:rsidR="007F1BF7" w:rsidRPr="00B72D53">
        <w:rPr>
          <w:color w:val="000000" w:themeColor="text1"/>
        </w:rPr>
        <w:t xml:space="preserve">and effects of treatments </w:t>
      </w:r>
      <w:r w:rsidR="00ED492D" w:rsidRPr="00B72D53">
        <w:rPr>
          <w:color w:val="000000" w:themeColor="text1"/>
        </w:rPr>
        <w:t>including</w:t>
      </w:r>
      <w:r w:rsidR="007F1BF7" w:rsidRPr="00B72D53">
        <w:rPr>
          <w:color w:val="000000" w:themeColor="text1"/>
        </w:rPr>
        <w:t xml:space="preserve"> in</w:t>
      </w:r>
      <w:r w:rsidR="00ED492D" w:rsidRPr="00B72D53">
        <w:rPr>
          <w:color w:val="000000" w:themeColor="text1"/>
        </w:rPr>
        <w:t xml:space="preserve"> cancers and fibros</w:t>
      </w:r>
      <w:r w:rsidR="00C87088" w:rsidRPr="00B72D53">
        <w:rPr>
          <w:color w:val="000000" w:themeColor="text1"/>
        </w:rPr>
        <w:t>i</w:t>
      </w:r>
      <w:r w:rsidR="00ED492D" w:rsidRPr="00B72D53">
        <w:rPr>
          <w:color w:val="000000" w:themeColor="text1"/>
        </w:rPr>
        <w:t>s.</w:t>
      </w:r>
    </w:p>
    <w:p w14:paraId="0CC9968D" w14:textId="77777777" w:rsidR="00A066FF" w:rsidRPr="00B72D53" w:rsidRDefault="00A066FF">
      <w:pPr>
        <w:jc w:val="left"/>
        <w:rPr>
          <w:color w:val="000000" w:themeColor="text1"/>
        </w:rPr>
      </w:pPr>
      <w:r w:rsidRPr="00B72D53">
        <w:rPr>
          <w:color w:val="000000" w:themeColor="text1"/>
        </w:rPr>
        <w:br w:type="page"/>
      </w:r>
    </w:p>
    <w:p w14:paraId="37EC1118" w14:textId="77777777" w:rsidR="00A066FF" w:rsidRPr="00B72D53" w:rsidRDefault="00A066FF" w:rsidP="00A066FF">
      <w:pPr>
        <w:pStyle w:val="Heading1"/>
        <w:rPr>
          <w:rFonts w:ascii="Arial" w:hAnsi="Arial" w:cs="Arial"/>
          <w:color w:val="000000" w:themeColor="text1"/>
        </w:rPr>
      </w:pPr>
      <w:r w:rsidRPr="00B72D53">
        <w:rPr>
          <w:rFonts w:ascii="Arial" w:hAnsi="Arial" w:cs="Arial"/>
          <w:color w:val="000000" w:themeColor="text1"/>
        </w:rPr>
        <w:lastRenderedPageBreak/>
        <w:t>Materials and methods</w:t>
      </w:r>
    </w:p>
    <w:p w14:paraId="76589776" w14:textId="77777777" w:rsidR="00A066FF" w:rsidRPr="00B72D53" w:rsidRDefault="00A066FF" w:rsidP="00A066FF">
      <w:pPr>
        <w:spacing w:after="0"/>
        <w:rPr>
          <w:b/>
          <w:bCs/>
          <w:color w:val="000000" w:themeColor="text1"/>
        </w:rPr>
      </w:pPr>
      <w:r w:rsidRPr="00B72D53">
        <w:rPr>
          <w:b/>
          <w:bCs/>
          <w:color w:val="000000" w:themeColor="text1"/>
        </w:rPr>
        <w:t>SHG imaging system</w:t>
      </w:r>
    </w:p>
    <w:p w14:paraId="3FB79097" w14:textId="77777777" w:rsidR="00A066FF" w:rsidRPr="00B72D53" w:rsidRDefault="00A066FF" w:rsidP="00A066FF">
      <w:pPr>
        <w:rPr>
          <w:color w:val="000000" w:themeColor="text1"/>
        </w:rPr>
      </w:pPr>
      <w:r w:rsidRPr="00B72D53">
        <w:rPr>
          <w:color w:val="000000" w:themeColor="text1"/>
        </w:rPr>
        <w:t xml:space="preserve">Second harmonic generation imaging was performed on a home-built multiphoton imaging system consisting of a femtosecond pulsed laser (MaiTai, Spectra physics) that generates 120 fs pulses with a 80 MHz repetition rate, coupled into a Leica DMRB upright microscope stand. Laser scanning is performed using a pair of galvanometric mirrors (Cambridge Instruments).The beam is expanded using a telescope to overfill the objective back aperture (Leica 63x, 1.2 NA, water immersion) and is directed into the objective using a dichroic mirror (Semrock </w:t>
      </w:r>
      <w:r w:rsidRPr="00B72D53">
        <w:rPr>
          <w:color w:val="000000" w:themeColor="text1"/>
          <w:sz w:val="20"/>
          <w:szCs w:val="20"/>
        </w:rPr>
        <w:t>FF685-DI02-25X36</w:t>
      </w:r>
      <w:r w:rsidRPr="00B72D53">
        <w:rPr>
          <w:color w:val="000000" w:themeColor="text1"/>
        </w:rPr>
        <w:t>). Signal is collected in the backwards direction and separated from the excitation laser by the same dichroic mirror, then cleaned using a short pass filter with a 694 nm cut-off. SHG was excited at 800 nm for all non-polarisation based images and at 808 nm for all polarisation based images. SHG separated from other signals using a dichroic mirror (Semrock, FF458-Di02) and detected after through a band pass filter centred at 400±20nm (Thorlabs, FB400-40). Detection was performed by focussing onto a PMT (Hamamatsu, H10722-01). For polarisation anisotropy measurements, an analyser (Thorlabs, LPVISE100-A) was placed directly in front of the PMT. The excitation polarisation was controlled using a combination of a half wave-plate (Thorlabs, WPH10M-808) to rotate the linearly polarised output of the laser and a quarter waveplate (Thorlabs, zero order 808nm) to pre-compensate for ellipticity induced by the scanning mirrors and excitation dichroic. The polarisation state of the fundamental beam at the sample was determined using a linear polariser (analyser) and power meter. For a given orientation of the analyser the extinction ratio was maximised at the linear polarisation of the fundamental deemed to be orthogonal to the analyser transmission axis.</w:t>
      </w:r>
    </w:p>
    <w:p w14:paraId="0032BB1D" w14:textId="77777777" w:rsidR="00A066FF" w:rsidRPr="00B72D53" w:rsidRDefault="00A066FF" w:rsidP="00A066FF">
      <w:pPr>
        <w:pStyle w:val="Default"/>
        <w:keepNext/>
        <w:jc w:val="center"/>
        <w:rPr>
          <w:color w:val="000000" w:themeColor="text1"/>
        </w:rPr>
      </w:pPr>
      <w:r w:rsidRPr="00B72D53">
        <w:rPr>
          <w:noProof/>
          <w:color w:val="000000" w:themeColor="text1"/>
          <w:lang w:eastAsia="zh-CN"/>
        </w:rPr>
        <w:lastRenderedPageBreak/>
        <w:drawing>
          <wp:inline distT="0" distB="0" distL="0" distR="0" wp14:anchorId="058640DB" wp14:editId="0A72D5AC">
            <wp:extent cx="4444365" cy="3115310"/>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44365" cy="3115310"/>
                    </a:xfrm>
                    <a:prstGeom prst="rect">
                      <a:avLst/>
                    </a:prstGeom>
                    <a:noFill/>
                  </pic:spPr>
                </pic:pic>
              </a:graphicData>
            </a:graphic>
          </wp:inline>
        </w:drawing>
      </w:r>
    </w:p>
    <w:p w14:paraId="3540FB3D" w14:textId="77777777" w:rsidR="00A066FF" w:rsidRPr="00B72D53" w:rsidRDefault="00A066FF" w:rsidP="00A066FF">
      <w:pPr>
        <w:pStyle w:val="Caption"/>
      </w:pPr>
      <w:r w:rsidRPr="00B72D53">
        <w:rPr>
          <w:b/>
        </w:rPr>
        <w:t xml:space="preserve">Scheme 1. Schematic of the SHG imaging system. </w:t>
      </w:r>
      <w:r w:rsidRPr="00B72D53">
        <w:t xml:space="preserve"> The linearly polarised output of a femtosecond pulsed laser (Ti:Sapph) is passed through a quarter(</w:t>
      </w:r>
      <w:r w:rsidRPr="00B72D53">
        <w:rPr>
          <w:rFonts w:cstheme="minorHAnsi"/>
        </w:rPr>
        <w:t>λ</w:t>
      </w:r>
      <w:r w:rsidRPr="00B72D53">
        <w:t>/4) and half waveplate(</w:t>
      </w:r>
      <w:r w:rsidRPr="00B72D53">
        <w:rPr>
          <w:rFonts w:cstheme="minorHAnsi"/>
        </w:rPr>
        <w:t>λ</w:t>
      </w:r>
      <w:r w:rsidRPr="00B72D53">
        <w:t>/2) to provide pre-compensation of induced ellipticity and to rotate the linear polarisation respectively. The beam is scanned by a pair of galvanometric mirrors, excitation is separated from emission via a dichroic mirror (D1) and signal cleaned using a short pass filter (D2).  SHG signal is separated using a dichroic mirror (D2) and filtered (F2) before being focussed onto PMT1. For polarisation sensitive detection and analyser (An) was placed immediately after F2. Longer wavelength signals were detected on PMT 2 after filtering with an appropriate band pass filter (F3). GS: Galvo scanner, BE: Beam expander</w:t>
      </w:r>
    </w:p>
    <w:p w14:paraId="18F31361" w14:textId="77777777" w:rsidR="00A066FF" w:rsidRPr="00B72D53" w:rsidRDefault="00A066FF" w:rsidP="00A066FF">
      <w:pPr>
        <w:pStyle w:val="Default"/>
        <w:jc w:val="both"/>
        <w:rPr>
          <w:rFonts w:ascii="Times New Roman" w:hAnsi="Times New Roman" w:cs="Times New Roman"/>
          <w:b/>
          <w:color w:val="000000" w:themeColor="text1"/>
          <w:sz w:val="22"/>
          <w:szCs w:val="22"/>
        </w:rPr>
      </w:pPr>
      <w:r w:rsidRPr="00B72D53">
        <w:rPr>
          <w:rFonts w:ascii="Times New Roman" w:hAnsi="Times New Roman" w:cs="Times New Roman"/>
          <w:b/>
          <w:color w:val="000000" w:themeColor="text1"/>
          <w:sz w:val="22"/>
          <w:szCs w:val="22"/>
        </w:rPr>
        <w:t>PNJ generation for imaging</w:t>
      </w:r>
    </w:p>
    <w:p w14:paraId="403B254A" w14:textId="11596D05" w:rsidR="00A066FF" w:rsidRPr="00B72D53" w:rsidRDefault="00A066FF" w:rsidP="00A066FF">
      <w:pPr>
        <w:rPr>
          <w:color w:val="000000" w:themeColor="text1"/>
        </w:rPr>
      </w:pPr>
      <w:r w:rsidRPr="00B72D53">
        <w:rPr>
          <w:color w:val="000000" w:themeColor="text1"/>
        </w:rPr>
        <w:t>Spheres made of Barium Titanate glass (BTG, refractive index of 1.9) were used. Their high refractive index contrast allowed them to be used with water (n=1.33) to form a photonic nanojet in water immersion medium with corresponding objectives commonly used for biological and multiphoton applications. Amorphous Barium titanate (BaTiO</w:t>
      </w:r>
      <w:r w:rsidRPr="00B72D53">
        <w:rPr>
          <w:color w:val="000000" w:themeColor="text1"/>
          <w:vertAlign w:val="subscript"/>
        </w:rPr>
        <w:t>3</w:t>
      </w:r>
      <w:r w:rsidRPr="00B72D53">
        <w:rPr>
          <w:color w:val="000000" w:themeColor="text1"/>
        </w:rPr>
        <w:t xml:space="preserve">) microspheres were purchased from Cospheric (Santa Barbara, CA, USA) in two size ranges of 5-22 μm and 53-63 μm. </w:t>
      </w:r>
      <w:r w:rsidR="001376D1" w:rsidRPr="00B72D53">
        <w:rPr>
          <w:rFonts w:eastAsia="Times New Roman"/>
          <w:color w:val="000000" w:themeColor="text1"/>
        </w:rPr>
        <w:t>Spheres were suspended in water by rapid pipetting and a drop of the water deposited onto the sample surface. Microspheres rapidly sunk to the sample surface and the water droplet formed the immersion medium for imaging. Self-assembled sphere arrays were formed by allowing the droplet of sphere suspension to dry where surface tension act to pull the spheres into an array. A droplet of clean water (not containing spheres) was then gently deposited on top of the array to act as the immersion medium</w:t>
      </w:r>
      <w:r w:rsidRPr="00B72D53">
        <w:rPr>
          <w:color w:val="000000" w:themeColor="text1"/>
        </w:rPr>
        <w:t>.</w:t>
      </w:r>
    </w:p>
    <w:p w14:paraId="38125270" w14:textId="77777777" w:rsidR="00A066FF" w:rsidRPr="00B72D53" w:rsidRDefault="00A066FF" w:rsidP="00A066FF">
      <w:pPr>
        <w:pStyle w:val="Default"/>
        <w:jc w:val="both"/>
        <w:rPr>
          <w:rFonts w:ascii="Times New Roman" w:hAnsi="Times New Roman" w:cs="Times New Roman"/>
          <w:b/>
          <w:color w:val="000000" w:themeColor="text1"/>
          <w:sz w:val="22"/>
          <w:szCs w:val="22"/>
        </w:rPr>
      </w:pPr>
      <w:r w:rsidRPr="00B72D53">
        <w:rPr>
          <w:rFonts w:ascii="Times New Roman" w:hAnsi="Times New Roman" w:cs="Times New Roman"/>
          <w:b/>
          <w:color w:val="000000" w:themeColor="text1"/>
          <w:sz w:val="22"/>
          <w:szCs w:val="22"/>
        </w:rPr>
        <w:t>Barium Titanate Sample preparation</w:t>
      </w:r>
    </w:p>
    <w:p w14:paraId="31F16243" w14:textId="77777777" w:rsidR="00A066FF" w:rsidRPr="00B72D53" w:rsidRDefault="00A066FF" w:rsidP="00A066FF">
      <w:pPr>
        <w:rPr>
          <w:color w:val="000000" w:themeColor="text1"/>
        </w:rPr>
      </w:pPr>
      <w:r w:rsidRPr="00B72D53">
        <w:rPr>
          <w:color w:val="000000" w:themeColor="text1"/>
        </w:rPr>
        <w:t>Barium Titanate nanocrystals &lt;100nm specified size(Sigma-Aldrich)were suspended in ethanol, ultrasonicated for 10 minutes to break up aggregates, then a 10μL drop was placed onto a clean microscope slide and left to air dry.</w:t>
      </w:r>
    </w:p>
    <w:p w14:paraId="14537A6F" w14:textId="77777777" w:rsidR="00A066FF" w:rsidRPr="00B72D53" w:rsidRDefault="00A066FF" w:rsidP="00A066FF">
      <w:pPr>
        <w:pStyle w:val="Default"/>
        <w:jc w:val="both"/>
        <w:rPr>
          <w:rFonts w:ascii="Times New Roman" w:hAnsi="Times New Roman" w:cs="Times New Roman"/>
          <w:b/>
          <w:color w:val="000000" w:themeColor="text1"/>
          <w:sz w:val="22"/>
          <w:szCs w:val="22"/>
        </w:rPr>
      </w:pPr>
      <w:r w:rsidRPr="00B72D53">
        <w:rPr>
          <w:rFonts w:ascii="Times New Roman" w:hAnsi="Times New Roman" w:cs="Times New Roman"/>
          <w:b/>
          <w:color w:val="000000" w:themeColor="text1"/>
          <w:sz w:val="22"/>
          <w:szCs w:val="22"/>
        </w:rPr>
        <w:t>Mouse tendon sample preparation</w:t>
      </w:r>
    </w:p>
    <w:p w14:paraId="618CC2D9" w14:textId="77777777" w:rsidR="00A066FF" w:rsidRPr="00B72D53" w:rsidRDefault="00A066FF" w:rsidP="00A066FF">
      <w:pPr>
        <w:rPr>
          <w:color w:val="000000" w:themeColor="text1"/>
        </w:rPr>
      </w:pPr>
      <w:r w:rsidRPr="00B72D53">
        <w:rPr>
          <w:color w:val="000000" w:themeColor="text1"/>
        </w:rPr>
        <w:lastRenderedPageBreak/>
        <w:t>All mouse experiments were carried out in accordance with the Animals (Scientific Procedures) Act 1986 set out by the UK Home Office. Female C57BL/6 mice aged between 4-6 months were culled via CO2 and cervical dislocation. The tail was removed using scissors and the tendon removed using a pair of forceps and was fixed in 4% paraformaldehyde for 6-8 hours. They were then washed in Phosphate Buffered Saline (PBS) immediately before being mounted on a microscope slide and sealed under a coverslip (#1.5; 0.17 mm thick) before imaging.</w:t>
      </w:r>
    </w:p>
    <w:p w14:paraId="701BE675" w14:textId="77777777" w:rsidR="00A066FF" w:rsidRPr="00B72D53" w:rsidRDefault="00A066FF" w:rsidP="00A066FF">
      <w:pPr>
        <w:spacing w:after="0"/>
        <w:rPr>
          <w:b/>
          <w:color w:val="000000" w:themeColor="text1"/>
        </w:rPr>
      </w:pPr>
      <w:r w:rsidRPr="00B72D53">
        <w:rPr>
          <w:b/>
          <w:color w:val="000000" w:themeColor="text1"/>
        </w:rPr>
        <w:t>Lung tissue</w:t>
      </w:r>
    </w:p>
    <w:p w14:paraId="7964F85B" w14:textId="77777777" w:rsidR="00A066FF" w:rsidRPr="00B72D53" w:rsidRDefault="00A066FF" w:rsidP="00A066FF">
      <w:pPr>
        <w:rPr>
          <w:color w:val="000000" w:themeColor="text1"/>
        </w:rPr>
      </w:pPr>
      <w:r w:rsidRPr="00B72D53">
        <w:rPr>
          <w:color w:val="000000" w:themeColor="text1"/>
        </w:rPr>
        <w:t>Dewaxed formalin-fixed paraffin-embedded human lung tissue sections (5 μm) were from tissue surplus to clinical requirements from lung biopsies of patients with a subsequent diagnosis of idiopathic pulmonary fibrosis (IPF) under the approval of the Southampton and South West Hampshire and the Mid and South Buckinghamshire Local Research Ethics Committees (ref 07/H0607/73). All subjects gave written informed consent.</w:t>
      </w:r>
    </w:p>
    <w:p w14:paraId="3198C3F4" w14:textId="77777777" w:rsidR="00A066FF" w:rsidRPr="00B72D53" w:rsidRDefault="00A066FF" w:rsidP="00A066FF">
      <w:pPr>
        <w:pStyle w:val="Default"/>
        <w:jc w:val="both"/>
        <w:rPr>
          <w:rFonts w:ascii="Times New Roman" w:hAnsi="Times New Roman" w:cs="Times New Roman"/>
          <w:b/>
          <w:color w:val="000000" w:themeColor="text1"/>
          <w:sz w:val="22"/>
          <w:szCs w:val="22"/>
        </w:rPr>
      </w:pPr>
      <w:r w:rsidRPr="00B72D53">
        <w:rPr>
          <w:rFonts w:ascii="Times New Roman" w:hAnsi="Times New Roman" w:cs="Times New Roman"/>
          <w:b/>
          <w:color w:val="000000" w:themeColor="text1"/>
          <w:sz w:val="22"/>
          <w:szCs w:val="22"/>
        </w:rPr>
        <w:t>Spheroid sample preparation</w:t>
      </w:r>
    </w:p>
    <w:p w14:paraId="4CA23C16" w14:textId="5806CB80" w:rsidR="00A066FF" w:rsidRPr="00B72D53" w:rsidRDefault="00A066FF" w:rsidP="00A066FF">
      <w:pPr>
        <w:rPr>
          <w:color w:val="000000" w:themeColor="text1"/>
          <w:shd w:val="clear" w:color="auto" w:fill="FFFFFF"/>
        </w:rPr>
      </w:pPr>
      <w:r w:rsidRPr="00B72D53">
        <w:rPr>
          <w:color w:val="000000" w:themeColor="text1"/>
          <w:shd w:val="clear" w:color="auto" w:fill="FFFFFF"/>
        </w:rPr>
        <w:t>Details of spheroid growth have been described in detail previously</w:t>
      </w:r>
      <w:r w:rsidRPr="00B72D53">
        <w:rPr>
          <w:color w:val="000000" w:themeColor="text1"/>
          <w:shd w:val="clear" w:color="auto" w:fill="FFFFFF"/>
        </w:rPr>
        <w:fldChar w:fldCharType="begin" w:fldLock="1"/>
      </w:r>
      <w:r w:rsidR="006C1734" w:rsidRPr="00B72D53">
        <w:rPr>
          <w:color w:val="000000" w:themeColor="text1"/>
          <w:shd w:val="clear" w:color="auto" w:fill="FFFFFF"/>
        </w:rPr>
        <w:instrText>ADDIN CSL_CITATION {"citationItems":[{"id":"ITEM-1","itemData":{"DOI":"10.7554/eLife.36354","ISSN":"2050084X","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author":[{"dropping-particle":"","family":"Jones","given":"Mark G.","non-dropping-particle":"","parse-names":false,"suffix":""},{"dropping-particle":"","family":"Andriotis","given":"Orestis G.","non-dropping-particle":"","parse-names":false,"suffix":""},{"dropping-particle":"","family":"Roberts","given":"James J.W.","non-dropping-particle":"","parse-names":false,"suffix":""},{"dropping-particle":"","family":"Lunn","given":"Kerry","non-dropping-particle":"","parse-names":false,"suffix":""},{"dropping-particle":"","family":"Tear","given":"Victoria J.","non-dropping-particle":"","parse-names":false,"suffix":""},{"dropping-particle":"","family":"Cao","given":"Lucy","non-dropping-particle":"","parse-names":false,"suffix":""},{"dropping-particle":"","family":"Ask","given":"Kjetil","non-dropping-particle":"","parse-names":false,"suffix":""},{"dropping-particle":"","family":"Smart","given":"David E.","non-dropping-particle":"","parse-names":false,"suffix":""},{"dropping-particle":"","family":"Bonfanti","given":"Alessandra","non-dropping-particle":"","parse-names":false,"suffix":""},{"dropping-particle":"","family":"Johnson","given":"Peter","non-dropping-particle":"","parse-names":false,"suffix":""},{"dropping-particle":"","family":"Alzetani","given":"Aiman","non-dropping-particle":"","parse-names":false,"suffix":""},{"dropping-particle":"","family":"Conforti","given":"Franco","non-dropping-particle":"","parse-names":false,"suffix":""},{"dropping-particle":"","family":"Doherty","given":"Regan","non-dropping-particle":"","parse-names":false,"suffix":""},{"dropping-particle":"","family":"Lai","given":"Chester Y.","non-dropping-particle":"","parse-names":false,"suffix":""},{"dropping-particle":"","family":"Johnson","given":"Benjamin","non-dropping-particle":"","parse-names":false,"suffix":""},{"dropping-particle":"","family":"Bourdakos","given":"Konstantinos N.","non-dropping-particle":"","parse-names":false,"suffix":""},{"dropping-particle":"V.","family":"Fletcher","given":"Sophie","non-dropping-particle":"","parse-names":false,"suffix":""},{"dropping-particle":"","family":"Marshall","given":"Ben G.","non-dropping-particle":"","parse-names":false,"suffix":""},{"dropping-particle":"","family":"Jogai","given":"Sanjay","non-dropping-particle":"","parse-names":false,"suffix":""},{"dropping-particle":"","family":"Brereton","given":"Christopher J.","non-dropping-particle":"","parse-names":false,"suffix":""},{"dropping-particle":"","family":"Chee","given":"Serena J.","non-dropping-particle":"","parse-names":false,"suffix":""},{"dropping-particle":"","family":"Ottensmeier","given":"Christian H.","non-dropping-particle":"","parse-names":false,"suffix":""},{"dropping-particle":"","family":"Sime","given":"Patricia","non-dropping-particle":"","parse-names":false,"suffix":""},{"dropping-particle":"","family":"Gauldie","given":"Jack","non-dropping-particle":"","parse-names":false,"suffix":""},{"dropping-particle":"","family":"Kolb","given":"Martin","non-dropping-particle":"","parse-names":false,"suffix":""},{"dropping-particle":"","family":"Mahajan","given":"Sumeet","non-dropping-particle":"","parse-names":false,"suffix":""},{"dropping-particle":"","family":"Fabre","given":"Aurelie","non-dropping-particle":"","parse-names":false,"suffix":""},{"dropping-particle":"","family":"Bhaskar","given":"Atul","non-dropping-particle":"","parse-names":false,"suffix":""},{"dropping-particle":"","family":"Jarolimek","given":"Wolfgang","non-dropping-particle":"","parse-names":false,"suffix":""},{"dropping-particle":"","family":"Richeldi","given":"Luca","non-dropping-particle":"","parse-names":false,"suffix":""},{"dropping-particle":"","family":"O’Reilly","given":"Katherine M.A.","non-dropping-particle":"","parse-names":false,"suffix":""},{"dropping-particle":"","family":"Monk","given":"Phillip D.","non-dropping-particle":"","parse-names":false,"suffix":""},{"dropping-particle":"","family":"Thurner","given":"Philipp J.","non-dropping-particle":"","parse-names":false,"suffix":""},{"dropping-particle":"","family":"Davies","given":"Donna E.","non-dropping-particle":"","parse-names":false,"suffix":""}],"container-title":"eLife","id":"ITEM-1","issued":{"date-parts":[["2018"]]},"page":"1-24","title":"Nanoscale dysregulation of collagen structure-function disrupts mechano-homeostasis and mediates pulmonary fibrosis","type":"article-journal","volume":"7"},"uris":["http://www.mendeley.com/documents/?uuid=aaa445b7-9e27-4a88-b143-548e78c03a35"]}],"mendeley":{"formattedCitation":" [53]","plainTextFormattedCitation":" [53]","previouslyFormattedCitation":" [53]"},"properties":{"noteIndex":0},"schema":"https://github.com/citation-style-language/schema/raw/master/csl-citation.json"}</w:instrText>
      </w:r>
      <w:r w:rsidRPr="00B72D53">
        <w:rPr>
          <w:color w:val="000000" w:themeColor="text1"/>
          <w:shd w:val="clear" w:color="auto" w:fill="FFFFFF"/>
        </w:rPr>
        <w:fldChar w:fldCharType="separate"/>
      </w:r>
      <w:r w:rsidR="00CE7D7E" w:rsidRPr="00B72D53">
        <w:rPr>
          <w:noProof/>
          <w:color w:val="000000" w:themeColor="text1"/>
          <w:shd w:val="clear" w:color="auto" w:fill="FFFFFF"/>
        </w:rPr>
        <w:t> [53]</w:t>
      </w:r>
      <w:r w:rsidRPr="00B72D53">
        <w:rPr>
          <w:color w:val="000000" w:themeColor="text1"/>
          <w:shd w:val="clear" w:color="auto" w:fill="FFFFFF"/>
        </w:rPr>
        <w:fldChar w:fldCharType="end"/>
      </w:r>
      <w:r w:rsidRPr="00B72D53">
        <w:rPr>
          <w:color w:val="000000" w:themeColor="text1"/>
          <w:shd w:val="clear" w:color="auto" w:fill="FFFFFF"/>
        </w:rPr>
        <w:t>. Briefly: Primary lung fibroblasts from a patient with IPF were seeded in Transwell inserts under normal conditions for 24 hours before the media was replaced with that containing BAPN or control conditions. After 6 weeks of growth under these conditions the spheroids were harvested, fixed in 4% paraformaldehyde, paraffin embedded, and 5</w:t>
      </w:r>
      <w:r w:rsidRPr="00B72D53">
        <w:rPr>
          <w:rFonts w:cs="Times New Roman"/>
          <w:color w:val="000000" w:themeColor="text1"/>
          <w:shd w:val="clear" w:color="auto" w:fill="FFFFFF"/>
        </w:rPr>
        <w:t>µ</w:t>
      </w:r>
      <w:r w:rsidRPr="00B72D53">
        <w:rPr>
          <w:color w:val="000000" w:themeColor="text1"/>
          <w:shd w:val="clear" w:color="auto" w:fill="FFFFFF"/>
        </w:rPr>
        <w:t>m sections cut ready for imaging. For transmission electron microscopy(TEM) spheroids were fixed in 3% glutaraldehyde in 0.1M caco-dylate buffer at pH 7.4.</w:t>
      </w:r>
    </w:p>
    <w:p w14:paraId="06E7E6AC" w14:textId="77777777" w:rsidR="00A066FF" w:rsidRPr="00B72D53" w:rsidRDefault="00A066FF" w:rsidP="00A066FF">
      <w:pPr>
        <w:spacing w:after="0"/>
        <w:rPr>
          <w:b/>
          <w:color w:val="000000" w:themeColor="text1"/>
          <w:shd w:val="clear" w:color="auto" w:fill="FFFFFF"/>
        </w:rPr>
      </w:pPr>
      <w:r w:rsidRPr="00B72D53">
        <w:rPr>
          <w:b/>
          <w:color w:val="000000" w:themeColor="text1"/>
          <w:shd w:val="clear" w:color="auto" w:fill="FFFFFF"/>
        </w:rPr>
        <w:t>Transmission electron microscopy</w:t>
      </w:r>
    </w:p>
    <w:p w14:paraId="0988FD53" w14:textId="6BDFE83E" w:rsidR="00A066FF" w:rsidRPr="00B72D53" w:rsidRDefault="00A066FF" w:rsidP="00A066FF">
      <w:pPr>
        <w:rPr>
          <w:color w:val="000000" w:themeColor="text1"/>
          <w:shd w:val="clear" w:color="auto" w:fill="FFFFFF"/>
        </w:rPr>
      </w:pPr>
      <w:r w:rsidRPr="00B72D53">
        <w:rPr>
          <w:color w:val="000000" w:themeColor="text1"/>
          <w:shd w:val="clear" w:color="auto" w:fill="FFFFFF"/>
        </w:rPr>
        <w:t xml:space="preserve">As previously described </w:t>
      </w:r>
      <w:r w:rsidRPr="00B72D53">
        <w:rPr>
          <w:color w:val="000000" w:themeColor="text1"/>
          <w:shd w:val="clear" w:color="auto" w:fill="FFFFFF"/>
        </w:rPr>
        <w:fldChar w:fldCharType="begin" w:fldLock="1"/>
      </w:r>
      <w:r w:rsidR="006C1734" w:rsidRPr="00B72D53">
        <w:rPr>
          <w:color w:val="000000" w:themeColor="text1"/>
          <w:shd w:val="clear" w:color="auto" w:fill="FFFFFF"/>
        </w:rPr>
        <w:instrText>ADDIN CSL_CITATION {"citationItems":[{"id":"ITEM-1","itemData":{"DOI":"10.7554/eLife.36354","ISSN":"2050084X","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author":[{"dropping-particle":"","family":"Jones","given":"Mark G.","non-dropping-particle":"","parse-names":false,"suffix":""},{"dropping-particle":"","family":"Andriotis","given":"Orestis G.","non-dropping-particle":"","parse-names":false,"suffix":""},{"dropping-particle":"","family":"Roberts","given":"James J.W.","non-dropping-particle":"","parse-names":false,"suffix":""},{"dropping-particle":"","family":"Lunn","given":"Kerry","non-dropping-particle":"","parse-names":false,"suffix":""},{"dropping-particle":"","family":"Tear","given":"Victoria J.","non-dropping-particle":"","parse-names":false,"suffix":""},{"dropping-particle":"","family":"Cao","given":"Lucy","non-dropping-particle":"","parse-names":false,"suffix":""},{"dropping-particle":"","family":"Ask","given":"Kjetil","non-dropping-particle":"","parse-names":false,"suffix":""},{"dropping-particle":"","family":"Smart","given":"David E.","non-dropping-particle":"","parse-names":false,"suffix":""},{"dropping-particle":"","family":"Bonfanti","given":"Alessandra","non-dropping-particle":"","parse-names":false,"suffix":""},{"dropping-particle":"","family":"Johnson","given":"Peter","non-dropping-particle":"","parse-names":false,"suffix":""},{"dropping-particle":"","family":"Alzetani","given":"Aiman","non-dropping-particle":"","parse-names":false,"suffix":""},{"dropping-particle":"","family":"Conforti","given":"Franco","non-dropping-particle":"","parse-names":false,"suffix":""},{"dropping-particle":"","family":"Doherty","given":"Regan","non-dropping-particle":"","parse-names":false,"suffix":""},{"dropping-particle":"","family":"Lai","given":"Chester Y.","non-dropping-particle":"","parse-names":false,"suffix":""},{"dropping-particle":"","family":"Johnson","given":"Benjamin","non-dropping-particle":"","parse-names":false,"suffix":""},{"dropping-particle":"","family":"Bourdakos","given":"Konstantinos N.","non-dropping-particle":"","parse-names":false,"suffix":""},{"dropping-particle":"V.","family":"Fletcher","given":"Sophie","non-dropping-particle":"","parse-names":false,"suffix":""},{"dropping-particle":"","family":"Marshall","given":"Ben G.","non-dropping-particle":"","parse-names":false,"suffix":""},{"dropping-particle":"","family":"Jogai","given":"Sanjay","non-dropping-particle":"","parse-names":false,"suffix":""},{"dropping-particle":"","family":"Brereton","given":"Christopher J.","non-dropping-particle":"","parse-names":false,"suffix":""},{"dropping-particle":"","family":"Chee","given":"Serena J.","non-dropping-particle":"","parse-names":false,"suffix":""},{"dropping-particle":"","family":"Ottensmeier","given":"Christian H.","non-dropping-particle":"","parse-names":false,"suffix":""},{"dropping-particle":"","family":"Sime","given":"Patricia","non-dropping-particle":"","parse-names":false,"suffix":""},{"dropping-particle":"","family":"Gauldie","given":"Jack","non-dropping-particle":"","parse-names":false,"suffix":""},{"dropping-particle":"","family":"Kolb","given":"Martin","non-dropping-particle":"","parse-names":false,"suffix":""},{"dropping-particle":"","family":"Mahajan","given":"Sumeet","non-dropping-particle":"","parse-names":false,"suffix":""},{"dropping-particle":"","family":"Fabre","given":"Aurelie","non-dropping-particle":"","parse-names":false,"suffix":""},{"dropping-particle":"","family":"Bhaskar","given":"Atul","non-dropping-particle":"","parse-names":false,"suffix":""},{"dropping-particle":"","family":"Jarolimek","given":"Wolfgang","non-dropping-particle":"","parse-names":false,"suffix":""},{"dropping-particle":"","family":"Richeldi","given":"Luca","non-dropping-particle":"","parse-names":false,"suffix":""},{"dropping-particle":"","family":"O’Reilly","given":"Katherine M.A.","non-dropping-particle":"","parse-names":false,"suffix":""},{"dropping-particle":"","family":"Monk","given":"Phillip D.","non-dropping-particle":"","parse-names":false,"suffix":""},{"dropping-particle":"","family":"Thurner","given":"Philipp J.","non-dropping-particle":"","parse-names":false,"suffix":""},{"dropping-particle":"","family":"Davies","given":"Donna E.","non-dropping-particle":"","parse-names":false,"suffix":""}],"container-title":"eLife","id":"ITEM-1","issued":{"date-parts":[["2018"]]},"page":"1-24","title":"Nanoscale dysregulation of collagen structure-function disrupts mechano-homeostasis and mediates pulmonary fibrosis","type":"article-journal","volume":"7"},"uris":["http://www.mendeley.com/documents/?uuid=aaa445b7-9e27-4a88-b143-548e78c03a35"]}],"mendeley":{"formattedCitation":" [53]","plainTextFormattedCitation":" [53]","previouslyFormattedCitation":" [53]"},"properties":{"noteIndex":0},"schema":"https://github.com/citation-style-language/schema/raw/master/csl-citation.json"}</w:instrText>
      </w:r>
      <w:r w:rsidRPr="00B72D53">
        <w:rPr>
          <w:color w:val="000000" w:themeColor="text1"/>
          <w:shd w:val="clear" w:color="auto" w:fill="FFFFFF"/>
        </w:rPr>
        <w:fldChar w:fldCharType="separate"/>
      </w:r>
      <w:r w:rsidR="00CE7D7E" w:rsidRPr="00B72D53">
        <w:rPr>
          <w:noProof/>
          <w:color w:val="000000" w:themeColor="text1"/>
          <w:shd w:val="clear" w:color="auto" w:fill="FFFFFF"/>
        </w:rPr>
        <w:t> [53]</w:t>
      </w:r>
      <w:r w:rsidRPr="00B72D53">
        <w:rPr>
          <w:color w:val="000000" w:themeColor="text1"/>
          <w:shd w:val="clear" w:color="auto" w:fill="FFFFFF"/>
        </w:rPr>
        <w:fldChar w:fldCharType="end"/>
      </w:r>
      <w:r w:rsidRPr="00B72D53">
        <w:rPr>
          <w:color w:val="000000" w:themeColor="text1"/>
          <w:shd w:val="clear" w:color="auto" w:fill="FFFFFF"/>
        </w:rPr>
        <w:t xml:space="preserve"> spheroids were post-fixed sequentially in osmium/ferocyanide fixative thiocarbohydrazide solution, osmium tetroxide, uranyle acetate and Walton’s lead aspartate solution before dehydration in graded ethanol and acetonitrile. Samples were embedded in Spurr resin and 100nm ultra-thin sections visualised using an FEI Tecnai 12 transmission electron microscope (FEI Company, Hillsboro,OR,USA).</w:t>
      </w:r>
    </w:p>
    <w:p w14:paraId="676B0C67" w14:textId="77777777" w:rsidR="00A066FF" w:rsidRPr="00B72D53" w:rsidRDefault="00A066FF" w:rsidP="00A066FF">
      <w:pPr>
        <w:pStyle w:val="Default"/>
        <w:jc w:val="both"/>
        <w:rPr>
          <w:rFonts w:ascii="Times New Roman" w:hAnsi="Times New Roman" w:cs="Times New Roman"/>
          <w:b/>
          <w:color w:val="000000" w:themeColor="text1"/>
          <w:sz w:val="22"/>
          <w:szCs w:val="22"/>
        </w:rPr>
      </w:pPr>
      <w:r w:rsidRPr="00B72D53">
        <w:rPr>
          <w:rFonts w:ascii="Times New Roman" w:hAnsi="Times New Roman" w:cs="Times New Roman"/>
          <w:b/>
          <w:color w:val="000000" w:themeColor="text1"/>
          <w:sz w:val="22"/>
          <w:szCs w:val="22"/>
        </w:rPr>
        <w:t>SHG Resolution standard fabrication</w:t>
      </w:r>
    </w:p>
    <w:p w14:paraId="10C7AE8D" w14:textId="77777777" w:rsidR="00A066FF" w:rsidRPr="00B72D53" w:rsidRDefault="00A066FF" w:rsidP="00A066FF">
      <w:pPr>
        <w:rPr>
          <w:rFonts w:cs="Times New Roman"/>
          <w:color w:val="000000" w:themeColor="text1"/>
          <w:shd w:val="clear" w:color="auto" w:fill="FFFFFF"/>
        </w:rPr>
      </w:pPr>
      <w:r w:rsidRPr="00B72D53">
        <w:rPr>
          <w:rFonts w:cs="Times New Roman"/>
          <w:color w:val="000000" w:themeColor="text1"/>
          <w:shd w:val="clear" w:color="auto" w:fill="FFFFFF"/>
        </w:rPr>
        <w:t xml:space="preserve">Silicon membranes were commercially sourced (Norcada, Inc.), 200 nm thick polycrystalline silicon membrane 1x1mm, 200µm Silicon frame 5x5mm. FIB was performed on an FEI Helios NanoLab 600 FIB system. Each cut was formed by using an ion beam of Ga+ ions, with an acceleration voltage of 30 keV and beam current of 28 pA. </w:t>
      </w:r>
    </w:p>
    <w:p w14:paraId="5780169C" w14:textId="77777777" w:rsidR="00A066FF" w:rsidRPr="00B72D53" w:rsidRDefault="00A066FF" w:rsidP="00A066FF">
      <w:pPr>
        <w:spacing w:after="0"/>
        <w:rPr>
          <w:rFonts w:cs="Times New Roman"/>
          <w:b/>
          <w:color w:val="000000" w:themeColor="text1"/>
          <w:shd w:val="clear" w:color="auto" w:fill="FFFFFF"/>
        </w:rPr>
      </w:pPr>
      <w:r w:rsidRPr="00B72D53">
        <w:rPr>
          <w:rFonts w:cs="Times New Roman"/>
          <w:b/>
          <w:color w:val="000000" w:themeColor="text1"/>
          <w:shd w:val="clear" w:color="auto" w:fill="FFFFFF"/>
        </w:rPr>
        <w:t>Simulations</w:t>
      </w:r>
    </w:p>
    <w:p w14:paraId="67F05222" w14:textId="77777777" w:rsidR="00A066FF" w:rsidRPr="00B72D53" w:rsidRDefault="00A066FF" w:rsidP="00A066FF">
      <w:pPr>
        <w:rPr>
          <w:rFonts w:cs="Times New Roman"/>
          <w:color w:val="000000" w:themeColor="text1"/>
          <w:shd w:val="clear" w:color="auto" w:fill="FFFFFF"/>
        </w:rPr>
      </w:pPr>
      <w:r w:rsidRPr="00B72D53">
        <w:rPr>
          <w:rFonts w:cs="Times New Roman"/>
          <w:color w:val="000000" w:themeColor="text1"/>
          <w:shd w:val="clear" w:color="auto" w:fill="FFFFFF"/>
        </w:rPr>
        <w:t xml:space="preserve">Numerical simulations were carried out using COMSOL Multiphysics 5.4, a FEM (finite element method) based numerical software to investigate light propagation through the barium titanate microsphere (refractive index was assumed to be nms =1.9). We adopted full field formalism with periodic boundary conditions (Floquet) applied on all the four sides of the computational geometry assuming an infinite 2D </w:t>
      </w:r>
      <w:r w:rsidRPr="00B72D53">
        <w:rPr>
          <w:rFonts w:cs="Times New Roman"/>
          <w:color w:val="000000" w:themeColor="text1"/>
          <w:shd w:val="clear" w:color="auto" w:fill="FFFFFF"/>
        </w:rPr>
        <w:lastRenderedPageBreak/>
        <w:t>periodic structure in the x-y plane, solving the wave equation in a three-dimensional model. The incident beam was assumed to be a plane wave, linearly polarised along x axis propagating from the front side of the microsphere ie along the z direction and the excitation wavelength was set at 800 nm. The size of the microsphere was taken to be 7 µm and was positioned at the centre of the computational window and also assumed to be embedded in water medium (n = 1.33). The relative permeability was taken to be µr =1. The entire structure was divided into domains and sub-domains, and each domain was meshed using free tetrahedral meshing of maximum element size 6 elements per wavelength outside the microsphere and extremely fine meshing within the sphere. Direct solver method was adopted to solve for the wave equation.</w:t>
      </w:r>
    </w:p>
    <w:p w14:paraId="098BDF09" w14:textId="77777777" w:rsidR="00A066FF" w:rsidRPr="00B72D53" w:rsidRDefault="00A066FF" w:rsidP="00A066FF">
      <w:pPr>
        <w:spacing w:after="0"/>
        <w:rPr>
          <w:rFonts w:cs="Times New Roman"/>
          <w:b/>
          <w:color w:val="000000" w:themeColor="text1"/>
          <w:shd w:val="clear" w:color="auto" w:fill="FFFFFF"/>
        </w:rPr>
      </w:pPr>
      <w:r w:rsidRPr="00B72D53">
        <w:rPr>
          <w:rFonts w:cs="Times New Roman"/>
          <w:b/>
          <w:color w:val="000000" w:themeColor="text1"/>
          <w:shd w:val="clear" w:color="auto" w:fill="FFFFFF"/>
        </w:rPr>
        <w:t>Calculation of Polarisation anisotropy</w:t>
      </w:r>
    </w:p>
    <w:p w14:paraId="55F81956" w14:textId="64640B36" w:rsidR="00A066FF" w:rsidRPr="00B72D53" w:rsidRDefault="00A066FF" w:rsidP="00A066FF">
      <w:pPr>
        <w:rPr>
          <w:color w:val="000000" w:themeColor="text1"/>
        </w:rPr>
      </w:pPr>
      <w:r w:rsidRPr="00B72D53">
        <w:rPr>
          <w:rFonts w:cs="Times New Roman"/>
          <w:color w:val="000000" w:themeColor="text1"/>
          <w:shd w:val="clear" w:color="auto" w:fill="FFFFFF"/>
        </w:rPr>
        <w:t xml:space="preserve">Polarisation anisotropy images were created using a home written Fiji macro in which the key steps are as follows: A difference image was generated by </w:t>
      </w:r>
      <w:r w:rsidRPr="00B72D53">
        <w:rPr>
          <w:color w:val="000000" w:themeColor="text1"/>
        </w:rPr>
        <w:t>(I</w:t>
      </w:r>
      <w:r w:rsidRPr="00B72D53">
        <w:rPr>
          <w:color w:val="000000" w:themeColor="text1"/>
          <w:vertAlign w:val="subscript"/>
        </w:rPr>
        <w:t>par</w:t>
      </w:r>
      <w:r w:rsidRPr="00B72D53">
        <w:rPr>
          <w:color w:val="000000" w:themeColor="text1"/>
        </w:rPr>
        <w:t xml:space="preserve"> – I</w:t>
      </w:r>
      <w:r w:rsidRPr="00B72D53">
        <w:rPr>
          <w:color w:val="000000" w:themeColor="text1"/>
          <w:vertAlign w:val="subscript"/>
        </w:rPr>
        <w:t>perp</w:t>
      </w:r>
      <w:r w:rsidRPr="00B72D53">
        <w:rPr>
          <w:color w:val="000000" w:themeColor="text1"/>
        </w:rPr>
        <w:t>), this was divided by a total intensity image (I</w:t>
      </w:r>
      <w:r w:rsidRPr="00B72D53">
        <w:rPr>
          <w:color w:val="000000" w:themeColor="text1"/>
          <w:vertAlign w:val="subscript"/>
        </w:rPr>
        <w:t>par</w:t>
      </w:r>
      <w:r w:rsidRPr="00B72D53">
        <w:rPr>
          <w:color w:val="000000" w:themeColor="text1"/>
        </w:rPr>
        <w:t xml:space="preserve"> + 2I</w:t>
      </w:r>
      <w:r w:rsidRPr="00B72D53">
        <w:rPr>
          <w:color w:val="000000" w:themeColor="text1"/>
          <w:vertAlign w:val="subscript"/>
        </w:rPr>
        <w:t>perp</w:t>
      </w:r>
      <w:r w:rsidRPr="00B72D53">
        <w:rPr>
          <w:color w:val="000000" w:themeColor="text1"/>
        </w:rPr>
        <w:t>). The total intensity image was used to select the region of the image containing signal and for display all pixels outside of this region were set to 0. Only the regions containing signal were used f</w:t>
      </w:r>
      <w:r w:rsidR="00496CDA" w:rsidRPr="00B72D53">
        <w:rPr>
          <w:color w:val="000000" w:themeColor="text1"/>
        </w:rPr>
        <w:t>or further anisotropy analysis.</w:t>
      </w:r>
    </w:p>
    <w:p w14:paraId="29F0D382" w14:textId="77777777" w:rsidR="00A066FF" w:rsidRPr="00B72D53" w:rsidRDefault="00A066FF" w:rsidP="00A066FF">
      <w:pPr>
        <w:spacing w:after="0"/>
        <w:rPr>
          <w:b/>
          <w:color w:val="000000" w:themeColor="text1"/>
        </w:rPr>
      </w:pPr>
      <w:r w:rsidRPr="00B72D53">
        <w:rPr>
          <w:b/>
          <w:color w:val="000000" w:themeColor="text1"/>
        </w:rPr>
        <w:t>Collagen fibre analysis</w:t>
      </w:r>
    </w:p>
    <w:p w14:paraId="64E7DC48" w14:textId="5DAF56B0" w:rsidR="00A066FF" w:rsidRPr="00B72D53" w:rsidRDefault="00A066FF" w:rsidP="00BC7C05">
      <w:pPr>
        <w:spacing w:after="0"/>
        <w:rPr>
          <w:color w:val="000000" w:themeColor="text1"/>
        </w:rPr>
      </w:pPr>
      <w:r w:rsidRPr="00B72D53">
        <w:rPr>
          <w:color w:val="000000" w:themeColor="text1"/>
        </w:rPr>
        <w:t>Collagen fibre analysis was performed using CT-FIRE V1.3. SHG intensity images were converted to 8bit format before being batch processed using default parameters. Four parameters were measured to describe fibre morphology, width, length, straightness and angle.</w:t>
      </w:r>
    </w:p>
    <w:p w14:paraId="2DFAB1DD" w14:textId="77777777" w:rsidR="00A066FF" w:rsidRPr="00B72D53" w:rsidRDefault="00A066FF" w:rsidP="00A066FF">
      <w:pPr>
        <w:jc w:val="left"/>
        <w:rPr>
          <w:color w:val="000000" w:themeColor="text1"/>
        </w:rPr>
      </w:pPr>
      <w:r w:rsidRPr="00B72D53">
        <w:rPr>
          <w:color w:val="000000" w:themeColor="text1"/>
        </w:rPr>
        <w:br w:type="page"/>
      </w:r>
    </w:p>
    <w:p w14:paraId="2E3B9AED" w14:textId="56262F57" w:rsidR="008E28F0" w:rsidRPr="00B72D53" w:rsidRDefault="008E28F0" w:rsidP="000E6DF8">
      <w:pPr>
        <w:rPr>
          <w:rFonts w:ascii="Arial" w:hAnsi="Arial" w:cs="Arial"/>
          <w:b/>
          <w:color w:val="000000" w:themeColor="text1"/>
          <w:sz w:val="20"/>
          <w:szCs w:val="20"/>
        </w:rPr>
      </w:pPr>
      <w:r w:rsidRPr="00B72D53">
        <w:rPr>
          <w:rFonts w:ascii="Arial" w:hAnsi="Arial" w:cs="Arial"/>
          <w:b/>
          <w:color w:val="000000" w:themeColor="text1"/>
          <w:sz w:val="20"/>
          <w:szCs w:val="20"/>
        </w:rPr>
        <w:lastRenderedPageBreak/>
        <w:t>Funding</w:t>
      </w:r>
    </w:p>
    <w:p w14:paraId="11F2EF68" w14:textId="77777777" w:rsidR="008E28F0" w:rsidRPr="00B72D53" w:rsidRDefault="008E28F0" w:rsidP="000E6DF8">
      <w:pPr>
        <w:rPr>
          <w:rFonts w:ascii="Arial" w:hAnsi="Arial" w:cs="Arial"/>
          <w:b/>
          <w:color w:val="000000" w:themeColor="text1"/>
          <w:sz w:val="20"/>
          <w:szCs w:val="20"/>
        </w:rPr>
      </w:pPr>
    </w:p>
    <w:p w14:paraId="4A26B6C3" w14:textId="787150F4" w:rsidR="008E28F0" w:rsidRPr="00B72D53" w:rsidRDefault="008E28F0" w:rsidP="000E6DF8">
      <w:pPr>
        <w:rPr>
          <w:rFonts w:ascii="Arial" w:hAnsi="Arial" w:cs="Arial"/>
          <w:b/>
          <w:color w:val="000000" w:themeColor="text1"/>
          <w:sz w:val="20"/>
          <w:szCs w:val="20"/>
        </w:rPr>
      </w:pPr>
      <w:r w:rsidRPr="00B72D53">
        <w:rPr>
          <w:rFonts w:ascii="Arial" w:hAnsi="Arial" w:cs="Arial"/>
          <w:b/>
          <w:color w:val="000000" w:themeColor="text1"/>
          <w:sz w:val="20"/>
          <w:szCs w:val="20"/>
        </w:rPr>
        <w:t>Disclosures</w:t>
      </w:r>
    </w:p>
    <w:p w14:paraId="097E1499" w14:textId="65A61C4D" w:rsidR="008E28F0" w:rsidRPr="00B72D53" w:rsidRDefault="008E28F0" w:rsidP="000E6DF8">
      <w:pPr>
        <w:rPr>
          <w:rFonts w:ascii="Arial" w:hAnsi="Arial" w:cs="Arial"/>
          <w:color w:val="000000" w:themeColor="text1"/>
          <w:sz w:val="20"/>
          <w:szCs w:val="20"/>
        </w:rPr>
      </w:pPr>
      <w:r w:rsidRPr="00B72D53">
        <w:rPr>
          <w:rFonts w:ascii="Arial" w:hAnsi="Arial" w:cs="Arial"/>
          <w:color w:val="000000" w:themeColor="text1"/>
          <w:sz w:val="20"/>
          <w:szCs w:val="20"/>
        </w:rPr>
        <w:t>The authors declare no conflicts of interest.</w:t>
      </w:r>
    </w:p>
    <w:p w14:paraId="1AD06BC7" w14:textId="5E3CC7AC" w:rsidR="0019650A" w:rsidRPr="00B72D53" w:rsidRDefault="008E28F0" w:rsidP="000E6DF8">
      <w:pPr>
        <w:rPr>
          <w:color w:val="000000" w:themeColor="text1"/>
        </w:rPr>
      </w:pPr>
      <w:r w:rsidRPr="00B72D53">
        <w:rPr>
          <w:color w:val="000000" w:themeColor="text1"/>
        </w:rPr>
        <w:t>See Supplement 1 for supporting conten</w:t>
      </w:r>
      <w:r w:rsidR="00496CDA" w:rsidRPr="00B72D53">
        <w:rPr>
          <w:color w:val="000000" w:themeColor="text1"/>
        </w:rPr>
        <w:t>t</w:t>
      </w:r>
    </w:p>
    <w:p w14:paraId="28F699E2" w14:textId="77777777" w:rsidR="0073474E" w:rsidRPr="00B72D53" w:rsidRDefault="0073474E" w:rsidP="009E58AF">
      <w:pPr>
        <w:pStyle w:val="Heading3"/>
        <w:rPr>
          <w:rFonts w:ascii="Arial" w:hAnsi="Arial" w:cs="Arial"/>
          <w:b/>
          <w:color w:val="000000" w:themeColor="text1"/>
          <w:sz w:val="20"/>
          <w:szCs w:val="20"/>
        </w:rPr>
      </w:pPr>
      <w:r w:rsidRPr="00B72D53">
        <w:rPr>
          <w:rFonts w:ascii="Arial" w:hAnsi="Arial" w:cs="Arial"/>
          <w:b/>
          <w:color w:val="000000" w:themeColor="text1"/>
          <w:sz w:val="20"/>
          <w:szCs w:val="20"/>
        </w:rPr>
        <w:t>References:</w:t>
      </w:r>
    </w:p>
    <w:p w14:paraId="314E4A0F" w14:textId="6257874A" w:rsidR="00FD27CD" w:rsidRPr="00B72D53" w:rsidRDefault="000857C7"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color w:val="000000" w:themeColor="text1"/>
          <w:sz w:val="16"/>
          <w:szCs w:val="16"/>
        </w:rPr>
        <w:fldChar w:fldCharType="begin" w:fldLock="1"/>
      </w:r>
      <w:r w:rsidRPr="00B72D53">
        <w:rPr>
          <w:rFonts w:cs="Times New Roman"/>
          <w:color w:val="000000" w:themeColor="text1"/>
          <w:sz w:val="16"/>
          <w:szCs w:val="16"/>
        </w:rPr>
        <w:instrText xml:space="preserve">ADDIN Mendeley Bibliography CSL_BIBLIOGRAPHY </w:instrText>
      </w:r>
      <w:r w:rsidRPr="00B72D53">
        <w:rPr>
          <w:rFonts w:cs="Times New Roman"/>
          <w:color w:val="000000" w:themeColor="text1"/>
          <w:sz w:val="16"/>
          <w:szCs w:val="16"/>
        </w:rPr>
        <w:fldChar w:fldCharType="separate"/>
      </w:r>
      <w:r w:rsidR="00FD27CD" w:rsidRPr="00B72D53">
        <w:rPr>
          <w:rFonts w:cs="Times New Roman"/>
          <w:noProof/>
          <w:color w:val="000000" w:themeColor="text1"/>
          <w:sz w:val="16"/>
          <w:szCs w:val="24"/>
        </w:rPr>
        <w:t xml:space="preserve">1. </w:t>
      </w:r>
      <w:r w:rsidR="00FD27CD" w:rsidRPr="00B72D53">
        <w:rPr>
          <w:rFonts w:cs="Times New Roman"/>
          <w:noProof/>
          <w:color w:val="000000" w:themeColor="text1"/>
          <w:sz w:val="16"/>
          <w:szCs w:val="24"/>
        </w:rPr>
        <w:tab/>
        <w:t xml:space="preserve"> A. Bouhelier, "Nanoscale Optical Imaging and Spectroscopy," Ref. Modul. Mater. Sci. Mater. Eng. 1–12 (2016).</w:t>
      </w:r>
    </w:p>
    <w:p w14:paraId="237BDC58"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2. </w:t>
      </w:r>
      <w:r w:rsidRPr="00B72D53">
        <w:rPr>
          <w:rFonts w:cs="Times New Roman"/>
          <w:noProof/>
          <w:color w:val="000000" w:themeColor="text1"/>
          <w:sz w:val="16"/>
          <w:szCs w:val="24"/>
        </w:rPr>
        <w:tab/>
        <w:t xml:space="preserve"> Zayats, </w:t>
      </w:r>
      <w:r w:rsidRPr="00B72D53">
        <w:rPr>
          <w:rFonts w:cs="Times New Roman"/>
          <w:i/>
          <w:iCs/>
          <w:noProof/>
          <w:color w:val="000000" w:themeColor="text1"/>
          <w:sz w:val="16"/>
          <w:szCs w:val="24"/>
        </w:rPr>
        <w:t>Nano-Optics and Near-Field Optical Microscopy</w:t>
      </w:r>
      <w:r w:rsidRPr="00B72D53">
        <w:rPr>
          <w:rFonts w:cs="Times New Roman"/>
          <w:noProof/>
          <w:color w:val="000000" w:themeColor="text1"/>
          <w:sz w:val="16"/>
          <w:szCs w:val="24"/>
        </w:rPr>
        <w:t xml:space="preserve"> (2009).</w:t>
      </w:r>
    </w:p>
    <w:p w14:paraId="61C0ECF7"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3. </w:t>
      </w:r>
      <w:r w:rsidRPr="00B72D53">
        <w:rPr>
          <w:rFonts w:cs="Times New Roman"/>
          <w:noProof/>
          <w:color w:val="000000" w:themeColor="text1"/>
          <w:sz w:val="16"/>
          <w:szCs w:val="24"/>
        </w:rPr>
        <w:tab/>
        <w:t xml:space="preserve"> S. M. Mansfield and G. S. Kino, "Solid immersion microscope," Appl. Phys. Lett. </w:t>
      </w:r>
      <w:r w:rsidRPr="00B72D53">
        <w:rPr>
          <w:rFonts w:cs="Times New Roman"/>
          <w:b/>
          <w:bCs/>
          <w:noProof/>
          <w:color w:val="000000" w:themeColor="text1"/>
          <w:sz w:val="16"/>
          <w:szCs w:val="24"/>
        </w:rPr>
        <w:t>57</w:t>
      </w:r>
      <w:r w:rsidRPr="00B72D53">
        <w:rPr>
          <w:rFonts w:cs="Times New Roman"/>
          <w:noProof/>
          <w:color w:val="000000" w:themeColor="text1"/>
          <w:sz w:val="16"/>
          <w:szCs w:val="24"/>
        </w:rPr>
        <w:t>, 2615–2616 (1990).</w:t>
      </w:r>
    </w:p>
    <w:p w14:paraId="414FA722"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4. </w:t>
      </w:r>
      <w:r w:rsidRPr="00B72D53">
        <w:rPr>
          <w:rFonts w:cs="Times New Roman"/>
          <w:noProof/>
          <w:color w:val="000000" w:themeColor="text1"/>
          <w:sz w:val="16"/>
          <w:szCs w:val="24"/>
        </w:rPr>
        <w:tab/>
        <w:t xml:space="preserve"> S. J. Sahl, S. W. Hell, and S. Jakobs, "Fluorescence nanoscopy in cell biology," Nat. Rev. Mol. Cell Biol. </w:t>
      </w:r>
      <w:r w:rsidRPr="00B72D53">
        <w:rPr>
          <w:rFonts w:cs="Times New Roman"/>
          <w:b/>
          <w:bCs/>
          <w:noProof/>
          <w:color w:val="000000" w:themeColor="text1"/>
          <w:sz w:val="16"/>
          <w:szCs w:val="24"/>
        </w:rPr>
        <w:t>18</w:t>
      </w:r>
      <w:r w:rsidRPr="00B72D53">
        <w:rPr>
          <w:rFonts w:cs="Times New Roman"/>
          <w:noProof/>
          <w:color w:val="000000" w:themeColor="text1"/>
          <w:sz w:val="16"/>
          <w:szCs w:val="24"/>
        </w:rPr>
        <w:t>, 685–701 (2017).</w:t>
      </w:r>
    </w:p>
    <w:p w14:paraId="27CB904E"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5. </w:t>
      </w:r>
      <w:r w:rsidRPr="00B72D53">
        <w:rPr>
          <w:rFonts w:cs="Times New Roman"/>
          <w:noProof/>
          <w:color w:val="000000" w:themeColor="text1"/>
          <w:sz w:val="16"/>
          <w:szCs w:val="24"/>
        </w:rPr>
        <w:tab/>
        <w:t xml:space="preserve"> Z. Chen, A. Taflove, and V. Backman, "Photonic nanojet enhancement of backscattering of light by nanoparticles: a potential novel visible-light ultramicroscopy technique," Opt. Express </w:t>
      </w:r>
      <w:r w:rsidRPr="00B72D53">
        <w:rPr>
          <w:rFonts w:cs="Times New Roman"/>
          <w:b/>
          <w:bCs/>
          <w:noProof/>
          <w:color w:val="000000" w:themeColor="text1"/>
          <w:sz w:val="16"/>
          <w:szCs w:val="24"/>
        </w:rPr>
        <w:t>12</w:t>
      </w:r>
      <w:r w:rsidRPr="00B72D53">
        <w:rPr>
          <w:rFonts w:cs="Times New Roman"/>
          <w:noProof/>
          <w:color w:val="000000" w:themeColor="text1"/>
          <w:sz w:val="16"/>
          <w:szCs w:val="24"/>
        </w:rPr>
        <w:t>, 1214 (2004).</w:t>
      </w:r>
    </w:p>
    <w:p w14:paraId="476BC8B7"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6. </w:t>
      </w:r>
      <w:r w:rsidRPr="00B72D53">
        <w:rPr>
          <w:rFonts w:cs="Times New Roman"/>
          <w:noProof/>
          <w:color w:val="000000" w:themeColor="text1"/>
          <w:sz w:val="16"/>
          <w:szCs w:val="24"/>
        </w:rPr>
        <w:tab/>
        <w:t xml:space="preserve"> C. Y. Liu, T. P. Yen, O. V. Minin, and I. V. Minin, "Engineering photonic nanojet by a graded-index micro-cuboid," Phys. E Low-Dimensional Syst. Nanostructures </w:t>
      </w:r>
      <w:r w:rsidRPr="00B72D53">
        <w:rPr>
          <w:rFonts w:cs="Times New Roman"/>
          <w:b/>
          <w:bCs/>
          <w:noProof/>
          <w:color w:val="000000" w:themeColor="text1"/>
          <w:sz w:val="16"/>
          <w:szCs w:val="24"/>
        </w:rPr>
        <w:t>98</w:t>
      </w:r>
      <w:r w:rsidRPr="00B72D53">
        <w:rPr>
          <w:rFonts w:cs="Times New Roman"/>
          <w:noProof/>
          <w:color w:val="000000" w:themeColor="text1"/>
          <w:sz w:val="16"/>
          <w:szCs w:val="24"/>
        </w:rPr>
        <w:t>, 105–110 (2018).</w:t>
      </w:r>
    </w:p>
    <w:p w14:paraId="0D000028"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7. </w:t>
      </w:r>
      <w:r w:rsidRPr="00B72D53">
        <w:rPr>
          <w:rFonts w:cs="Times New Roman"/>
          <w:noProof/>
          <w:color w:val="000000" w:themeColor="text1"/>
          <w:sz w:val="16"/>
          <w:szCs w:val="24"/>
        </w:rPr>
        <w:tab/>
        <w:t xml:space="preserve"> I. V. Minin, O. V. Minin, and Y. E. Geints, "Localized em and photonic jets from non-spherical and non-symmetrical dielectric mesoscale objects: Brief review," Ann. Phys. </w:t>
      </w:r>
      <w:r w:rsidRPr="00B72D53">
        <w:rPr>
          <w:rFonts w:cs="Times New Roman"/>
          <w:b/>
          <w:bCs/>
          <w:noProof/>
          <w:color w:val="000000" w:themeColor="text1"/>
          <w:sz w:val="16"/>
          <w:szCs w:val="24"/>
        </w:rPr>
        <w:t>527</w:t>
      </w:r>
      <w:r w:rsidRPr="00B72D53">
        <w:rPr>
          <w:rFonts w:cs="Times New Roman"/>
          <w:noProof/>
          <w:color w:val="000000" w:themeColor="text1"/>
          <w:sz w:val="16"/>
          <w:szCs w:val="24"/>
        </w:rPr>
        <w:t>, 491–497 (2015).</w:t>
      </w:r>
    </w:p>
    <w:p w14:paraId="5412B2AE"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8. </w:t>
      </w:r>
      <w:r w:rsidRPr="00B72D53">
        <w:rPr>
          <w:rFonts w:cs="Times New Roman"/>
          <w:noProof/>
          <w:color w:val="000000" w:themeColor="text1"/>
          <w:sz w:val="16"/>
          <w:szCs w:val="24"/>
        </w:rPr>
        <w:tab/>
        <w:t xml:space="preserve"> H. S. Patel, P. K. Kushwaha, and M. K. Swami, "Generation of highly confined photonic nanojet using crescent-shape refractive index profile in microsphere," Opt. Commun. </w:t>
      </w:r>
      <w:r w:rsidRPr="00B72D53">
        <w:rPr>
          <w:rFonts w:cs="Times New Roman"/>
          <w:b/>
          <w:bCs/>
          <w:noProof/>
          <w:color w:val="000000" w:themeColor="text1"/>
          <w:sz w:val="16"/>
          <w:szCs w:val="24"/>
        </w:rPr>
        <w:t>415</w:t>
      </w:r>
      <w:r w:rsidRPr="00B72D53">
        <w:rPr>
          <w:rFonts w:cs="Times New Roman"/>
          <w:noProof/>
          <w:color w:val="000000" w:themeColor="text1"/>
          <w:sz w:val="16"/>
          <w:szCs w:val="24"/>
        </w:rPr>
        <w:t>, 140–145 (2018).</w:t>
      </w:r>
    </w:p>
    <w:p w14:paraId="6C5DA73B"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9. </w:t>
      </w:r>
      <w:r w:rsidRPr="00B72D53">
        <w:rPr>
          <w:rFonts w:cs="Times New Roman"/>
          <w:noProof/>
          <w:color w:val="000000" w:themeColor="text1"/>
          <w:sz w:val="16"/>
          <w:szCs w:val="24"/>
        </w:rPr>
        <w:tab/>
        <w:t xml:space="preserve"> H. Yang, R. Trouillon, G. Huszka, and M. A. M. Gijs, "Super-Resolution Imaging of a Dielectric Microsphere Is Governed by the Waist of Its Photonic Nanojet," Nano Lett. </w:t>
      </w:r>
      <w:r w:rsidRPr="00B72D53">
        <w:rPr>
          <w:rFonts w:cs="Times New Roman"/>
          <w:b/>
          <w:bCs/>
          <w:noProof/>
          <w:color w:val="000000" w:themeColor="text1"/>
          <w:sz w:val="16"/>
          <w:szCs w:val="24"/>
        </w:rPr>
        <w:t>16</w:t>
      </w:r>
      <w:r w:rsidRPr="00B72D53">
        <w:rPr>
          <w:rFonts w:cs="Times New Roman"/>
          <w:noProof/>
          <w:color w:val="000000" w:themeColor="text1"/>
          <w:sz w:val="16"/>
          <w:szCs w:val="24"/>
        </w:rPr>
        <w:t>, 4862–4870 (2016).</w:t>
      </w:r>
    </w:p>
    <w:p w14:paraId="5FE58375"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10. </w:t>
      </w:r>
      <w:r w:rsidRPr="00B72D53">
        <w:rPr>
          <w:rFonts w:cs="Times New Roman"/>
          <w:noProof/>
          <w:color w:val="000000" w:themeColor="text1"/>
          <w:sz w:val="16"/>
          <w:szCs w:val="24"/>
        </w:rPr>
        <w:tab/>
        <w:t xml:space="preserve"> S. Zhou, Y. Deng, W. Zhou, M. Yu, H. P. Urbach, and Y. Wu, "Effects of whispering gallery mode in microsphere super-resolution imaging," Appl. Phys. B </w:t>
      </w:r>
      <w:r w:rsidRPr="00B72D53">
        <w:rPr>
          <w:rFonts w:cs="Times New Roman"/>
          <w:b/>
          <w:bCs/>
          <w:noProof/>
          <w:color w:val="000000" w:themeColor="text1"/>
          <w:sz w:val="16"/>
          <w:szCs w:val="24"/>
        </w:rPr>
        <w:t>123</w:t>
      </w:r>
      <w:r w:rsidRPr="00B72D53">
        <w:rPr>
          <w:rFonts w:cs="Times New Roman"/>
          <w:noProof/>
          <w:color w:val="000000" w:themeColor="text1"/>
          <w:sz w:val="16"/>
          <w:szCs w:val="24"/>
        </w:rPr>
        <w:t>, 236 (2017).</w:t>
      </w:r>
    </w:p>
    <w:p w14:paraId="02F1179E"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11. </w:t>
      </w:r>
      <w:r w:rsidRPr="00B72D53">
        <w:rPr>
          <w:rFonts w:cs="Times New Roman"/>
          <w:noProof/>
          <w:color w:val="000000" w:themeColor="text1"/>
          <w:sz w:val="16"/>
          <w:szCs w:val="24"/>
        </w:rPr>
        <w:tab/>
        <w:t xml:space="preserve"> A. Darafsheh, N. I. Limberopoulos, J. S. Derov, D. E. Walker, and V. N. Astratov, "Advantages of microsphere-assisted super-resolution imaging technique over solid immersion lens and confocal microscopies," Appl. Phys. Lett. </w:t>
      </w:r>
      <w:r w:rsidRPr="00B72D53">
        <w:rPr>
          <w:rFonts w:cs="Times New Roman"/>
          <w:b/>
          <w:bCs/>
          <w:noProof/>
          <w:color w:val="000000" w:themeColor="text1"/>
          <w:sz w:val="16"/>
          <w:szCs w:val="24"/>
        </w:rPr>
        <w:t>104</w:t>
      </w:r>
      <w:r w:rsidRPr="00B72D53">
        <w:rPr>
          <w:rFonts w:cs="Times New Roman"/>
          <w:noProof/>
          <w:color w:val="000000" w:themeColor="text1"/>
          <w:sz w:val="16"/>
          <w:szCs w:val="24"/>
        </w:rPr>
        <w:t>, (2014).</w:t>
      </w:r>
    </w:p>
    <w:p w14:paraId="7623C264"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12. </w:t>
      </w:r>
      <w:r w:rsidRPr="00B72D53">
        <w:rPr>
          <w:rFonts w:cs="Times New Roman"/>
          <w:noProof/>
          <w:color w:val="000000" w:themeColor="text1"/>
          <w:sz w:val="16"/>
          <w:szCs w:val="24"/>
        </w:rPr>
        <w:tab/>
        <w:t xml:space="preserve"> S. Lee, L. Li, Y. Ben-Aryeh, Z. Wang, and W. Guo, "Overcoming the diffraction limit induced by microsphere optical nanoscopy," J. Opt. </w:t>
      </w:r>
      <w:r w:rsidRPr="00B72D53">
        <w:rPr>
          <w:rFonts w:cs="Times New Roman"/>
          <w:b/>
          <w:bCs/>
          <w:noProof/>
          <w:color w:val="000000" w:themeColor="text1"/>
          <w:sz w:val="16"/>
          <w:szCs w:val="24"/>
        </w:rPr>
        <w:t>15</w:t>
      </w:r>
      <w:r w:rsidRPr="00B72D53">
        <w:rPr>
          <w:rFonts w:cs="Times New Roman"/>
          <w:noProof/>
          <w:color w:val="000000" w:themeColor="text1"/>
          <w:sz w:val="16"/>
          <w:szCs w:val="24"/>
        </w:rPr>
        <w:t>, 1–7 (2013).</w:t>
      </w:r>
    </w:p>
    <w:p w14:paraId="54E566CC"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13. </w:t>
      </w:r>
      <w:r w:rsidRPr="00B72D53">
        <w:rPr>
          <w:rFonts w:cs="Times New Roman"/>
          <w:noProof/>
          <w:color w:val="000000" w:themeColor="text1"/>
          <w:sz w:val="16"/>
          <w:szCs w:val="24"/>
        </w:rPr>
        <w:tab/>
        <w:t xml:space="preserve"> A. Devilez, N. Bonod, J. Wenger, D. Gérard, B. Stout, H. Rigneault, and E. Popov, "Three-dimensional subwavelength confinement of light with dielectric microspheres," Opt. Express </w:t>
      </w:r>
      <w:r w:rsidRPr="00B72D53">
        <w:rPr>
          <w:rFonts w:cs="Times New Roman"/>
          <w:b/>
          <w:bCs/>
          <w:noProof/>
          <w:color w:val="000000" w:themeColor="text1"/>
          <w:sz w:val="16"/>
          <w:szCs w:val="24"/>
        </w:rPr>
        <w:t>17</w:t>
      </w:r>
      <w:r w:rsidRPr="00B72D53">
        <w:rPr>
          <w:rFonts w:cs="Times New Roman"/>
          <w:noProof/>
          <w:color w:val="000000" w:themeColor="text1"/>
          <w:sz w:val="16"/>
          <w:szCs w:val="24"/>
        </w:rPr>
        <w:t>, 2089–2094 (2009).</w:t>
      </w:r>
    </w:p>
    <w:p w14:paraId="7FA5833C"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14. </w:t>
      </w:r>
      <w:r w:rsidRPr="00B72D53">
        <w:rPr>
          <w:rFonts w:cs="Times New Roman"/>
          <w:noProof/>
          <w:color w:val="000000" w:themeColor="text1"/>
          <w:sz w:val="16"/>
          <w:szCs w:val="24"/>
        </w:rPr>
        <w:tab/>
        <w:t xml:space="preserve"> A. Devilez, N. Bonod, and B. Stout, "Near field dielectric microlenses," in </w:t>
      </w:r>
      <w:r w:rsidRPr="00B72D53">
        <w:rPr>
          <w:rFonts w:cs="Times New Roman"/>
          <w:i/>
          <w:iCs/>
          <w:noProof/>
          <w:color w:val="000000" w:themeColor="text1"/>
          <w:sz w:val="16"/>
          <w:szCs w:val="24"/>
        </w:rPr>
        <w:t>Proceedings of SPIE,, Optical Modelling and Design</w:t>
      </w:r>
      <w:r w:rsidRPr="00B72D53">
        <w:rPr>
          <w:rFonts w:cs="Times New Roman"/>
          <w:noProof/>
          <w:color w:val="000000" w:themeColor="text1"/>
          <w:sz w:val="16"/>
          <w:szCs w:val="24"/>
        </w:rPr>
        <w:t>, F. Wyrowski, J. T. Sheridan, J. Tervo, and Y. Meuret, eds. (2010), Vol. 7717, p. 771708.</w:t>
      </w:r>
    </w:p>
    <w:p w14:paraId="0BA8A0EB"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15. </w:t>
      </w:r>
      <w:r w:rsidRPr="00B72D53">
        <w:rPr>
          <w:rFonts w:cs="Times New Roman"/>
          <w:noProof/>
          <w:color w:val="000000" w:themeColor="text1"/>
          <w:sz w:val="16"/>
          <w:szCs w:val="24"/>
        </w:rPr>
        <w:tab/>
        <w:t xml:space="preserve"> X. Hao, X. Liu, C. Kuang, Y. Li, Y. Ku, H. Zhang, H. Li, and L. Tong, "Far-field super-resolution imaging using near-field illumination by micro-fiber," Appl. Phys. Lett. </w:t>
      </w:r>
      <w:r w:rsidRPr="00B72D53">
        <w:rPr>
          <w:rFonts w:cs="Times New Roman"/>
          <w:b/>
          <w:bCs/>
          <w:noProof/>
          <w:color w:val="000000" w:themeColor="text1"/>
          <w:sz w:val="16"/>
          <w:szCs w:val="24"/>
        </w:rPr>
        <w:t>102</w:t>
      </w:r>
      <w:r w:rsidRPr="00B72D53">
        <w:rPr>
          <w:rFonts w:cs="Times New Roman"/>
          <w:noProof/>
          <w:color w:val="000000" w:themeColor="text1"/>
          <w:sz w:val="16"/>
          <w:szCs w:val="24"/>
        </w:rPr>
        <w:t>, 1–4 (2013).</w:t>
      </w:r>
    </w:p>
    <w:p w14:paraId="5F31FE42"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16. </w:t>
      </w:r>
      <w:r w:rsidRPr="00B72D53">
        <w:rPr>
          <w:rFonts w:cs="Times New Roman"/>
          <w:noProof/>
          <w:color w:val="000000" w:themeColor="text1"/>
          <w:sz w:val="16"/>
          <w:szCs w:val="24"/>
        </w:rPr>
        <w:tab/>
        <w:t xml:space="preserve"> H. S. Patel, P. K. Kushwaha, and M. K. Swami, "Photonic nanojet assisted enhancement of Raman signal: Effect of refractive index contrast," J. Appl. Phys. </w:t>
      </w:r>
      <w:r w:rsidRPr="00B72D53">
        <w:rPr>
          <w:rFonts w:cs="Times New Roman"/>
          <w:b/>
          <w:bCs/>
          <w:noProof/>
          <w:color w:val="000000" w:themeColor="text1"/>
          <w:sz w:val="16"/>
          <w:szCs w:val="24"/>
        </w:rPr>
        <w:t>123</w:t>
      </w:r>
      <w:r w:rsidRPr="00B72D53">
        <w:rPr>
          <w:rFonts w:cs="Times New Roman"/>
          <w:noProof/>
          <w:color w:val="000000" w:themeColor="text1"/>
          <w:sz w:val="16"/>
          <w:szCs w:val="24"/>
        </w:rPr>
        <w:t>, 023102 (2018).</w:t>
      </w:r>
    </w:p>
    <w:p w14:paraId="1BF40E3C"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17. </w:t>
      </w:r>
      <w:r w:rsidRPr="00B72D53">
        <w:rPr>
          <w:rFonts w:cs="Times New Roman"/>
          <w:noProof/>
          <w:color w:val="000000" w:themeColor="text1"/>
          <w:sz w:val="16"/>
          <w:szCs w:val="24"/>
        </w:rPr>
        <w:tab/>
        <w:t xml:space="preserve"> Z. Wang, W. Guo, L. Li, B. Luk’yanchuk, A. Khan, Z. Liu, Z. Chen, and M. Hong, "Optical virtual imaging at 50 nm lateral resolution with a white-light nanoscope," Nat. Commun. </w:t>
      </w:r>
      <w:r w:rsidRPr="00B72D53">
        <w:rPr>
          <w:rFonts w:cs="Times New Roman"/>
          <w:b/>
          <w:bCs/>
          <w:noProof/>
          <w:color w:val="000000" w:themeColor="text1"/>
          <w:sz w:val="16"/>
          <w:szCs w:val="24"/>
        </w:rPr>
        <w:t>2</w:t>
      </w:r>
      <w:r w:rsidRPr="00B72D53">
        <w:rPr>
          <w:rFonts w:cs="Times New Roman"/>
          <w:noProof/>
          <w:color w:val="000000" w:themeColor="text1"/>
          <w:sz w:val="16"/>
          <w:szCs w:val="24"/>
        </w:rPr>
        <w:t>, 1–6 (2011).</w:t>
      </w:r>
    </w:p>
    <w:p w14:paraId="7CD2C89E"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18. </w:t>
      </w:r>
      <w:r w:rsidRPr="00B72D53">
        <w:rPr>
          <w:rFonts w:cs="Times New Roman"/>
          <w:noProof/>
          <w:color w:val="000000" w:themeColor="text1"/>
          <w:sz w:val="16"/>
          <w:szCs w:val="24"/>
        </w:rPr>
        <w:tab/>
        <w:t xml:space="preserve"> H. Yang, N. Moullan, J. Auwerx, and M. A. M. Gijs, "Super-resolution biological microscopy using virtual imaging by a microsphere nanoscope," Small </w:t>
      </w:r>
      <w:r w:rsidRPr="00B72D53">
        <w:rPr>
          <w:rFonts w:cs="Times New Roman"/>
          <w:b/>
          <w:bCs/>
          <w:noProof/>
          <w:color w:val="000000" w:themeColor="text1"/>
          <w:sz w:val="16"/>
          <w:szCs w:val="24"/>
        </w:rPr>
        <w:t>10</w:t>
      </w:r>
      <w:r w:rsidRPr="00B72D53">
        <w:rPr>
          <w:rFonts w:cs="Times New Roman"/>
          <w:noProof/>
          <w:color w:val="000000" w:themeColor="text1"/>
          <w:sz w:val="16"/>
          <w:szCs w:val="24"/>
        </w:rPr>
        <w:t>, 1712–1718 (2014).</w:t>
      </w:r>
    </w:p>
    <w:p w14:paraId="3D6757C6"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19. </w:t>
      </w:r>
      <w:r w:rsidRPr="00B72D53">
        <w:rPr>
          <w:rFonts w:cs="Times New Roman"/>
          <w:noProof/>
          <w:color w:val="000000" w:themeColor="text1"/>
          <w:sz w:val="16"/>
          <w:szCs w:val="24"/>
        </w:rPr>
        <w:tab/>
        <w:t xml:space="preserve"> Y. Yan, L. Li, C. Feng, W. Guo, S. Lee, and M. Hong, "Microsphere-coupled scanning laser confocal </w:t>
      </w:r>
      <w:r w:rsidRPr="00B72D53">
        <w:rPr>
          <w:rFonts w:cs="Times New Roman"/>
          <w:noProof/>
          <w:color w:val="000000" w:themeColor="text1"/>
          <w:sz w:val="16"/>
          <w:szCs w:val="24"/>
        </w:rPr>
        <w:lastRenderedPageBreak/>
        <w:t xml:space="preserve">nanoscope for sub-diffraction-limited imaging at 25 nm lateral resolution in the visible spectrum," ACS Nano </w:t>
      </w:r>
      <w:r w:rsidRPr="00B72D53">
        <w:rPr>
          <w:rFonts w:cs="Times New Roman"/>
          <w:b/>
          <w:bCs/>
          <w:noProof/>
          <w:color w:val="000000" w:themeColor="text1"/>
          <w:sz w:val="16"/>
          <w:szCs w:val="24"/>
        </w:rPr>
        <w:t>8</w:t>
      </w:r>
      <w:r w:rsidRPr="00B72D53">
        <w:rPr>
          <w:rFonts w:cs="Times New Roman"/>
          <w:noProof/>
          <w:color w:val="000000" w:themeColor="text1"/>
          <w:sz w:val="16"/>
          <w:szCs w:val="24"/>
        </w:rPr>
        <w:t>, 1809–1816 (2014).</w:t>
      </w:r>
    </w:p>
    <w:p w14:paraId="409F22DE"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20. </w:t>
      </w:r>
      <w:r w:rsidRPr="00B72D53">
        <w:rPr>
          <w:rFonts w:cs="Times New Roman"/>
          <w:noProof/>
          <w:color w:val="000000" w:themeColor="text1"/>
          <w:sz w:val="16"/>
          <w:szCs w:val="24"/>
        </w:rPr>
        <w:tab/>
        <w:t xml:space="preserve"> K. F. Tehrani, A. Darafsheh, L. J. Mortensen, and S. Phang, "Resolution enhancement of 2-photon microscopy using high-refractive index microspheres," in </w:t>
      </w:r>
      <w:r w:rsidRPr="00B72D53">
        <w:rPr>
          <w:rFonts w:cs="Times New Roman"/>
          <w:i/>
          <w:iCs/>
          <w:noProof/>
          <w:color w:val="000000" w:themeColor="text1"/>
          <w:sz w:val="16"/>
          <w:szCs w:val="24"/>
        </w:rPr>
        <w:t>Proceedings of SPIE Multiphoton Microscopy in the Biomedical Sciences XVIII</w:t>
      </w:r>
      <w:r w:rsidRPr="00B72D53">
        <w:rPr>
          <w:rFonts w:cs="Times New Roman"/>
          <w:noProof/>
          <w:color w:val="000000" w:themeColor="text1"/>
          <w:sz w:val="16"/>
          <w:szCs w:val="24"/>
        </w:rPr>
        <w:t xml:space="preserve"> (SPIE, 2018), Vol. 1049833, pp. 1049833(1–7).</w:t>
      </w:r>
    </w:p>
    <w:p w14:paraId="3409739E"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21. </w:t>
      </w:r>
      <w:r w:rsidRPr="00B72D53">
        <w:rPr>
          <w:rFonts w:cs="Times New Roman"/>
          <w:noProof/>
          <w:color w:val="000000" w:themeColor="text1"/>
          <w:sz w:val="16"/>
          <w:szCs w:val="24"/>
        </w:rPr>
        <w:tab/>
        <w:t xml:space="preserve"> F. S. Pavone and P. J. Campagnola, </w:t>
      </w:r>
      <w:r w:rsidRPr="00B72D53">
        <w:rPr>
          <w:rFonts w:cs="Times New Roman"/>
          <w:i/>
          <w:iCs/>
          <w:noProof/>
          <w:color w:val="000000" w:themeColor="text1"/>
          <w:sz w:val="16"/>
          <w:szCs w:val="24"/>
        </w:rPr>
        <w:t>Second Harmonic Generation Imaging</w:t>
      </w:r>
      <w:r w:rsidRPr="00B72D53">
        <w:rPr>
          <w:rFonts w:cs="Times New Roman"/>
          <w:noProof/>
          <w:color w:val="000000" w:themeColor="text1"/>
          <w:sz w:val="16"/>
          <w:szCs w:val="24"/>
        </w:rPr>
        <w:t xml:space="preserve"> (CRC Press, 2014).</w:t>
      </w:r>
    </w:p>
    <w:p w14:paraId="69A54D7C"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22. </w:t>
      </w:r>
      <w:r w:rsidRPr="00B72D53">
        <w:rPr>
          <w:rFonts w:cs="Times New Roman"/>
          <w:noProof/>
          <w:color w:val="000000" w:themeColor="text1"/>
          <w:sz w:val="16"/>
          <w:szCs w:val="24"/>
        </w:rPr>
        <w:tab/>
        <w:t xml:space="preserve"> P. J. Su, W. L. Chen, Y. F. Chen, and C. Y. Dong, "Determination of collagen nanostructure from second-order susceptibility tensor analysis," Biophys. J. </w:t>
      </w:r>
      <w:r w:rsidRPr="00B72D53">
        <w:rPr>
          <w:rFonts w:cs="Times New Roman"/>
          <w:b/>
          <w:bCs/>
          <w:noProof/>
          <w:color w:val="000000" w:themeColor="text1"/>
          <w:sz w:val="16"/>
          <w:szCs w:val="24"/>
        </w:rPr>
        <w:t>100</w:t>
      </w:r>
      <w:r w:rsidRPr="00B72D53">
        <w:rPr>
          <w:rFonts w:cs="Times New Roman"/>
          <w:noProof/>
          <w:color w:val="000000" w:themeColor="text1"/>
          <w:sz w:val="16"/>
          <w:szCs w:val="24"/>
        </w:rPr>
        <w:t>, 2053–2062 (2011).</w:t>
      </w:r>
    </w:p>
    <w:p w14:paraId="059A8D21"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23. </w:t>
      </w:r>
      <w:r w:rsidRPr="00B72D53">
        <w:rPr>
          <w:rFonts w:cs="Times New Roman"/>
          <w:noProof/>
          <w:color w:val="000000" w:themeColor="text1"/>
          <w:sz w:val="16"/>
          <w:szCs w:val="24"/>
        </w:rPr>
        <w:tab/>
        <w:t xml:space="preserve"> A. E. Tuer, S. Krouglov, N. Prent, R. Cisek, D. Sandkuijl, K. Yasufuku, B. C. Wilson, and V. Barzda, "Nonlinear optical properties of type I collagen fibers studied by polarization dependent second harmonic generation microscopy," J. Phys. Chem. B </w:t>
      </w:r>
      <w:r w:rsidRPr="00B72D53">
        <w:rPr>
          <w:rFonts w:cs="Times New Roman"/>
          <w:b/>
          <w:bCs/>
          <w:noProof/>
          <w:color w:val="000000" w:themeColor="text1"/>
          <w:sz w:val="16"/>
          <w:szCs w:val="24"/>
        </w:rPr>
        <w:t>115</w:t>
      </w:r>
      <w:r w:rsidRPr="00B72D53">
        <w:rPr>
          <w:rFonts w:cs="Times New Roman"/>
          <w:noProof/>
          <w:color w:val="000000" w:themeColor="text1"/>
          <w:sz w:val="16"/>
          <w:szCs w:val="24"/>
        </w:rPr>
        <w:t>, 12759–12769 (2011).</w:t>
      </w:r>
    </w:p>
    <w:p w14:paraId="1524E0DD"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24. </w:t>
      </w:r>
      <w:r w:rsidRPr="00B72D53">
        <w:rPr>
          <w:rFonts w:cs="Times New Roman"/>
          <w:noProof/>
          <w:color w:val="000000" w:themeColor="text1"/>
          <w:sz w:val="16"/>
          <w:szCs w:val="24"/>
        </w:rPr>
        <w:tab/>
        <w:t xml:space="preserve"> E. I. Romijn, A. Finnøy, and M. B. Lilledahl, "Analyzing the feasibility of discriminating between collagen type I and II using polarization resolved second harmonic generation," J. Biophotonics </w:t>
      </w:r>
      <w:r w:rsidRPr="00B72D53">
        <w:rPr>
          <w:rFonts w:cs="Times New Roman"/>
          <w:b/>
          <w:bCs/>
          <w:noProof/>
          <w:color w:val="000000" w:themeColor="text1"/>
          <w:sz w:val="16"/>
          <w:szCs w:val="24"/>
        </w:rPr>
        <w:t>12</w:t>
      </w:r>
      <w:r w:rsidRPr="00B72D53">
        <w:rPr>
          <w:rFonts w:cs="Times New Roman"/>
          <w:noProof/>
          <w:color w:val="000000" w:themeColor="text1"/>
          <w:sz w:val="16"/>
          <w:szCs w:val="24"/>
        </w:rPr>
        <w:t>, e201800090 (2018).</w:t>
      </w:r>
    </w:p>
    <w:p w14:paraId="42D348C4"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25. </w:t>
      </w:r>
      <w:r w:rsidRPr="00B72D53">
        <w:rPr>
          <w:rFonts w:cs="Times New Roman"/>
          <w:noProof/>
          <w:color w:val="000000" w:themeColor="text1"/>
          <w:sz w:val="16"/>
          <w:szCs w:val="24"/>
        </w:rPr>
        <w:tab/>
        <w:t xml:space="preserve"> I. Gusachenko, V. Tran, Y. G. Houssen, J. Allain, and M.-C. Schanne-Klein, "Polarization-Resolved Second-Harmonic Generation in Tendon upon Mechanical Stretching," Biophys. J. </w:t>
      </w:r>
      <w:r w:rsidRPr="00B72D53">
        <w:rPr>
          <w:rFonts w:cs="Times New Roman"/>
          <w:b/>
          <w:bCs/>
          <w:noProof/>
          <w:color w:val="000000" w:themeColor="text1"/>
          <w:sz w:val="16"/>
          <w:szCs w:val="24"/>
        </w:rPr>
        <w:t>102</w:t>
      </w:r>
      <w:r w:rsidRPr="00B72D53">
        <w:rPr>
          <w:rFonts w:cs="Times New Roman"/>
          <w:noProof/>
          <w:color w:val="000000" w:themeColor="text1"/>
          <w:sz w:val="16"/>
          <w:szCs w:val="24"/>
        </w:rPr>
        <w:t>, 2220–2229 (2012).</w:t>
      </w:r>
    </w:p>
    <w:p w14:paraId="3E9B4FCF"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26. </w:t>
      </w:r>
      <w:r w:rsidRPr="00B72D53">
        <w:rPr>
          <w:rFonts w:cs="Times New Roman"/>
          <w:noProof/>
          <w:color w:val="000000" w:themeColor="text1"/>
          <w:sz w:val="16"/>
          <w:szCs w:val="24"/>
        </w:rPr>
        <w:tab/>
        <w:t xml:space="preserve"> R. M. Kottmann, J. Sharp, K. Owens, P. Salzman, G. Xiao, R. P. Phipps, P. J. Sime, E. B. Brown, and S. W. Perry, "Second harmonic generation microscopy reveals altered collagen microstructure in usual interstitial pneumonia versus healthy lung," Respir. Res. </w:t>
      </w:r>
      <w:r w:rsidRPr="00B72D53">
        <w:rPr>
          <w:rFonts w:cs="Times New Roman"/>
          <w:b/>
          <w:bCs/>
          <w:noProof/>
          <w:color w:val="000000" w:themeColor="text1"/>
          <w:sz w:val="16"/>
          <w:szCs w:val="24"/>
        </w:rPr>
        <w:t>16</w:t>
      </w:r>
      <w:r w:rsidRPr="00B72D53">
        <w:rPr>
          <w:rFonts w:cs="Times New Roman"/>
          <w:noProof/>
          <w:color w:val="000000" w:themeColor="text1"/>
          <w:sz w:val="16"/>
          <w:szCs w:val="24"/>
        </w:rPr>
        <w:t>, 1–13 (2015).</w:t>
      </w:r>
    </w:p>
    <w:p w14:paraId="67519269"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27. </w:t>
      </w:r>
      <w:r w:rsidRPr="00B72D53">
        <w:rPr>
          <w:rFonts w:cs="Times New Roman"/>
          <w:noProof/>
          <w:color w:val="000000" w:themeColor="text1"/>
          <w:sz w:val="16"/>
          <w:szCs w:val="24"/>
        </w:rPr>
        <w:tab/>
        <w:t xml:space="preserve"> Tilbury, J. Hocker, B. L. Wen, N. Sandbo, V. Singh, and P. J. Campagnola, "Second harmonic generation microscopy analysis of extracellular matrix changes in human idiopathic pulmonary fibrosis," J. Biomed. Opt. </w:t>
      </w:r>
      <w:r w:rsidRPr="00B72D53">
        <w:rPr>
          <w:rFonts w:cs="Times New Roman"/>
          <w:b/>
          <w:bCs/>
          <w:noProof/>
          <w:color w:val="000000" w:themeColor="text1"/>
          <w:sz w:val="16"/>
          <w:szCs w:val="24"/>
        </w:rPr>
        <w:t>19</w:t>
      </w:r>
      <w:r w:rsidRPr="00B72D53">
        <w:rPr>
          <w:rFonts w:cs="Times New Roman"/>
          <w:noProof/>
          <w:color w:val="000000" w:themeColor="text1"/>
          <w:sz w:val="16"/>
          <w:szCs w:val="24"/>
        </w:rPr>
        <w:t>, 086014(1–8) (2014).</w:t>
      </w:r>
    </w:p>
    <w:p w14:paraId="3F6ABAA9"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28. </w:t>
      </w:r>
      <w:r w:rsidRPr="00B72D53">
        <w:rPr>
          <w:rFonts w:cs="Times New Roman"/>
          <w:noProof/>
          <w:color w:val="000000" w:themeColor="text1"/>
          <w:sz w:val="16"/>
          <w:szCs w:val="24"/>
        </w:rPr>
        <w:tab/>
        <w:t xml:space="preserve"> Q. Peng, S. Zhuo, P. T. C. So, and H. Yu, "Improving liver fibrosis diagnosis based on forward and backward second harmonic generation signals," Appl. Phys. Lett. </w:t>
      </w:r>
      <w:r w:rsidRPr="00B72D53">
        <w:rPr>
          <w:rFonts w:cs="Times New Roman"/>
          <w:b/>
          <w:bCs/>
          <w:noProof/>
          <w:color w:val="000000" w:themeColor="text1"/>
          <w:sz w:val="16"/>
          <w:szCs w:val="24"/>
        </w:rPr>
        <w:t>106</w:t>
      </w:r>
      <w:r w:rsidRPr="00B72D53">
        <w:rPr>
          <w:rFonts w:cs="Times New Roman"/>
          <w:noProof/>
          <w:color w:val="000000" w:themeColor="text1"/>
          <w:sz w:val="16"/>
          <w:szCs w:val="24"/>
        </w:rPr>
        <w:t>, 0837011–0837015 (2015).</w:t>
      </w:r>
    </w:p>
    <w:p w14:paraId="7C87AA2D"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29. </w:t>
      </w:r>
      <w:r w:rsidRPr="00B72D53">
        <w:rPr>
          <w:rFonts w:cs="Times New Roman"/>
          <w:noProof/>
          <w:color w:val="000000" w:themeColor="text1"/>
          <w:sz w:val="16"/>
          <w:szCs w:val="24"/>
        </w:rPr>
        <w:tab/>
        <w:t xml:space="preserve"> S. V Plotnikov, A. C. Millard, P. J. Campagnola, and W. A. Mohler, "Characterization of the myosin-based source for second-harmonic generation from muscle sarcomeres.," Biophys. J. </w:t>
      </w:r>
      <w:r w:rsidRPr="00B72D53">
        <w:rPr>
          <w:rFonts w:cs="Times New Roman"/>
          <w:b/>
          <w:bCs/>
          <w:noProof/>
          <w:color w:val="000000" w:themeColor="text1"/>
          <w:sz w:val="16"/>
          <w:szCs w:val="24"/>
        </w:rPr>
        <w:t>90</w:t>
      </w:r>
      <w:r w:rsidRPr="00B72D53">
        <w:rPr>
          <w:rFonts w:cs="Times New Roman"/>
          <w:noProof/>
          <w:color w:val="000000" w:themeColor="text1"/>
          <w:sz w:val="16"/>
          <w:szCs w:val="24"/>
        </w:rPr>
        <w:t>, 693–703 (2006).</w:t>
      </w:r>
    </w:p>
    <w:p w14:paraId="7B9876CE"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30. </w:t>
      </w:r>
      <w:r w:rsidRPr="00B72D53">
        <w:rPr>
          <w:rFonts w:cs="Times New Roman"/>
          <w:noProof/>
          <w:color w:val="000000" w:themeColor="text1"/>
          <w:sz w:val="16"/>
          <w:szCs w:val="24"/>
        </w:rPr>
        <w:tab/>
        <w:t xml:space="preserve"> D. a Dombeck, K. a Kasischke, H. D. Vishwasrao, M. Ingelsson, B. T. Hyman, and W. W. Webb, "Uniform polarity microtubule assemblies imaged in native brain tissue by second-harmonic generation microscopy," Proc. Natl. Acad. Sci. </w:t>
      </w:r>
      <w:r w:rsidRPr="00B72D53">
        <w:rPr>
          <w:rFonts w:cs="Times New Roman"/>
          <w:b/>
          <w:bCs/>
          <w:noProof/>
          <w:color w:val="000000" w:themeColor="text1"/>
          <w:sz w:val="16"/>
          <w:szCs w:val="24"/>
        </w:rPr>
        <w:t>100</w:t>
      </w:r>
      <w:r w:rsidRPr="00B72D53">
        <w:rPr>
          <w:rFonts w:cs="Times New Roman"/>
          <w:noProof/>
          <w:color w:val="000000" w:themeColor="text1"/>
          <w:sz w:val="16"/>
          <w:szCs w:val="24"/>
        </w:rPr>
        <w:t>, 7081–7086 (2003).</w:t>
      </w:r>
    </w:p>
    <w:p w14:paraId="2312C3C9"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31. </w:t>
      </w:r>
      <w:r w:rsidRPr="00B72D53">
        <w:rPr>
          <w:rFonts w:cs="Times New Roman"/>
          <w:noProof/>
          <w:color w:val="000000" w:themeColor="text1"/>
          <w:sz w:val="16"/>
          <w:szCs w:val="24"/>
        </w:rPr>
        <w:tab/>
        <w:t xml:space="preserve"> V. Lutz, M. Sattler, S. Gallinat, H. Wenck, R. Poertner, and F. Fischer, "Impact of collagen crosslinking on the second harmonic generation signal and the fluorescence lifetime of collagen autofluorescence," Ski. Res. Technol. </w:t>
      </w:r>
      <w:r w:rsidRPr="00B72D53">
        <w:rPr>
          <w:rFonts w:cs="Times New Roman"/>
          <w:b/>
          <w:bCs/>
          <w:noProof/>
          <w:color w:val="000000" w:themeColor="text1"/>
          <w:sz w:val="16"/>
          <w:szCs w:val="24"/>
        </w:rPr>
        <w:t>18</w:t>
      </w:r>
      <w:r w:rsidRPr="00B72D53">
        <w:rPr>
          <w:rFonts w:cs="Times New Roman"/>
          <w:noProof/>
          <w:color w:val="000000" w:themeColor="text1"/>
          <w:sz w:val="16"/>
          <w:szCs w:val="24"/>
        </w:rPr>
        <w:t>, 168–179 (2012).</w:t>
      </w:r>
    </w:p>
    <w:p w14:paraId="21EDAEBE"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32. </w:t>
      </w:r>
      <w:r w:rsidRPr="00B72D53">
        <w:rPr>
          <w:rFonts w:cs="Times New Roman"/>
          <w:noProof/>
          <w:color w:val="000000" w:themeColor="text1"/>
          <w:sz w:val="16"/>
          <w:szCs w:val="24"/>
        </w:rPr>
        <w:tab/>
        <w:t xml:space="preserve"> P. J. Campagnola and C. Y. Dong, "Second harmonic generation microscopy: Principles and applications to disease diagnosis," Laser Photonics Rev. </w:t>
      </w:r>
      <w:r w:rsidRPr="00B72D53">
        <w:rPr>
          <w:rFonts w:cs="Times New Roman"/>
          <w:b/>
          <w:bCs/>
          <w:noProof/>
          <w:color w:val="000000" w:themeColor="text1"/>
          <w:sz w:val="16"/>
          <w:szCs w:val="24"/>
        </w:rPr>
        <w:t>5</w:t>
      </w:r>
      <w:r w:rsidRPr="00B72D53">
        <w:rPr>
          <w:rFonts w:cs="Times New Roman"/>
          <w:noProof/>
          <w:color w:val="000000" w:themeColor="text1"/>
          <w:sz w:val="16"/>
          <w:szCs w:val="24"/>
        </w:rPr>
        <w:t>, 13–26 (2011).</w:t>
      </w:r>
    </w:p>
    <w:p w14:paraId="365575C2"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33. </w:t>
      </w:r>
      <w:r w:rsidRPr="00B72D53">
        <w:rPr>
          <w:rFonts w:cs="Times New Roman"/>
          <w:noProof/>
          <w:color w:val="000000" w:themeColor="text1"/>
          <w:sz w:val="16"/>
          <w:szCs w:val="24"/>
        </w:rPr>
        <w:tab/>
        <w:t xml:space="preserve"> M. Strupler, A. Pena, M. Hernest, P. Tharaux, J. Martin, E. Beaurepaire, M. Schanne-Klein, P. J. Campagnola, A. C. Millard, M. Terasaki, P. E. Hoppe, C. J. Malone, W. A. Mohler, G. Cox, E. Kable, A. Jones, I. Fraser, K. Marconi, M. D. Gorrell, T. Boulesteix, A. M. Pena, N. Pagès, G. Godeau, M. Sauviat, M. C. Schanne-Klein, S. Lin, R.-J. Wu, H. Tan, W. Lo, W. Lin, T. Young, C. Hsu, J. Chen, S. Jee, A. Fabre, D. Débarre, J. Marchal-Somme, B. Crestani, W. Teng, K. H. Kim, H. Chen, H. Lee, Y. Chen, P. T. C So, and C. Dong, "Second harmonic imaging and scoring of collagen in fibrotic tissues," Opt. Express </w:t>
      </w:r>
      <w:r w:rsidRPr="00B72D53">
        <w:rPr>
          <w:rFonts w:cs="Times New Roman"/>
          <w:b/>
          <w:bCs/>
          <w:noProof/>
          <w:color w:val="000000" w:themeColor="text1"/>
          <w:sz w:val="16"/>
          <w:szCs w:val="24"/>
        </w:rPr>
        <w:t>15</w:t>
      </w:r>
      <w:r w:rsidRPr="00B72D53">
        <w:rPr>
          <w:rFonts w:cs="Times New Roman"/>
          <w:noProof/>
          <w:color w:val="000000" w:themeColor="text1"/>
          <w:sz w:val="16"/>
          <w:szCs w:val="24"/>
        </w:rPr>
        <w:t>, 4054–4065 (2007).</w:t>
      </w:r>
    </w:p>
    <w:p w14:paraId="079358F0"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34. </w:t>
      </w:r>
      <w:r w:rsidRPr="00B72D53">
        <w:rPr>
          <w:rFonts w:cs="Times New Roman"/>
          <w:noProof/>
          <w:color w:val="000000" w:themeColor="text1"/>
          <w:sz w:val="16"/>
          <w:szCs w:val="24"/>
        </w:rPr>
        <w:tab/>
        <w:t xml:space="preserve"> S. Bancelin, C. Aimé, I. Gusachenko, L. Kowalczuk, G. Latour, T. Coradin, and M.-C. Schanne-Klein, "Determination of collagen fibril size via absolute measurements of second-harmonic generation signals," Nat. Commun. </w:t>
      </w:r>
      <w:r w:rsidRPr="00B72D53">
        <w:rPr>
          <w:rFonts w:cs="Times New Roman"/>
          <w:b/>
          <w:bCs/>
          <w:noProof/>
          <w:color w:val="000000" w:themeColor="text1"/>
          <w:sz w:val="16"/>
          <w:szCs w:val="24"/>
        </w:rPr>
        <w:t>5</w:t>
      </w:r>
      <w:r w:rsidRPr="00B72D53">
        <w:rPr>
          <w:rFonts w:cs="Times New Roman"/>
          <w:noProof/>
          <w:color w:val="000000" w:themeColor="text1"/>
          <w:sz w:val="16"/>
          <w:szCs w:val="24"/>
        </w:rPr>
        <w:t>, 4920 (2014).</w:t>
      </w:r>
    </w:p>
    <w:p w14:paraId="3AC7B146"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35. </w:t>
      </w:r>
      <w:r w:rsidRPr="00B72D53">
        <w:rPr>
          <w:rFonts w:cs="Times New Roman"/>
          <w:noProof/>
          <w:color w:val="000000" w:themeColor="text1"/>
          <w:sz w:val="16"/>
          <w:szCs w:val="24"/>
        </w:rPr>
        <w:tab/>
        <w:t xml:space="preserve"> D. A. D. Parry, G. R. G. Barnes, and A. S. Craig, "A comparison of the size distribution of collagen fibrils in connective tissues as a function of age and a possible relation between fibril size distribution and mechanical properties," Proc. R. Soc. London - Biol. Sci. </w:t>
      </w:r>
      <w:r w:rsidRPr="00B72D53">
        <w:rPr>
          <w:rFonts w:cs="Times New Roman"/>
          <w:b/>
          <w:bCs/>
          <w:noProof/>
          <w:color w:val="000000" w:themeColor="text1"/>
          <w:sz w:val="16"/>
          <w:szCs w:val="24"/>
        </w:rPr>
        <w:t>203</w:t>
      </w:r>
      <w:r w:rsidRPr="00B72D53">
        <w:rPr>
          <w:rFonts w:cs="Times New Roman"/>
          <w:noProof/>
          <w:color w:val="000000" w:themeColor="text1"/>
          <w:sz w:val="16"/>
          <w:szCs w:val="24"/>
        </w:rPr>
        <w:t>, 305–321 (1978).</w:t>
      </w:r>
    </w:p>
    <w:p w14:paraId="19E8AC37"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36. </w:t>
      </w:r>
      <w:r w:rsidRPr="00B72D53">
        <w:rPr>
          <w:rFonts w:cs="Times New Roman"/>
          <w:noProof/>
          <w:color w:val="000000" w:themeColor="text1"/>
          <w:sz w:val="16"/>
          <w:szCs w:val="24"/>
        </w:rPr>
        <w:tab/>
        <w:t xml:space="preserve"> R. Gauderon, P. B. Lukins, and C. J. R. Sheppard, "Three-dimensional second-harmonic generation imaging with femtosecond laser pulses," Opt. Lett. </w:t>
      </w:r>
      <w:r w:rsidRPr="00B72D53">
        <w:rPr>
          <w:rFonts w:cs="Times New Roman"/>
          <w:b/>
          <w:bCs/>
          <w:noProof/>
          <w:color w:val="000000" w:themeColor="text1"/>
          <w:sz w:val="16"/>
          <w:szCs w:val="24"/>
        </w:rPr>
        <w:t>23</w:t>
      </w:r>
      <w:r w:rsidRPr="00B72D53">
        <w:rPr>
          <w:rFonts w:cs="Times New Roman"/>
          <w:noProof/>
          <w:color w:val="000000" w:themeColor="text1"/>
          <w:sz w:val="16"/>
          <w:szCs w:val="24"/>
        </w:rPr>
        <w:t>, 1209 (1998).</w:t>
      </w:r>
    </w:p>
    <w:p w14:paraId="0E236F08"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37. </w:t>
      </w:r>
      <w:r w:rsidRPr="00B72D53">
        <w:rPr>
          <w:rFonts w:cs="Times New Roman"/>
          <w:noProof/>
          <w:color w:val="000000" w:themeColor="text1"/>
          <w:sz w:val="16"/>
          <w:szCs w:val="24"/>
        </w:rPr>
        <w:tab/>
        <w:t xml:space="preserve"> E. Hecht, </w:t>
      </w:r>
      <w:r w:rsidRPr="00B72D53">
        <w:rPr>
          <w:rFonts w:cs="Times New Roman"/>
          <w:i/>
          <w:iCs/>
          <w:noProof/>
          <w:color w:val="000000" w:themeColor="text1"/>
          <w:sz w:val="16"/>
          <w:szCs w:val="24"/>
        </w:rPr>
        <w:t>Optics</w:t>
      </w:r>
      <w:r w:rsidRPr="00B72D53">
        <w:rPr>
          <w:rFonts w:cs="Times New Roman"/>
          <w:noProof/>
          <w:color w:val="000000" w:themeColor="text1"/>
          <w:sz w:val="16"/>
          <w:szCs w:val="24"/>
        </w:rPr>
        <w:t>, 4th ed. (Addison Wesley, 2001).</w:t>
      </w:r>
    </w:p>
    <w:p w14:paraId="00675077"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lastRenderedPageBreak/>
        <w:t xml:space="preserve">38. </w:t>
      </w:r>
      <w:r w:rsidRPr="00B72D53">
        <w:rPr>
          <w:rFonts w:cs="Times New Roman"/>
          <w:noProof/>
          <w:color w:val="000000" w:themeColor="text1"/>
          <w:sz w:val="16"/>
          <w:szCs w:val="24"/>
        </w:rPr>
        <w:tab/>
        <w:t xml:space="preserve"> M. Born, E. Wolf, A. B. Bhatia, P. C. Clemmow, D. Gabor, A. R. Stokes, A. M. Taylor, P. A. Wayman, and W. L. Wilcock, </w:t>
      </w:r>
      <w:r w:rsidRPr="00B72D53">
        <w:rPr>
          <w:rFonts w:cs="Times New Roman"/>
          <w:i/>
          <w:iCs/>
          <w:noProof/>
          <w:color w:val="000000" w:themeColor="text1"/>
          <w:sz w:val="16"/>
          <w:szCs w:val="24"/>
        </w:rPr>
        <w:t>Principles of Optics</w:t>
      </w:r>
      <w:r w:rsidRPr="00B72D53">
        <w:rPr>
          <w:rFonts w:cs="Times New Roman"/>
          <w:noProof/>
          <w:color w:val="000000" w:themeColor="text1"/>
          <w:sz w:val="16"/>
          <w:szCs w:val="24"/>
        </w:rPr>
        <w:t>, 7th ed. (Cambridge University Press, 1999).</w:t>
      </w:r>
    </w:p>
    <w:p w14:paraId="16868E72"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39. </w:t>
      </w:r>
      <w:r w:rsidRPr="00B72D53">
        <w:rPr>
          <w:rFonts w:cs="Times New Roman"/>
          <w:noProof/>
          <w:color w:val="000000" w:themeColor="text1"/>
          <w:sz w:val="16"/>
          <w:szCs w:val="24"/>
        </w:rPr>
        <w:tab/>
        <w:t xml:space="preserve"> N. Tian, L. Fu, and M. Gu, "Resolution and contrast enhancement of subtractive second harmonic generation microscopy with a circularly polarized vortex beam," Sci. Rep. </w:t>
      </w:r>
      <w:r w:rsidRPr="00B72D53">
        <w:rPr>
          <w:rFonts w:cs="Times New Roman"/>
          <w:b/>
          <w:bCs/>
          <w:noProof/>
          <w:color w:val="000000" w:themeColor="text1"/>
          <w:sz w:val="16"/>
          <w:szCs w:val="24"/>
        </w:rPr>
        <w:t>5</w:t>
      </w:r>
      <w:r w:rsidRPr="00B72D53">
        <w:rPr>
          <w:rFonts w:cs="Times New Roman"/>
          <w:noProof/>
          <w:color w:val="000000" w:themeColor="text1"/>
          <w:sz w:val="16"/>
          <w:szCs w:val="24"/>
        </w:rPr>
        <w:t>, 13580 (2015).</w:t>
      </w:r>
    </w:p>
    <w:p w14:paraId="43135B25"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40. </w:t>
      </w:r>
      <w:r w:rsidRPr="00B72D53">
        <w:rPr>
          <w:rFonts w:cs="Times New Roman"/>
          <w:noProof/>
          <w:color w:val="000000" w:themeColor="text1"/>
          <w:sz w:val="16"/>
          <w:szCs w:val="24"/>
        </w:rPr>
        <w:tab/>
        <w:t xml:space="preserve"> R. W. Boyd, </w:t>
      </w:r>
      <w:r w:rsidRPr="00B72D53">
        <w:rPr>
          <w:rFonts w:cs="Times New Roman"/>
          <w:i/>
          <w:iCs/>
          <w:noProof/>
          <w:color w:val="000000" w:themeColor="text1"/>
          <w:sz w:val="16"/>
          <w:szCs w:val="24"/>
        </w:rPr>
        <w:t>Nonlinear Optics</w:t>
      </w:r>
      <w:r w:rsidRPr="00B72D53">
        <w:rPr>
          <w:rFonts w:cs="Times New Roman"/>
          <w:noProof/>
          <w:color w:val="000000" w:themeColor="text1"/>
          <w:sz w:val="16"/>
          <w:szCs w:val="24"/>
        </w:rPr>
        <w:t>, Third (Academic Press, Inc, 2008).</w:t>
      </w:r>
    </w:p>
    <w:p w14:paraId="589C7755"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41. </w:t>
      </w:r>
      <w:r w:rsidRPr="00B72D53">
        <w:rPr>
          <w:rFonts w:cs="Times New Roman"/>
          <w:noProof/>
          <w:color w:val="000000" w:themeColor="text1"/>
          <w:sz w:val="16"/>
          <w:szCs w:val="24"/>
        </w:rPr>
        <w:tab/>
        <w:t xml:space="preserve"> J. Zhu and L. L. Goddard, "All-dielectric concentration of electromagnetic fields at the nanoscale: The role of photonic nanojets," Nanoscale Adv. </w:t>
      </w:r>
      <w:r w:rsidRPr="00B72D53">
        <w:rPr>
          <w:rFonts w:cs="Times New Roman"/>
          <w:b/>
          <w:bCs/>
          <w:noProof/>
          <w:color w:val="000000" w:themeColor="text1"/>
          <w:sz w:val="16"/>
          <w:szCs w:val="24"/>
        </w:rPr>
        <w:t>1</w:t>
      </w:r>
      <w:r w:rsidRPr="00B72D53">
        <w:rPr>
          <w:rFonts w:cs="Times New Roman"/>
          <w:noProof/>
          <w:color w:val="000000" w:themeColor="text1"/>
          <w:sz w:val="16"/>
          <w:szCs w:val="24"/>
        </w:rPr>
        <w:t>, 4615–4643 (2019).</w:t>
      </w:r>
    </w:p>
    <w:p w14:paraId="059AE295"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42. </w:t>
      </w:r>
      <w:r w:rsidRPr="00B72D53">
        <w:rPr>
          <w:rFonts w:cs="Times New Roman"/>
          <w:noProof/>
          <w:color w:val="000000" w:themeColor="text1"/>
          <w:sz w:val="16"/>
          <w:szCs w:val="24"/>
        </w:rPr>
        <w:tab/>
        <w:t xml:space="preserve"> Y. Ben-Aryeh, "Superresolution observed from evanescent waves transmitted through nano-corrugated metallic films," Appl. Phys. B Lasers Opt. </w:t>
      </w:r>
      <w:r w:rsidRPr="00B72D53">
        <w:rPr>
          <w:rFonts w:cs="Times New Roman"/>
          <w:b/>
          <w:bCs/>
          <w:noProof/>
          <w:color w:val="000000" w:themeColor="text1"/>
          <w:sz w:val="16"/>
          <w:szCs w:val="24"/>
        </w:rPr>
        <w:t>109</w:t>
      </w:r>
      <w:r w:rsidRPr="00B72D53">
        <w:rPr>
          <w:rFonts w:cs="Times New Roman"/>
          <w:noProof/>
          <w:color w:val="000000" w:themeColor="text1"/>
          <w:sz w:val="16"/>
          <w:szCs w:val="24"/>
        </w:rPr>
        <w:t>, 165–170 (2012).</w:t>
      </w:r>
    </w:p>
    <w:p w14:paraId="21F3146B"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43. </w:t>
      </w:r>
      <w:r w:rsidRPr="00B72D53">
        <w:rPr>
          <w:rFonts w:cs="Times New Roman"/>
          <w:noProof/>
          <w:color w:val="000000" w:themeColor="text1"/>
          <w:sz w:val="16"/>
          <w:szCs w:val="24"/>
        </w:rPr>
        <w:tab/>
        <w:t xml:space="preserve"> G. Huszka and M. A. M. Gijs, "Turning a normal microscope into a super-resolution instrument using a scanning microlens array," Sci. Rep. </w:t>
      </w:r>
      <w:r w:rsidRPr="00B72D53">
        <w:rPr>
          <w:rFonts w:cs="Times New Roman"/>
          <w:b/>
          <w:bCs/>
          <w:noProof/>
          <w:color w:val="000000" w:themeColor="text1"/>
          <w:sz w:val="16"/>
          <w:szCs w:val="24"/>
        </w:rPr>
        <w:t>8</w:t>
      </w:r>
      <w:r w:rsidRPr="00B72D53">
        <w:rPr>
          <w:rFonts w:cs="Times New Roman"/>
          <w:noProof/>
          <w:color w:val="000000" w:themeColor="text1"/>
          <w:sz w:val="16"/>
          <w:szCs w:val="24"/>
        </w:rPr>
        <w:t>, 601 (2018).</w:t>
      </w:r>
    </w:p>
    <w:p w14:paraId="05631FBF"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44. </w:t>
      </w:r>
      <w:r w:rsidRPr="00B72D53">
        <w:rPr>
          <w:rFonts w:cs="Times New Roman"/>
          <w:noProof/>
          <w:color w:val="000000" w:themeColor="text1"/>
          <w:sz w:val="16"/>
          <w:szCs w:val="24"/>
        </w:rPr>
        <w:tab/>
        <w:t xml:space="preserve"> Y. Yan, C. Xing, Y. Jia, Y. Zeng, Y. Zhao, and Y. Jiang, "Self-assembled dielectric microsphere array enhanced Raman scattering for large-area and ultra-long working distance confocal detection," Opt. Express </w:t>
      </w:r>
      <w:r w:rsidRPr="00B72D53">
        <w:rPr>
          <w:rFonts w:cs="Times New Roman"/>
          <w:b/>
          <w:bCs/>
          <w:noProof/>
          <w:color w:val="000000" w:themeColor="text1"/>
          <w:sz w:val="16"/>
          <w:szCs w:val="24"/>
        </w:rPr>
        <w:t>23</w:t>
      </w:r>
      <w:r w:rsidRPr="00B72D53">
        <w:rPr>
          <w:rFonts w:cs="Times New Roman"/>
          <w:noProof/>
          <w:color w:val="000000" w:themeColor="text1"/>
          <w:sz w:val="16"/>
          <w:szCs w:val="24"/>
        </w:rPr>
        <w:t>, 25854–25865 (2015).</w:t>
      </w:r>
    </w:p>
    <w:p w14:paraId="46C591D1"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45. </w:t>
      </w:r>
      <w:r w:rsidRPr="00B72D53">
        <w:rPr>
          <w:rFonts w:cs="Times New Roman"/>
          <w:noProof/>
          <w:color w:val="000000" w:themeColor="text1"/>
          <w:sz w:val="16"/>
          <w:szCs w:val="24"/>
        </w:rPr>
        <w:tab/>
        <w:t xml:space="preserve"> T. Zhang, P. Li, H. Yu, F. Wang, X. Wang, and T. Yang, "Fabrication of Flexible Microlens Arrays for Parallel Super-Resolution Imaging," Appl. Surf. Sci. </w:t>
      </w:r>
      <w:r w:rsidRPr="00B72D53">
        <w:rPr>
          <w:rFonts w:cs="Times New Roman"/>
          <w:b/>
          <w:bCs/>
          <w:noProof/>
          <w:color w:val="000000" w:themeColor="text1"/>
          <w:sz w:val="16"/>
          <w:szCs w:val="24"/>
        </w:rPr>
        <w:t>504</w:t>
      </w:r>
      <w:r w:rsidRPr="00B72D53">
        <w:rPr>
          <w:rFonts w:cs="Times New Roman"/>
          <w:noProof/>
          <w:color w:val="000000" w:themeColor="text1"/>
          <w:sz w:val="16"/>
          <w:szCs w:val="24"/>
        </w:rPr>
        <w:t>, 144375 (2019).</w:t>
      </w:r>
    </w:p>
    <w:p w14:paraId="2477D7F1"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46. </w:t>
      </w:r>
      <w:r w:rsidRPr="00B72D53">
        <w:rPr>
          <w:rFonts w:cs="Times New Roman"/>
          <w:noProof/>
          <w:color w:val="000000" w:themeColor="text1"/>
          <w:sz w:val="16"/>
          <w:szCs w:val="24"/>
        </w:rPr>
        <w:tab/>
        <w:t xml:space="preserve"> N. Mazumder, G. Deka, W. W. Wu, A. Gogoi, G. Y. Zhuo, and F. J. Kao, "Polarization resolved second harmonic microscopy," Methods </w:t>
      </w:r>
      <w:r w:rsidRPr="00B72D53">
        <w:rPr>
          <w:rFonts w:cs="Times New Roman"/>
          <w:b/>
          <w:bCs/>
          <w:noProof/>
          <w:color w:val="000000" w:themeColor="text1"/>
          <w:sz w:val="16"/>
          <w:szCs w:val="24"/>
        </w:rPr>
        <w:t>128</w:t>
      </w:r>
      <w:r w:rsidRPr="00B72D53">
        <w:rPr>
          <w:rFonts w:cs="Times New Roman"/>
          <w:noProof/>
          <w:color w:val="000000" w:themeColor="text1"/>
          <w:sz w:val="16"/>
          <w:szCs w:val="24"/>
        </w:rPr>
        <w:t>, 105–118 (2017).</w:t>
      </w:r>
    </w:p>
    <w:p w14:paraId="24A40A4D"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47. </w:t>
      </w:r>
      <w:r w:rsidRPr="00B72D53">
        <w:rPr>
          <w:rFonts w:cs="Times New Roman"/>
          <w:noProof/>
          <w:color w:val="000000" w:themeColor="text1"/>
          <w:sz w:val="16"/>
          <w:szCs w:val="24"/>
        </w:rPr>
        <w:tab/>
        <w:t xml:space="preserve"> J. Liu, I. Cho, Y. Cui, and J. Irudayaraj, "Second Harmonic Super-resolution Microscopy for Quanti fi cation of mRNA at Single Copy Sensitivity," ACS Nano </w:t>
      </w:r>
      <w:r w:rsidRPr="00B72D53">
        <w:rPr>
          <w:rFonts w:cs="Times New Roman"/>
          <w:b/>
          <w:bCs/>
          <w:noProof/>
          <w:color w:val="000000" w:themeColor="text1"/>
          <w:sz w:val="16"/>
          <w:szCs w:val="24"/>
        </w:rPr>
        <w:t>8</w:t>
      </w:r>
      <w:r w:rsidRPr="00B72D53">
        <w:rPr>
          <w:rFonts w:cs="Times New Roman"/>
          <w:noProof/>
          <w:color w:val="000000" w:themeColor="text1"/>
          <w:sz w:val="16"/>
          <w:szCs w:val="24"/>
        </w:rPr>
        <w:t>, 12418–12427 (2014).</w:t>
      </w:r>
    </w:p>
    <w:p w14:paraId="442BE5F8"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48. </w:t>
      </w:r>
      <w:r w:rsidRPr="00B72D53">
        <w:rPr>
          <w:rFonts w:cs="Times New Roman"/>
          <w:noProof/>
          <w:color w:val="000000" w:themeColor="text1"/>
          <w:sz w:val="16"/>
          <w:szCs w:val="24"/>
        </w:rPr>
        <w:tab/>
        <w:t xml:space="preserve"> T. Yasui, Y. Tohno, and T. Araki, "Determination of collagen fiber orientation in human tissue by use of polarization measurement of molecular second-harmonic-generation light," Appl. Opt. </w:t>
      </w:r>
      <w:r w:rsidRPr="00B72D53">
        <w:rPr>
          <w:rFonts w:cs="Times New Roman"/>
          <w:b/>
          <w:bCs/>
          <w:noProof/>
          <w:color w:val="000000" w:themeColor="text1"/>
          <w:sz w:val="16"/>
          <w:szCs w:val="24"/>
        </w:rPr>
        <w:t>43</w:t>
      </w:r>
      <w:r w:rsidRPr="00B72D53">
        <w:rPr>
          <w:rFonts w:cs="Times New Roman"/>
          <w:noProof/>
          <w:color w:val="000000" w:themeColor="text1"/>
          <w:sz w:val="16"/>
          <w:szCs w:val="24"/>
        </w:rPr>
        <w:t>, 2861–2867 (2004).</w:t>
      </w:r>
    </w:p>
    <w:p w14:paraId="63222532"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49. </w:t>
      </w:r>
      <w:r w:rsidRPr="00B72D53">
        <w:rPr>
          <w:rFonts w:cs="Times New Roman"/>
          <w:noProof/>
          <w:color w:val="000000" w:themeColor="text1"/>
          <w:sz w:val="16"/>
          <w:szCs w:val="24"/>
        </w:rPr>
        <w:tab/>
        <w:t xml:space="preserve"> T. J. Gould, M. S. Gunewardene, M. V. Gudheti, V. V. Verkhusha, S. R. Yin, J. A. Gosse, and S. T. Hess, "Nanoscale imaging of molecular positions and anisotropies," Nat. Methods </w:t>
      </w:r>
      <w:r w:rsidRPr="00B72D53">
        <w:rPr>
          <w:rFonts w:cs="Times New Roman"/>
          <w:b/>
          <w:bCs/>
          <w:noProof/>
          <w:color w:val="000000" w:themeColor="text1"/>
          <w:sz w:val="16"/>
          <w:szCs w:val="24"/>
        </w:rPr>
        <w:t>5</w:t>
      </w:r>
      <w:r w:rsidRPr="00B72D53">
        <w:rPr>
          <w:rFonts w:cs="Times New Roman"/>
          <w:noProof/>
          <w:color w:val="000000" w:themeColor="text1"/>
          <w:sz w:val="16"/>
          <w:szCs w:val="24"/>
        </w:rPr>
        <w:t>, 1027–1030 (2008).</w:t>
      </w:r>
    </w:p>
    <w:p w14:paraId="2FF9E1A8"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50. </w:t>
      </w:r>
      <w:r w:rsidRPr="00B72D53">
        <w:rPr>
          <w:rFonts w:cs="Times New Roman"/>
          <w:noProof/>
          <w:color w:val="000000" w:themeColor="text1"/>
          <w:sz w:val="16"/>
          <w:szCs w:val="24"/>
        </w:rPr>
        <w:tab/>
        <w:t xml:space="preserve"> N. Hafi, M. Grunwald, L. S. Van Den Heuvel, T. Aspelmeier, J. H. Chen, M. Zagrebelsky, O. M. Schütte, C. Steinem, M. Korte, A. Munk, and P. J. Walla, "Fluorescence nanoscopy by polarization modulation and polarization angle narrowing," Nat. Methods </w:t>
      </w:r>
      <w:r w:rsidRPr="00B72D53">
        <w:rPr>
          <w:rFonts w:cs="Times New Roman"/>
          <w:b/>
          <w:bCs/>
          <w:noProof/>
          <w:color w:val="000000" w:themeColor="text1"/>
          <w:sz w:val="16"/>
          <w:szCs w:val="24"/>
        </w:rPr>
        <w:t>11</w:t>
      </w:r>
      <w:r w:rsidRPr="00B72D53">
        <w:rPr>
          <w:rFonts w:cs="Times New Roman"/>
          <w:noProof/>
          <w:color w:val="000000" w:themeColor="text1"/>
          <w:sz w:val="16"/>
          <w:szCs w:val="24"/>
        </w:rPr>
        <w:t>, 579–584 (2014).</w:t>
      </w:r>
    </w:p>
    <w:p w14:paraId="2052B27D"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51. </w:t>
      </w:r>
      <w:r w:rsidRPr="00B72D53">
        <w:rPr>
          <w:rFonts w:cs="Times New Roman"/>
          <w:noProof/>
          <w:color w:val="000000" w:themeColor="text1"/>
          <w:sz w:val="16"/>
          <w:szCs w:val="24"/>
        </w:rPr>
        <w:tab/>
        <w:t xml:space="preserve"> K. R. Campbell, R. Chaudhary, J. M. Handel, M. S. Patankar, and P. J. Campagnola, "Polarization-resolved second harmonic generation imaging of human ovarian cancer," J. Biomed. Opt. </w:t>
      </w:r>
      <w:r w:rsidRPr="00B72D53">
        <w:rPr>
          <w:rFonts w:cs="Times New Roman"/>
          <w:b/>
          <w:bCs/>
          <w:noProof/>
          <w:color w:val="000000" w:themeColor="text1"/>
          <w:sz w:val="16"/>
          <w:szCs w:val="24"/>
        </w:rPr>
        <w:t>23</w:t>
      </w:r>
      <w:r w:rsidRPr="00B72D53">
        <w:rPr>
          <w:rFonts w:cs="Times New Roman"/>
          <w:noProof/>
          <w:color w:val="000000" w:themeColor="text1"/>
          <w:sz w:val="16"/>
          <w:szCs w:val="24"/>
        </w:rPr>
        <w:t>, 066501 (2018).</w:t>
      </w:r>
    </w:p>
    <w:p w14:paraId="1F9631B1"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52. </w:t>
      </w:r>
      <w:r w:rsidRPr="00B72D53">
        <w:rPr>
          <w:rFonts w:cs="Times New Roman"/>
          <w:noProof/>
          <w:color w:val="000000" w:themeColor="text1"/>
          <w:sz w:val="16"/>
          <w:szCs w:val="24"/>
        </w:rPr>
        <w:tab/>
        <w:t xml:space="preserve"> K. Tilbury, C. H. Lien, S. J. Chen, and P. J. Campagnola, "Differentiation of col I and Col III isoforms in stromal models of ovarian cancer by analysis of second harmonic generation polarization and emission directionality," Biophys. J. </w:t>
      </w:r>
      <w:r w:rsidRPr="00B72D53">
        <w:rPr>
          <w:rFonts w:cs="Times New Roman"/>
          <w:b/>
          <w:bCs/>
          <w:noProof/>
          <w:color w:val="000000" w:themeColor="text1"/>
          <w:sz w:val="16"/>
          <w:szCs w:val="24"/>
        </w:rPr>
        <w:t>106</w:t>
      </w:r>
      <w:r w:rsidRPr="00B72D53">
        <w:rPr>
          <w:rFonts w:cs="Times New Roman"/>
          <w:noProof/>
          <w:color w:val="000000" w:themeColor="text1"/>
          <w:sz w:val="16"/>
          <w:szCs w:val="24"/>
        </w:rPr>
        <w:t>, 354–365 (2014).</w:t>
      </w:r>
    </w:p>
    <w:p w14:paraId="5FFD0354"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53. </w:t>
      </w:r>
      <w:r w:rsidRPr="00B72D53">
        <w:rPr>
          <w:rFonts w:cs="Times New Roman"/>
          <w:noProof/>
          <w:color w:val="000000" w:themeColor="text1"/>
          <w:sz w:val="16"/>
          <w:szCs w:val="24"/>
        </w:rPr>
        <w:tab/>
        <w:t xml:space="preserve"> M. G. Jones, O. G. Andriotis, J. J. W. Roberts, K. Lunn, V. J. Tear, L. Cao, K. Ask, D. E. Smart, A. Bonfanti, P. Johnson, A. Alzetani, F. Conforti, R. Doherty, C. Y. Lai, B. Johnson, K. N. Bourdakos, S. V. Fletcher, B. G. Marshall, S. Jogai, C. J. Brereton, S. J. Chee, C. H. Ottensmeier, P. Sime, J. Gauldie, M. Kolb, S. Mahajan, A. Fabre, A. Bhaskar, W. Jarolimek, L. Richeldi, K. M. A. O’Reilly, P. D. Monk, P. J. Thurner, and D. E. Davies, "Nanoscale dysregulation of collagen structure-function disrupts mechano-homeostasis and mediates pulmonary fibrosis," Elife </w:t>
      </w:r>
      <w:r w:rsidRPr="00B72D53">
        <w:rPr>
          <w:rFonts w:cs="Times New Roman"/>
          <w:b/>
          <w:bCs/>
          <w:noProof/>
          <w:color w:val="000000" w:themeColor="text1"/>
          <w:sz w:val="16"/>
          <w:szCs w:val="24"/>
        </w:rPr>
        <w:t>7</w:t>
      </w:r>
      <w:r w:rsidRPr="00B72D53">
        <w:rPr>
          <w:rFonts w:cs="Times New Roman"/>
          <w:noProof/>
          <w:color w:val="000000" w:themeColor="text1"/>
          <w:sz w:val="16"/>
          <w:szCs w:val="24"/>
        </w:rPr>
        <w:t>, 1–24 (2018).</w:t>
      </w:r>
    </w:p>
    <w:p w14:paraId="087597EB"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54. </w:t>
      </w:r>
      <w:r w:rsidRPr="00B72D53">
        <w:rPr>
          <w:rFonts w:cs="Times New Roman"/>
          <w:noProof/>
          <w:color w:val="000000" w:themeColor="text1"/>
          <w:sz w:val="16"/>
          <w:szCs w:val="24"/>
        </w:rPr>
        <w:tab/>
        <w:t xml:space="preserve"> R. LaComb, O. Nadiarnykh, S. S. Townsend, and P. J. Campagnola, "Phase matching considerations in second harmonic generation from tissues: Effects on emission directionality, conversion efficiency and observed morphology," Opt. Commun. </w:t>
      </w:r>
      <w:r w:rsidRPr="00B72D53">
        <w:rPr>
          <w:rFonts w:cs="Times New Roman"/>
          <w:b/>
          <w:bCs/>
          <w:noProof/>
          <w:color w:val="000000" w:themeColor="text1"/>
          <w:sz w:val="16"/>
          <w:szCs w:val="24"/>
        </w:rPr>
        <w:t>281</w:t>
      </w:r>
      <w:r w:rsidRPr="00B72D53">
        <w:rPr>
          <w:rFonts w:cs="Times New Roman"/>
          <w:noProof/>
          <w:color w:val="000000" w:themeColor="text1"/>
          <w:sz w:val="16"/>
          <w:szCs w:val="24"/>
        </w:rPr>
        <w:t>, 1823–1832 (2008).</w:t>
      </w:r>
    </w:p>
    <w:p w14:paraId="2251C327"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55. </w:t>
      </w:r>
      <w:r w:rsidRPr="00B72D53">
        <w:rPr>
          <w:rFonts w:cs="Times New Roman"/>
          <w:noProof/>
          <w:color w:val="000000" w:themeColor="text1"/>
          <w:sz w:val="16"/>
          <w:szCs w:val="24"/>
        </w:rPr>
        <w:tab/>
        <w:t xml:space="preserve"> </w:t>
      </w:r>
      <w:bookmarkStart w:id="11" w:name="_Hlk63503792"/>
      <w:r w:rsidRPr="00B72D53">
        <w:rPr>
          <w:rFonts w:cs="Times New Roman"/>
          <w:noProof/>
          <w:color w:val="000000" w:themeColor="text1"/>
          <w:sz w:val="16"/>
          <w:szCs w:val="24"/>
        </w:rPr>
        <w:t xml:space="preserve">W. R. Zipfel, R. M. Williams, and W. W. Webb, "Nonlinear magic: Multiphoton microscopy in the biosciences," Nat. Biotechnol. </w:t>
      </w:r>
      <w:r w:rsidRPr="00B72D53">
        <w:rPr>
          <w:rFonts w:cs="Times New Roman"/>
          <w:b/>
          <w:bCs/>
          <w:noProof/>
          <w:color w:val="000000" w:themeColor="text1"/>
          <w:sz w:val="16"/>
          <w:szCs w:val="24"/>
        </w:rPr>
        <w:t>21</w:t>
      </w:r>
      <w:r w:rsidRPr="00B72D53">
        <w:rPr>
          <w:rFonts w:cs="Times New Roman"/>
          <w:noProof/>
          <w:color w:val="000000" w:themeColor="text1"/>
          <w:sz w:val="16"/>
          <w:szCs w:val="24"/>
        </w:rPr>
        <w:t>, 1369–1377 (2003).</w:t>
      </w:r>
      <w:bookmarkEnd w:id="11"/>
    </w:p>
    <w:p w14:paraId="35B86C29"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56. </w:t>
      </w:r>
      <w:r w:rsidRPr="00B72D53">
        <w:rPr>
          <w:rFonts w:cs="Times New Roman"/>
          <w:noProof/>
          <w:color w:val="000000" w:themeColor="text1"/>
          <w:sz w:val="16"/>
          <w:szCs w:val="24"/>
        </w:rPr>
        <w:tab/>
        <w:t xml:space="preserve"> T. Starborg, N. S. Kalson, Y. Lu, A. Mironov, T. F. Cootes, D. F. Holmes, and K. E. Kadler, "Using transmission electron microscopy and 3View to determine collagen fibril size and three-dimensional organization.," Nat. Protoc. </w:t>
      </w:r>
      <w:r w:rsidRPr="00B72D53">
        <w:rPr>
          <w:rFonts w:cs="Times New Roman"/>
          <w:b/>
          <w:bCs/>
          <w:noProof/>
          <w:color w:val="000000" w:themeColor="text1"/>
          <w:sz w:val="16"/>
          <w:szCs w:val="24"/>
        </w:rPr>
        <w:t>8</w:t>
      </w:r>
      <w:r w:rsidRPr="00B72D53">
        <w:rPr>
          <w:rFonts w:cs="Times New Roman"/>
          <w:noProof/>
          <w:color w:val="000000" w:themeColor="text1"/>
          <w:sz w:val="16"/>
          <w:szCs w:val="24"/>
        </w:rPr>
        <w:t>, 1433–48 (2013).</w:t>
      </w:r>
    </w:p>
    <w:p w14:paraId="7F1A352F"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t xml:space="preserve">57. </w:t>
      </w:r>
      <w:r w:rsidRPr="00B72D53">
        <w:rPr>
          <w:rFonts w:cs="Times New Roman"/>
          <w:noProof/>
          <w:color w:val="000000" w:themeColor="text1"/>
          <w:sz w:val="16"/>
          <w:szCs w:val="24"/>
        </w:rPr>
        <w:tab/>
        <w:t xml:space="preserve"> C. K. Wen and M. Cynthia Goh, "Fibrous Long Spacing Type Collagen Fibrils Have a Hierarchical Internal Structure," Proteins </w:t>
      </w:r>
      <w:r w:rsidRPr="00B72D53">
        <w:rPr>
          <w:rFonts w:cs="Times New Roman"/>
          <w:b/>
          <w:bCs/>
          <w:noProof/>
          <w:color w:val="000000" w:themeColor="text1"/>
          <w:sz w:val="16"/>
          <w:szCs w:val="24"/>
        </w:rPr>
        <w:t>64</w:t>
      </w:r>
      <w:r w:rsidRPr="00B72D53">
        <w:rPr>
          <w:rFonts w:cs="Times New Roman"/>
          <w:noProof/>
          <w:color w:val="000000" w:themeColor="text1"/>
          <w:sz w:val="16"/>
          <w:szCs w:val="24"/>
        </w:rPr>
        <w:t>, 227–233 (2006).</w:t>
      </w:r>
    </w:p>
    <w:p w14:paraId="2B77598A"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szCs w:val="24"/>
        </w:rPr>
      </w:pPr>
      <w:r w:rsidRPr="00B72D53">
        <w:rPr>
          <w:rFonts w:cs="Times New Roman"/>
          <w:noProof/>
          <w:color w:val="000000" w:themeColor="text1"/>
          <w:sz w:val="16"/>
          <w:szCs w:val="24"/>
        </w:rPr>
        <w:lastRenderedPageBreak/>
        <w:t xml:space="preserve">58. </w:t>
      </w:r>
      <w:r w:rsidRPr="00B72D53">
        <w:rPr>
          <w:rFonts w:cs="Times New Roman"/>
          <w:noProof/>
          <w:color w:val="000000" w:themeColor="text1"/>
          <w:sz w:val="16"/>
          <w:szCs w:val="24"/>
        </w:rPr>
        <w:tab/>
        <w:t xml:space="preserve"> M. Tzaphlidou, J. A. Chapman, and K. M. Meek, "A study of positive staining for electron microscopy using collagen as a model system-I. Staining by phosphotungstate and tungstate ions," Micron </w:t>
      </w:r>
      <w:r w:rsidRPr="00B72D53">
        <w:rPr>
          <w:rFonts w:cs="Times New Roman"/>
          <w:b/>
          <w:bCs/>
          <w:noProof/>
          <w:color w:val="000000" w:themeColor="text1"/>
          <w:sz w:val="16"/>
          <w:szCs w:val="24"/>
        </w:rPr>
        <w:t>13</w:t>
      </w:r>
      <w:r w:rsidRPr="00B72D53">
        <w:rPr>
          <w:rFonts w:cs="Times New Roman"/>
          <w:noProof/>
          <w:color w:val="000000" w:themeColor="text1"/>
          <w:sz w:val="16"/>
          <w:szCs w:val="24"/>
        </w:rPr>
        <w:t>, 119–131 (1982).</w:t>
      </w:r>
    </w:p>
    <w:p w14:paraId="1CB2DA94" w14:textId="77777777" w:rsidR="00FD27CD" w:rsidRPr="00B72D53" w:rsidRDefault="00FD27CD" w:rsidP="00FD27CD">
      <w:pPr>
        <w:widowControl w:val="0"/>
        <w:autoSpaceDE w:val="0"/>
        <w:autoSpaceDN w:val="0"/>
        <w:adjustRightInd w:val="0"/>
        <w:spacing w:line="240" w:lineRule="auto"/>
        <w:ind w:left="640" w:hanging="640"/>
        <w:rPr>
          <w:rFonts w:cs="Times New Roman"/>
          <w:noProof/>
          <w:color w:val="000000" w:themeColor="text1"/>
          <w:sz w:val="16"/>
        </w:rPr>
      </w:pPr>
      <w:r w:rsidRPr="00B72D53">
        <w:rPr>
          <w:rFonts w:cs="Times New Roman"/>
          <w:noProof/>
          <w:color w:val="000000" w:themeColor="text1"/>
          <w:sz w:val="16"/>
          <w:szCs w:val="24"/>
        </w:rPr>
        <w:t xml:space="preserve">59. </w:t>
      </w:r>
      <w:r w:rsidRPr="00B72D53">
        <w:rPr>
          <w:rFonts w:cs="Times New Roman"/>
          <w:noProof/>
          <w:color w:val="000000" w:themeColor="text1"/>
          <w:sz w:val="16"/>
          <w:szCs w:val="24"/>
        </w:rPr>
        <w:tab/>
        <w:t xml:space="preserve"> P. K. Viji Babu, C. Rianna, U. Mirastschijski, and M. Radmacher, "Nano-mechanical mapping of interdependent cell and ECM mechanics by AFM force spectroscopy," Sci. Rep. </w:t>
      </w:r>
      <w:r w:rsidRPr="00B72D53">
        <w:rPr>
          <w:rFonts w:cs="Times New Roman"/>
          <w:b/>
          <w:bCs/>
          <w:noProof/>
          <w:color w:val="000000" w:themeColor="text1"/>
          <w:sz w:val="16"/>
          <w:szCs w:val="24"/>
        </w:rPr>
        <w:t>9</w:t>
      </w:r>
      <w:r w:rsidRPr="00B72D53">
        <w:rPr>
          <w:rFonts w:cs="Times New Roman"/>
          <w:noProof/>
          <w:color w:val="000000" w:themeColor="text1"/>
          <w:sz w:val="16"/>
          <w:szCs w:val="24"/>
        </w:rPr>
        <w:t>, 12317 (2019).</w:t>
      </w:r>
    </w:p>
    <w:p w14:paraId="484D12F3" w14:textId="402F93DF" w:rsidR="00BC7C05" w:rsidRPr="00B72D53" w:rsidRDefault="000857C7">
      <w:pPr>
        <w:widowControl w:val="0"/>
        <w:autoSpaceDE w:val="0"/>
        <w:autoSpaceDN w:val="0"/>
        <w:adjustRightInd w:val="0"/>
        <w:spacing w:line="240" w:lineRule="auto"/>
        <w:ind w:left="640" w:hanging="640"/>
        <w:rPr>
          <w:rFonts w:cs="Times New Roman"/>
          <w:color w:val="000000" w:themeColor="text1"/>
          <w:sz w:val="16"/>
          <w:szCs w:val="16"/>
        </w:rPr>
      </w:pPr>
      <w:r w:rsidRPr="00B72D53">
        <w:rPr>
          <w:rFonts w:cs="Times New Roman"/>
          <w:color w:val="000000" w:themeColor="text1"/>
          <w:sz w:val="16"/>
          <w:szCs w:val="16"/>
        </w:rPr>
        <w:fldChar w:fldCharType="end"/>
      </w:r>
      <w:bookmarkEnd w:id="0"/>
    </w:p>
    <w:sectPr w:rsidR="00BC7C05" w:rsidRPr="00B72D53" w:rsidSect="000127C6">
      <w:pgSz w:w="12242" w:h="15842" w:code="1"/>
      <w:pgMar w:top="1871" w:right="2330" w:bottom="1871" w:left="2330"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904E2" w16cex:dateUtc="2021-02-06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D837E6" w16cid:durableId="23C8DAAA"/>
  <w16cid:commentId w16cid:paraId="58EE1469" w16cid:durableId="23C904E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F428D2" w14:textId="77777777" w:rsidR="00647C1C" w:rsidRDefault="00647C1C" w:rsidP="00DB093B">
      <w:pPr>
        <w:spacing w:after="0" w:line="240" w:lineRule="auto"/>
      </w:pPr>
      <w:r>
        <w:separator/>
      </w:r>
    </w:p>
  </w:endnote>
  <w:endnote w:type="continuationSeparator" w:id="0">
    <w:p w14:paraId="171B4028" w14:textId="77777777" w:rsidR="00647C1C" w:rsidRDefault="00647C1C" w:rsidP="00DB093B">
      <w:pPr>
        <w:spacing w:after="0" w:line="240" w:lineRule="auto"/>
      </w:pPr>
      <w:r>
        <w:continuationSeparator/>
      </w:r>
    </w:p>
  </w:endnote>
  <w:endnote w:type="continuationNotice" w:id="1">
    <w:p w14:paraId="391FD174" w14:textId="77777777" w:rsidR="00647C1C" w:rsidRDefault="00647C1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B3EF4D" w14:textId="77777777" w:rsidR="00647C1C" w:rsidRDefault="00647C1C" w:rsidP="00DB093B">
      <w:pPr>
        <w:spacing w:after="0" w:line="240" w:lineRule="auto"/>
      </w:pPr>
      <w:r>
        <w:separator/>
      </w:r>
    </w:p>
  </w:footnote>
  <w:footnote w:type="continuationSeparator" w:id="0">
    <w:p w14:paraId="2DB3866E" w14:textId="77777777" w:rsidR="00647C1C" w:rsidRDefault="00647C1C" w:rsidP="00DB093B">
      <w:pPr>
        <w:spacing w:after="0" w:line="240" w:lineRule="auto"/>
      </w:pPr>
      <w:r>
        <w:continuationSeparator/>
      </w:r>
    </w:p>
  </w:footnote>
  <w:footnote w:type="continuationNotice" w:id="1">
    <w:p w14:paraId="349029F1" w14:textId="77777777" w:rsidR="00647C1C" w:rsidRDefault="00647C1C">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1131C7"/>
    <w:multiLevelType w:val="hybridMultilevel"/>
    <w:tmpl w:val="AC0E3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3965A8C"/>
    <w:multiLevelType w:val="hybridMultilevel"/>
    <w:tmpl w:val="C0FAF05A"/>
    <w:lvl w:ilvl="0" w:tplc="08090001">
      <w:start w:val="1"/>
      <w:numFmt w:val="bullet"/>
      <w:lvlText w:val=""/>
      <w:lvlJc w:val="left"/>
      <w:pPr>
        <w:ind w:left="644"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74E110E"/>
    <w:multiLevelType w:val="hybridMultilevel"/>
    <w:tmpl w:val="E1029D98"/>
    <w:lvl w:ilvl="0" w:tplc="D93C6B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6834C8"/>
    <w:multiLevelType w:val="hybridMultilevel"/>
    <w:tmpl w:val="30382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ED24B56"/>
    <w:multiLevelType w:val="hybridMultilevel"/>
    <w:tmpl w:val="DE54BD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00E1DB0"/>
    <w:multiLevelType w:val="hybridMultilevel"/>
    <w:tmpl w:val="161C9794"/>
    <w:lvl w:ilvl="0" w:tplc="0CE86596">
      <w:start w:val="1"/>
      <w:numFmt w:val="bullet"/>
      <w:lvlText w:val="-"/>
      <w:lvlJc w:val="left"/>
      <w:pPr>
        <w:ind w:left="720" w:hanging="360"/>
      </w:pPr>
      <w:rPr>
        <w:rFonts w:ascii="Lucida Sans" w:hAnsi="Lucida 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70F3F58"/>
    <w:multiLevelType w:val="hybridMultilevel"/>
    <w:tmpl w:val="977860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C2274E1"/>
    <w:multiLevelType w:val="hybridMultilevel"/>
    <w:tmpl w:val="03E6F2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9D9071F"/>
    <w:multiLevelType w:val="hybridMultilevel"/>
    <w:tmpl w:val="E1306F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8"/>
  </w:num>
  <w:num w:numId="4">
    <w:abstractNumId w:val="0"/>
  </w:num>
  <w:num w:numId="5">
    <w:abstractNumId w:val="7"/>
  </w:num>
  <w:num w:numId="6">
    <w:abstractNumId w:val="1"/>
  </w:num>
  <w:num w:numId="7">
    <w:abstractNumId w:val="3"/>
  </w:num>
  <w:num w:numId="8">
    <w:abstractNumId w:val="5"/>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542B"/>
    <w:rsid w:val="0000382A"/>
    <w:rsid w:val="00005366"/>
    <w:rsid w:val="000063D1"/>
    <w:rsid w:val="000064CB"/>
    <w:rsid w:val="000120C9"/>
    <w:rsid w:val="000127C6"/>
    <w:rsid w:val="00012991"/>
    <w:rsid w:val="00024C48"/>
    <w:rsid w:val="00030462"/>
    <w:rsid w:val="0003362C"/>
    <w:rsid w:val="0003485D"/>
    <w:rsid w:val="00034CD7"/>
    <w:rsid w:val="00037905"/>
    <w:rsid w:val="00040FB8"/>
    <w:rsid w:val="00041FD6"/>
    <w:rsid w:val="00042EA2"/>
    <w:rsid w:val="000442B6"/>
    <w:rsid w:val="00044EB7"/>
    <w:rsid w:val="0004707F"/>
    <w:rsid w:val="00050ED7"/>
    <w:rsid w:val="000542CB"/>
    <w:rsid w:val="000549A0"/>
    <w:rsid w:val="000611DC"/>
    <w:rsid w:val="00062D8B"/>
    <w:rsid w:val="00064BFF"/>
    <w:rsid w:val="000703BB"/>
    <w:rsid w:val="00070A93"/>
    <w:rsid w:val="00073655"/>
    <w:rsid w:val="00075434"/>
    <w:rsid w:val="0008070D"/>
    <w:rsid w:val="00081ADA"/>
    <w:rsid w:val="00083A21"/>
    <w:rsid w:val="00084B30"/>
    <w:rsid w:val="000857C7"/>
    <w:rsid w:val="00086772"/>
    <w:rsid w:val="00090F37"/>
    <w:rsid w:val="00092117"/>
    <w:rsid w:val="00092CBB"/>
    <w:rsid w:val="00094B83"/>
    <w:rsid w:val="00095FFC"/>
    <w:rsid w:val="000978D5"/>
    <w:rsid w:val="000A0DF8"/>
    <w:rsid w:val="000A41AF"/>
    <w:rsid w:val="000A522E"/>
    <w:rsid w:val="000A763D"/>
    <w:rsid w:val="000B0335"/>
    <w:rsid w:val="000B0FC1"/>
    <w:rsid w:val="000B1AB5"/>
    <w:rsid w:val="000B506C"/>
    <w:rsid w:val="000C1A2E"/>
    <w:rsid w:val="000C217B"/>
    <w:rsid w:val="000C5D95"/>
    <w:rsid w:val="000C763D"/>
    <w:rsid w:val="000D1713"/>
    <w:rsid w:val="000D2399"/>
    <w:rsid w:val="000D2A20"/>
    <w:rsid w:val="000D4C15"/>
    <w:rsid w:val="000D4E14"/>
    <w:rsid w:val="000E0034"/>
    <w:rsid w:val="000E5B16"/>
    <w:rsid w:val="000E6DF8"/>
    <w:rsid w:val="000E749A"/>
    <w:rsid w:val="000F26CC"/>
    <w:rsid w:val="000F505F"/>
    <w:rsid w:val="0010119D"/>
    <w:rsid w:val="001046BF"/>
    <w:rsid w:val="0010768B"/>
    <w:rsid w:val="0011260B"/>
    <w:rsid w:val="00113954"/>
    <w:rsid w:val="00114677"/>
    <w:rsid w:val="001148F3"/>
    <w:rsid w:val="001178C3"/>
    <w:rsid w:val="00121F70"/>
    <w:rsid w:val="00123EEE"/>
    <w:rsid w:val="00125236"/>
    <w:rsid w:val="0012606B"/>
    <w:rsid w:val="001331D8"/>
    <w:rsid w:val="001376D1"/>
    <w:rsid w:val="001379D3"/>
    <w:rsid w:val="00137E78"/>
    <w:rsid w:val="0014257E"/>
    <w:rsid w:val="00144418"/>
    <w:rsid w:val="001464B3"/>
    <w:rsid w:val="001505C7"/>
    <w:rsid w:val="00154333"/>
    <w:rsid w:val="00154BA4"/>
    <w:rsid w:val="001565E4"/>
    <w:rsid w:val="00156B6D"/>
    <w:rsid w:val="001570E0"/>
    <w:rsid w:val="00162CBB"/>
    <w:rsid w:val="00164D5E"/>
    <w:rsid w:val="001654A6"/>
    <w:rsid w:val="00170933"/>
    <w:rsid w:val="00170F94"/>
    <w:rsid w:val="0017320A"/>
    <w:rsid w:val="00176D89"/>
    <w:rsid w:val="00183C8C"/>
    <w:rsid w:val="0018681E"/>
    <w:rsid w:val="001916F7"/>
    <w:rsid w:val="0019650A"/>
    <w:rsid w:val="001A1EB4"/>
    <w:rsid w:val="001A31A4"/>
    <w:rsid w:val="001A3F43"/>
    <w:rsid w:val="001A4313"/>
    <w:rsid w:val="001A48B1"/>
    <w:rsid w:val="001A7590"/>
    <w:rsid w:val="001B118F"/>
    <w:rsid w:val="001B1FCA"/>
    <w:rsid w:val="001B22E1"/>
    <w:rsid w:val="001B29EE"/>
    <w:rsid w:val="001B32E3"/>
    <w:rsid w:val="001C036E"/>
    <w:rsid w:val="001C637C"/>
    <w:rsid w:val="001C762A"/>
    <w:rsid w:val="001D01C1"/>
    <w:rsid w:val="001D0FE0"/>
    <w:rsid w:val="001D5990"/>
    <w:rsid w:val="001D7A28"/>
    <w:rsid w:val="001E4348"/>
    <w:rsid w:val="001E481E"/>
    <w:rsid w:val="001E4F02"/>
    <w:rsid w:val="001E5B46"/>
    <w:rsid w:val="001E6F6A"/>
    <w:rsid w:val="001E7BEE"/>
    <w:rsid w:val="001F7586"/>
    <w:rsid w:val="0020038A"/>
    <w:rsid w:val="00201C97"/>
    <w:rsid w:val="00204637"/>
    <w:rsid w:val="002056FD"/>
    <w:rsid w:val="00207B9F"/>
    <w:rsid w:val="00207C04"/>
    <w:rsid w:val="00207E5F"/>
    <w:rsid w:val="00210158"/>
    <w:rsid w:val="00210F8F"/>
    <w:rsid w:val="00211CE3"/>
    <w:rsid w:val="00212EEB"/>
    <w:rsid w:val="00214F3C"/>
    <w:rsid w:val="00217FB8"/>
    <w:rsid w:val="00226C48"/>
    <w:rsid w:val="00232587"/>
    <w:rsid w:val="002326B7"/>
    <w:rsid w:val="00235AD2"/>
    <w:rsid w:val="0023736B"/>
    <w:rsid w:val="00242F55"/>
    <w:rsid w:val="00243C0F"/>
    <w:rsid w:val="002463D2"/>
    <w:rsid w:val="00246700"/>
    <w:rsid w:val="00247437"/>
    <w:rsid w:val="00250D12"/>
    <w:rsid w:val="00251085"/>
    <w:rsid w:val="00251179"/>
    <w:rsid w:val="002523DA"/>
    <w:rsid w:val="002526E0"/>
    <w:rsid w:val="00252705"/>
    <w:rsid w:val="00254ADA"/>
    <w:rsid w:val="00256BE4"/>
    <w:rsid w:val="002575F2"/>
    <w:rsid w:val="00265A3E"/>
    <w:rsid w:val="00266E7D"/>
    <w:rsid w:val="00267552"/>
    <w:rsid w:val="00274B60"/>
    <w:rsid w:val="00276803"/>
    <w:rsid w:val="00276ABF"/>
    <w:rsid w:val="00277314"/>
    <w:rsid w:val="00277517"/>
    <w:rsid w:val="00277EFF"/>
    <w:rsid w:val="002816C9"/>
    <w:rsid w:val="002827B5"/>
    <w:rsid w:val="00282FFD"/>
    <w:rsid w:val="002841B1"/>
    <w:rsid w:val="00291082"/>
    <w:rsid w:val="00295908"/>
    <w:rsid w:val="002977AC"/>
    <w:rsid w:val="002978BC"/>
    <w:rsid w:val="00297F27"/>
    <w:rsid w:val="002A3B82"/>
    <w:rsid w:val="002A5003"/>
    <w:rsid w:val="002A70C0"/>
    <w:rsid w:val="002B1F74"/>
    <w:rsid w:val="002B6410"/>
    <w:rsid w:val="002C1038"/>
    <w:rsid w:val="002C2F0B"/>
    <w:rsid w:val="002C4192"/>
    <w:rsid w:val="002C63F0"/>
    <w:rsid w:val="002D0C77"/>
    <w:rsid w:val="002D1D22"/>
    <w:rsid w:val="002D2A52"/>
    <w:rsid w:val="002D4071"/>
    <w:rsid w:val="002D47CF"/>
    <w:rsid w:val="002D4D42"/>
    <w:rsid w:val="002D7147"/>
    <w:rsid w:val="002E00F1"/>
    <w:rsid w:val="002E17AC"/>
    <w:rsid w:val="002E21C6"/>
    <w:rsid w:val="002E57CC"/>
    <w:rsid w:val="002E5BB1"/>
    <w:rsid w:val="002E7D50"/>
    <w:rsid w:val="002F2316"/>
    <w:rsid w:val="002F2402"/>
    <w:rsid w:val="002F2889"/>
    <w:rsid w:val="002F3623"/>
    <w:rsid w:val="002F5097"/>
    <w:rsid w:val="002F602B"/>
    <w:rsid w:val="002F61FE"/>
    <w:rsid w:val="002F7ADC"/>
    <w:rsid w:val="0030038E"/>
    <w:rsid w:val="0030442E"/>
    <w:rsid w:val="00305165"/>
    <w:rsid w:val="00305CF9"/>
    <w:rsid w:val="00306510"/>
    <w:rsid w:val="00307F6A"/>
    <w:rsid w:val="0031084C"/>
    <w:rsid w:val="003108C4"/>
    <w:rsid w:val="00311B12"/>
    <w:rsid w:val="0031319B"/>
    <w:rsid w:val="003169C7"/>
    <w:rsid w:val="00317FC7"/>
    <w:rsid w:val="003239C8"/>
    <w:rsid w:val="0032693C"/>
    <w:rsid w:val="00330680"/>
    <w:rsid w:val="0033384F"/>
    <w:rsid w:val="00333D6B"/>
    <w:rsid w:val="00335832"/>
    <w:rsid w:val="003432B9"/>
    <w:rsid w:val="00344781"/>
    <w:rsid w:val="00344DF9"/>
    <w:rsid w:val="00347D1E"/>
    <w:rsid w:val="00351ABE"/>
    <w:rsid w:val="0035288A"/>
    <w:rsid w:val="003570A7"/>
    <w:rsid w:val="0035768C"/>
    <w:rsid w:val="003637F6"/>
    <w:rsid w:val="00366E02"/>
    <w:rsid w:val="00370C8C"/>
    <w:rsid w:val="00372193"/>
    <w:rsid w:val="00372C51"/>
    <w:rsid w:val="00374B73"/>
    <w:rsid w:val="00375342"/>
    <w:rsid w:val="00377DDC"/>
    <w:rsid w:val="00386B17"/>
    <w:rsid w:val="00387D61"/>
    <w:rsid w:val="00391916"/>
    <w:rsid w:val="00392577"/>
    <w:rsid w:val="003926E2"/>
    <w:rsid w:val="00392DBF"/>
    <w:rsid w:val="003A07C3"/>
    <w:rsid w:val="003A442A"/>
    <w:rsid w:val="003A76BA"/>
    <w:rsid w:val="003B1CD5"/>
    <w:rsid w:val="003B3DBE"/>
    <w:rsid w:val="003B46A4"/>
    <w:rsid w:val="003B56B5"/>
    <w:rsid w:val="003B7D73"/>
    <w:rsid w:val="003C3529"/>
    <w:rsid w:val="003C61A2"/>
    <w:rsid w:val="003D0F11"/>
    <w:rsid w:val="003D335C"/>
    <w:rsid w:val="003D3847"/>
    <w:rsid w:val="003D4850"/>
    <w:rsid w:val="003E35A7"/>
    <w:rsid w:val="003E3E09"/>
    <w:rsid w:val="003E411F"/>
    <w:rsid w:val="003E716D"/>
    <w:rsid w:val="003F09CE"/>
    <w:rsid w:val="003F7749"/>
    <w:rsid w:val="004049F2"/>
    <w:rsid w:val="004053BD"/>
    <w:rsid w:val="00411078"/>
    <w:rsid w:val="00411BA8"/>
    <w:rsid w:val="00412D5E"/>
    <w:rsid w:val="00416BC4"/>
    <w:rsid w:val="004203B2"/>
    <w:rsid w:val="004211E8"/>
    <w:rsid w:val="00422129"/>
    <w:rsid w:val="00424D36"/>
    <w:rsid w:val="00432A0E"/>
    <w:rsid w:val="00432E3D"/>
    <w:rsid w:val="004332FA"/>
    <w:rsid w:val="004367EC"/>
    <w:rsid w:val="00441812"/>
    <w:rsid w:val="004438B2"/>
    <w:rsid w:val="00445D57"/>
    <w:rsid w:val="00447605"/>
    <w:rsid w:val="00453C46"/>
    <w:rsid w:val="00455D93"/>
    <w:rsid w:val="00456567"/>
    <w:rsid w:val="004575A1"/>
    <w:rsid w:val="00463833"/>
    <w:rsid w:val="00465D22"/>
    <w:rsid w:val="0046725A"/>
    <w:rsid w:val="0047046A"/>
    <w:rsid w:val="004711DB"/>
    <w:rsid w:val="0047159E"/>
    <w:rsid w:val="004715B9"/>
    <w:rsid w:val="00472822"/>
    <w:rsid w:val="00472DF8"/>
    <w:rsid w:val="004743CD"/>
    <w:rsid w:val="004753D4"/>
    <w:rsid w:val="004760A3"/>
    <w:rsid w:val="00476185"/>
    <w:rsid w:val="0048176F"/>
    <w:rsid w:val="0048341E"/>
    <w:rsid w:val="0048703A"/>
    <w:rsid w:val="0048769C"/>
    <w:rsid w:val="00491780"/>
    <w:rsid w:val="00491853"/>
    <w:rsid w:val="00491D42"/>
    <w:rsid w:val="00493F8A"/>
    <w:rsid w:val="00496B15"/>
    <w:rsid w:val="00496CDA"/>
    <w:rsid w:val="004A29E2"/>
    <w:rsid w:val="004B513D"/>
    <w:rsid w:val="004B52C6"/>
    <w:rsid w:val="004B6270"/>
    <w:rsid w:val="004B6C23"/>
    <w:rsid w:val="004C0843"/>
    <w:rsid w:val="004C14C1"/>
    <w:rsid w:val="004C2745"/>
    <w:rsid w:val="004C7D50"/>
    <w:rsid w:val="004D056B"/>
    <w:rsid w:val="004D093D"/>
    <w:rsid w:val="004D186F"/>
    <w:rsid w:val="004D2C0D"/>
    <w:rsid w:val="004D613E"/>
    <w:rsid w:val="004E0F05"/>
    <w:rsid w:val="004E14A1"/>
    <w:rsid w:val="004E1A22"/>
    <w:rsid w:val="004E1AA6"/>
    <w:rsid w:val="004E2661"/>
    <w:rsid w:val="004E29C4"/>
    <w:rsid w:val="004E2AC2"/>
    <w:rsid w:val="004E3E40"/>
    <w:rsid w:val="004E478C"/>
    <w:rsid w:val="004E4C10"/>
    <w:rsid w:val="004E531F"/>
    <w:rsid w:val="004F0BFC"/>
    <w:rsid w:val="004F3163"/>
    <w:rsid w:val="004F3BCF"/>
    <w:rsid w:val="004F4450"/>
    <w:rsid w:val="004F55AE"/>
    <w:rsid w:val="005002C8"/>
    <w:rsid w:val="0050290D"/>
    <w:rsid w:val="00506597"/>
    <w:rsid w:val="00510260"/>
    <w:rsid w:val="00512619"/>
    <w:rsid w:val="00513ED7"/>
    <w:rsid w:val="00516F06"/>
    <w:rsid w:val="00520B9E"/>
    <w:rsid w:val="00521134"/>
    <w:rsid w:val="00523C52"/>
    <w:rsid w:val="00525935"/>
    <w:rsid w:val="00526F2A"/>
    <w:rsid w:val="0052748D"/>
    <w:rsid w:val="00527BCB"/>
    <w:rsid w:val="005308E7"/>
    <w:rsid w:val="00531A63"/>
    <w:rsid w:val="00533E9A"/>
    <w:rsid w:val="00536098"/>
    <w:rsid w:val="00536973"/>
    <w:rsid w:val="00540249"/>
    <w:rsid w:val="00541E57"/>
    <w:rsid w:val="005437DD"/>
    <w:rsid w:val="005514B8"/>
    <w:rsid w:val="0055165B"/>
    <w:rsid w:val="00553143"/>
    <w:rsid w:val="005539C9"/>
    <w:rsid w:val="00555FE7"/>
    <w:rsid w:val="00556C3A"/>
    <w:rsid w:val="00556C56"/>
    <w:rsid w:val="00556E79"/>
    <w:rsid w:val="00571F1A"/>
    <w:rsid w:val="00572C34"/>
    <w:rsid w:val="005760CC"/>
    <w:rsid w:val="005774E4"/>
    <w:rsid w:val="005802AD"/>
    <w:rsid w:val="0058480A"/>
    <w:rsid w:val="0058568B"/>
    <w:rsid w:val="005907D5"/>
    <w:rsid w:val="00590A3A"/>
    <w:rsid w:val="005940BB"/>
    <w:rsid w:val="00595307"/>
    <w:rsid w:val="0059687B"/>
    <w:rsid w:val="005A0BB1"/>
    <w:rsid w:val="005A0BC6"/>
    <w:rsid w:val="005A1225"/>
    <w:rsid w:val="005A720B"/>
    <w:rsid w:val="005A78FA"/>
    <w:rsid w:val="005B2474"/>
    <w:rsid w:val="005B3DD1"/>
    <w:rsid w:val="005B4186"/>
    <w:rsid w:val="005B51A5"/>
    <w:rsid w:val="005B59DA"/>
    <w:rsid w:val="005C2194"/>
    <w:rsid w:val="005C2E20"/>
    <w:rsid w:val="005C3038"/>
    <w:rsid w:val="005C3E13"/>
    <w:rsid w:val="005C7D2D"/>
    <w:rsid w:val="005E3685"/>
    <w:rsid w:val="005E4D55"/>
    <w:rsid w:val="005E4DD0"/>
    <w:rsid w:val="005E56D5"/>
    <w:rsid w:val="005E6B08"/>
    <w:rsid w:val="005E71BA"/>
    <w:rsid w:val="005F0951"/>
    <w:rsid w:val="005F2963"/>
    <w:rsid w:val="006011C3"/>
    <w:rsid w:val="00607283"/>
    <w:rsid w:val="00610609"/>
    <w:rsid w:val="00611155"/>
    <w:rsid w:val="006125AB"/>
    <w:rsid w:val="00614217"/>
    <w:rsid w:val="0061577A"/>
    <w:rsid w:val="006204B1"/>
    <w:rsid w:val="00625B8A"/>
    <w:rsid w:val="00626126"/>
    <w:rsid w:val="00626D3D"/>
    <w:rsid w:val="006316A4"/>
    <w:rsid w:val="00631D6E"/>
    <w:rsid w:val="00636307"/>
    <w:rsid w:val="0064172D"/>
    <w:rsid w:val="0064224F"/>
    <w:rsid w:val="0064506F"/>
    <w:rsid w:val="00647C1C"/>
    <w:rsid w:val="0065207A"/>
    <w:rsid w:val="006520C9"/>
    <w:rsid w:val="00653557"/>
    <w:rsid w:val="0065415E"/>
    <w:rsid w:val="00656D8F"/>
    <w:rsid w:val="0065777A"/>
    <w:rsid w:val="0065798F"/>
    <w:rsid w:val="006625F6"/>
    <w:rsid w:val="00662AE2"/>
    <w:rsid w:val="00666983"/>
    <w:rsid w:val="00666AE5"/>
    <w:rsid w:val="00666C3F"/>
    <w:rsid w:val="00667CA3"/>
    <w:rsid w:val="0067127D"/>
    <w:rsid w:val="006736C2"/>
    <w:rsid w:val="00673C00"/>
    <w:rsid w:val="00675818"/>
    <w:rsid w:val="00676310"/>
    <w:rsid w:val="006917E1"/>
    <w:rsid w:val="00692FC3"/>
    <w:rsid w:val="00696109"/>
    <w:rsid w:val="00697422"/>
    <w:rsid w:val="00697E0F"/>
    <w:rsid w:val="006A0322"/>
    <w:rsid w:val="006A1620"/>
    <w:rsid w:val="006B1A2F"/>
    <w:rsid w:val="006B1E35"/>
    <w:rsid w:val="006B2862"/>
    <w:rsid w:val="006B4613"/>
    <w:rsid w:val="006B4B72"/>
    <w:rsid w:val="006B6783"/>
    <w:rsid w:val="006B6DFF"/>
    <w:rsid w:val="006B752F"/>
    <w:rsid w:val="006C0A0A"/>
    <w:rsid w:val="006C1734"/>
    <w:rsid w:val="006C3301"/>
    <w:rsid w:val="006C4CFA"/>
    <w:rsid w:val="006C5BDB"/>
    <w:rsid w:val="006C6785"/>
    <w:rsid w:val="006D192A"/>
    <w:rsid w:val="006D4522"/>
    <w:rsid w:val="006D52C2"/>
    <w:rsid w:val="006D5B29"/>
    <w:rsid w:val="006D6DF3"/>
    <w:rsid w:val="006E1929"/>
    <w:rsid w:val="006E407D"/>
    <w:rsid w:val="006E479A"/>
    <w:rsid w:val="006E52ED"/>
    <w:rsid w:val="006E5A9F"/>
    <w:rsid w:val="006F1E54"/>
    <w:rsid w:val="006F529B"/>
    <w:rsid w:val="006F5BC7"/>
    <w:rsid w:val="00703D69"/>
    <w:rsid w:val="00710A43"/>
    <w:rsid w:val="007145F1"/>
    <w:rsid w:val="00714B7A"/>
    <w:rsid w:val="00715729"/>
    <w:rsid w:val="00720780"/>
    <w:rsid w:val="00721A06"/>
    <w:rsid w:val="00723E90"/>
    <w:rsid w:val="007251CB"/>
    <w:rsid w:val="00726538"/>
    <w:rsid w:val="00730837"/>
    <w:rsid w:val="007323E1"/>
    <w:rsid w:val="00733C8C"/>
    <w:rsid w:val="0073474E"/>
    <w:rsid w:val="00734F5B"/>
    <w:rsid w:val="00742595"/>
    <w:rsid w:val="00742C4E"/>
    <w:rsid w:val="0074310B"/>
    <w:rsid w:val="007441F3"/>
    <w:rsid w:val="007444DD"/>
    <w:rsid w:val="00750149"/>
    <w:rsid w:val="00754097"/>
    <w:rsid w:val="0075657F"/>
    <w:rsid w:val="00761CEA"/>
    <w:rsid w:val="00763BEA"/>
    <w:rsid w:val="00763CB2"/>
    <w:rsid w:val="007668F6"/>
    <w:rsid w:val="007670F4"/>
    <w:rsid w:val="007723C1"/>
    <w:rsid w:val="00775063"/>
    <w:rsid w:val="00776D3D"/>
    <w:rsid w:val="00781B10"/>
    <w:rsid w:val="00783C33"/>
    <w:rsid w:val="00785466"/>
    <w:rsid w:val="00785ADA"/>
    <w:rsid w:val="00791A2E"/>
    <w:rsid w:val="00792C75"/>
    <w:rsid w:val="0079383E"/>
    <w:rsid w:val="00795B3C"/>
    <w:rsid w:val="00795DE9"/>
    <w:rsid w:val="00797EE9"/>
    <w:rsid w:val="007A08A3"/>
    <w:rsid w:val="007A528B"/>
    <w:rsid w:val="007B056A"/>
    <w:rsid w:val="007B10E6"/>
    <w:rsid w:val="007B1F0A"/>
    <w:rsid w:val="007B22E1"/>
    <w:rsid w:val="007B2D94"/>
    <w:rsid w:val="007B352B"/>
    <w:rsid w:val="007B5889"/>
    <w:rsid w:val="007B5C33"/>
    <w:rsid w:val="007B7875"/>
    <w:rsid w:val="007C1109"/>
    <w:rsid w:val="007C36D7"/>
    <w:rsid w:val="007C4217"/>
    <w:rsid w:val="007C4468"/>
    <w:rsid w:val="007C7073"/>
    <w:rsid w:val="007D1E18"/>
    <w:rsid w:val="007D297A"/>
    <w:rsid w:val="007D3708"/>
    <w:rsid w:val="007D6AA4"/>
    <w:rsid w:val="007E7427"/>
    <w:rsid w:val="007F01FB"/>
    <w:rsid w:val="007F052B"/>
    <w:rsid w:val="007F1BF7"/>
    <w:rsid w:val="007F47F6"/>
    <w:rsid w:val="007F50EC"/>
    <w:rsid w:val="007F5DB0"/>
    <w:rsid w:val="0080040D"/>
    <w:rsid w:val="00804FD6"/>
    <w:rsid w:val="00805B51"/>
    <w:rsid w:val="00806794"/>
    <w:rsid w:val="00806FD4"/>
    <w:rsid w:val="00807EBE"/>
    <w:rsid w:val="0081406A"/>
    <w:rsid w:val="00816D34"/>
    <w:rsid w:val="00817FF3"/>
    <w:rsid w:val="00823BF2"/>
    <w:rsid w:val="00823C55"/>
    <w:rsid w:val="00830CE0"/>
    <w:rsid w:val="00831964"/>
    <w:rsid w:val="00833ADC"/>
    <w:rsid w:val="0083423A"/>
    <w:rsid w:val="00835116"/>
    <w:rsid w:val="008355AA"/>
    <w:rsid w:val="00836676"/>
    <w:rsid w:val="00836BC9"/>
    <w:rsid w:val="00836BFE"/>
    <w:rsid w:val="008373D7"/>
    <w:rsid w:val="00844591"/>
    <w:rsid w:val="00844F79"/>
    <w:rsid w:val="00846714"/>
    <w:rsid w:val="008477AA"/>
    <w:rsid w:val="008477AD"/>
    <w:rsid w:val="00851F6D"/>
    <w:rsid w:val="008577B6"/>
    <w:rsid w:val="00860F13"/>
    <w:rsid w:val="0086170F"/>
    <w:rsid w:val="008644E6"/>
    <w:rsid w:val="00870836"/>
    <w:rsid w:val="00871195"/>
    <w:rsid w:val="00872000"/>
    <w:rsid w:val="00876619"/>
    <w:rsid w:val="008770AD"/>
    <w:rsid w:val="00877829"/>
    <w:rsid w:val="008808DB"/>
    <w:rsid w:val="00881047"/>
    <w:rsid w:val="00891675"/>
    <w:rsid w:val="00891A57"/>
    <w:rsid w:val="00891D77"/>
    <w:rsid w:val="008A7F69"/>
    <w:rsid w:val="008A7F8D"/>
    <w:rsid w:val="008B50D8"/>
    <w:rsid w:val="008B7A04"/>
    <w:rsid w:val="008C0005"/>
    <w:rsid w:val="008C0622"/>
    <w:rsid w:val="008C06FB"/>
    <w:rsid w:val="008C25C5"/>
    <w:rsid w:val="008C3033"/>
    <w:rsid w:val="008C7DDE"/>
    <w:rsid w:val="008D1525"/>
    <w:rsid w:val="008D4666"/>
    <w:rsid w:val="008E28F0"/>
    <w:rsid w:val="008E3424"/>
    <w:rsid w:val="008F09B3"/>
    <w:rsid w:val="008F0C00"/>
    <w:rsid w:val="008F2963"/>
    <w:rsid w:val="008F2C39"/>
    <w:rsid w:val="008F56DD"/>
    <w:rsid w:val="008F5CB4"/>
    <w:rsid w:val="0090014A"/>
    <w:rsid w:val="00903150"/>
    <w:rsid w:val="00904376"/>
    <w:rsid w:val="00906FBD"/>
    <w:rsid w:val="009072AD"/>
    <w:rsid w:val="009073B2"/>
    <w:rsid w:val="00912525"/>
    <w:rsid w:val="00917AB8"/>
    <w:rsid w:val="0092169E"/>
    <w:rsid w:val="0092590D"/>
    <w:rsid w:val="00934911"/>
    <w:rsid w:val="00940148"/>
    <w:rsid w:val="00940A0C"/>
    <w:rsid w:val="0095006E"/>
    <w:rsid w:val="00952D6C"/>
    <w:rsid w:val="0095530A"/>
    <w:rsid w:val="00961319"/>
    <w:rsid w:val="00961B51"/>
    <w:rsid w:val="00964908"/>
    <w:rsid w:val="00967586"/>
    <w:rsid w:val="0097373A"/>
    <w:rsid w:val="0098093B"/>
    <w:rsid w:val="00981901"/>
    <w:rsid w:val="00981AB1"/>
    <w:rsid w:val="00983912"/>
    <w:rsid w:val="009854B9"/>
    <w:rsid w:val="009863B5"/>
    <w:rsid w:val="00986AD9"/>
    <w:rsid w:val="0099060A"/>
    <w:rsid w:val="009927DA"/>
    <w:rsid w:val="00993918"/>
    <w:rsid w:val="00993EBE"/>
    <w:rsid w:val="00996F9B"/>
    <w:rsid w:val="009A0523"/>
    <w:rsid w:val="009A0C87"/>
    <w:rsid w:val="009A13DB"/>
    <w:rsid w:val="009A162F"/>
    <w:rsid w:val="009A2F64"/>
    <w:rsid w:val="009A326D"/>
    <w:rsid w:val="009B1FAD"/>
    <w:rsid w:val="009B7D8C"/>
    <w:rsid w:val="009C17F9"/>
    <w:rsid w:val="009C6F4C"/>
    <w:rsid w:val="009C6FDD"/>
    <w:rsid w:val="009D097B"/>
    <w:rsid w:val="009D12A1"/>
    <w:rsid w:val="009D6289"/>
    <w:rsid w:val="009D6FAE"/>
    <w:rsid w:val="009E4873"/>
    <w:rsid w:val="009E58AF"/>
    <w:rsid w:val="009F0260"/>
    <w:rsid w:val="009F0A3E"/>
    <w:rsid w:val="009F0E18"/>
    <w:rsid w:val="009F128E"/>
    <w:rsid w:val="009F5490"/>
    <w:rsid w:val="009F5C1A"/>
    <w:rsid w:val="009F707D"/>
    <w:rsid w:val="00A00462"/>
    <w:rsid w:val="00A01CDB"/>
    <w:rsid w:val="00A0296E"/>
    <w:rsid w:val="00A03DCF"/>
    <w:rsid w:val="00A05C87"/>
    <w:rsid w:val="00A066FF"/>
    <w:rsid w:val="00A0797D"/>
    <w:rsid w:val="00A13D52"/>
    <w:rsid w:val="00A150CF"/>
    <w:rsid w:val="00A15C3A"/>
    <w:rsid w:val="00A21B6D"/>
    <w:rsid w:val="00A2278E"/>
    <w:rsid w:val="00A22C71"/>
    <w:rsid w:val="00A235C2"/>
    <w:rsid w:val="00A235C3"/>
    <w:rsid w:val="00A26CE5"/>
    <w:rsid w:val="00A309BB"/>
    <w:rsid w:val="00A32F54"/>
    <w:rsid w:val="00A350FC"/>
    <w:rsid w:val="00A3519E"/>
    <w:rsid w:val="00A36792"/>
    <w:rsid w:val="00A445D0"/>
    <w:rsid w:val="00A44C63"/>
    <w:rsid w:val="00A454A5"/>
    <w:rsid w:val="00A47E70"/>
    <w:rsid w:val="00A52F10"/>
    <w:rsid w:val="00A5414A"/>
    <w:rsid w:val="00A61E6B"/>
    <w:rsid w:val="00A62411"/>
    <w:rsid w:val="00A62C91"/>
    <w:rsid w:val="00A63474"/>
    <w:rsid w:val="00A65B73"/>
    <w:rsid w:val="00A73125"/>
    <w:rsid w:val="00A75995"/>
    <w:rsid w:val="00A77EF4"/>
    <w:rsid w:val="00A82570"/>
    <w:rsid w:val="00A832B9"/>
    <w:rsid w:val="00A84FCB"/>
    <w:rsid w:val="00A915E2"/>
    <w:rsid w:val="00A92904"/>
    <w:rsid w:val="00A95D32"/>
    <w:rsid w:val="00AA21CB"/>
    <w:rsid w:val="00AA29E8"/>
    <w:rsid w:val="00AA790E"/>
    <w:rsid w:val="00AA7C74"/>
    <w:rsid w:val="00AA7CAA"/>
    <w:rsid w:val="00AB043D"/>
    <w:rsid w:val="00AB0C42"/>
    <w:rsid w:val="00AB352A"/>
    <w:rsid w:val="00AB64D6"/>
    <w:rsid w:val="00AB6BD8"/>
    <w:rsid w:val="00AC0D02"/>
    <w:rsid w:val="00AC1AE1"/>
    <w:rsid w:val="00AC2C39"/>
    <w:rsid w:val="00AC3A25"/>
    <w:rsid w:val="00AC54BB"/>
    <w:rsid w:val="00AC556B"/>
    <w:rsid w:val="00AD015B"/>
    <w:rsid w:val="00AD737A"/>
    <w:rsid w:val="00AE0A02"/>
    <w:rsid w:val="00AE162E"/>
    <w:rsid w:val="00AE1E6C"/>
    <w:rsid w:val="00AE2B4D"/>
    <w:rsid w:val="00AE2F8D"/>
    <w:rsid w:val="00AE4063"/>
    <w:rsid w:val="00AE542B"/>
    <w:rsid w:val="00AE70CC"/>
    <w:rsid w:val="00AF0B7F"/>
    <w:rsid w:val="00AF105C"/>
    <w:rsid w:val="00B03685"/>
    <w:rsid w:val="00B073E3"/>
    <w:rsid w:val="00B074C9"/>
    <w:rsid w:val="00B12F99"/>
    <w:rsid w:val="00B13FF7"/>
    <w:rsid w:val="00B17EAE"/>
    <w:rsid w:val="00B2020E"/>
    <w:rsid w:val="00B21A0C"/>
    <w:rsid w:val="00B2257F"/>
    <w:rsid w:val="00B250A8"/>
    <w:rsid w:val="00B25943"/>
    <w:rsid w:val="00B31840"/>
    <w:rsid w:val="00B31CA3"/>
    <w:rsid w:val="00B3615A"/>
    <w:rsid w:val="00B3669A"/>
    <w:rsid w:val="00B4433D"/>
    <w:rsid w:val="00B4689D"/>
    <w:rsid w:val="00B46BA3"/>
    <w:rsid w:val="00B47EB0"/>
    <w:rsid w:val="00B54652"/>
    <w:rsid w:val="00B562A5"/>
    <w:rsid w:val="00B60480"/>
    <w:rsid w:val="00B64D96"/>
    <w:rsid w:val="00B67040"/>
    <w:rsid w:val="00B67C6F"/>
    <w:rsid w:val="00B70420"/>
    <w:rsid w:val="00B72D53"/>
    <w:rsid w:val="00B74A30"/>
    <w:rsid w:val="00B7531A"/>
    <w:rsid w:val="00B86EC6"/>
    <w:rsid w:val="00B87C26"/>
    <w:rsid w:val="00B87EED"/>
    <w:rsid w:val="00B93252"/>
    <w:rsid w:val="00B95CE0"/>
    <w:rsid w:val="00BA0A4C"/>
    <w:rsid w:val="00BA2AAE"/>
    <w:rsid w:val="00BA7A65"/>
    <w:rsid w:val="00BA7BA7"/>
    <w:rsid w:val="00BB4DED"/>
    <w:rsid w:val="00BB663C"/>
    <w:rsid w:val="00BC3138"/>
    <w:rsid w:val="00BC41F7"/>
    <w:rsid w:val="00BC72B0"/>
    <w:rsid w:val="00BC7C05"/>
    <w:rsid w:val="00BD0932"/>
    <w:rsid w:val="00BD0CED"/>
    <w:rsid w:val="00BD1C07"/>
    <w:rsid w:val="00BD1FE4"/>
    <w:rsid w:val="00BD34F2"/>
    <w:rsid w:val="00BD4393"/>
    <w:rsid w:val="00BD4CED"/>
    <w:rsid w:val="00BD5917"/>
    <w:rsid w:val="00BD5C54"/>
    <w:rsid w:val="00BD6BC8"/>
    <w:rsid w:val="00BD7996"/>
    <w:rsid w:val="00BE24C6"/>
    <w:rsid w:val="00BF52DD"/>
    <w:rsid w:val="00BF5446"/>
    <w:rsid w:val="00BF6F52"/>
    <w:rsid w:val="00BF7333"/>
    <w:rsid w:val="00C01D5F"/>
    <w:rsid w:val="00C050CF"/>
    <w:rsid w:val="00C06EC4"/>
    <w:rsid w:val="00C07021"/>
    <w:rsid w:val="00C07DBB"/>
    <w:rsid w:val="00C10290"/>
    <w:rsid w:val="00C10824"/>
    <w:rsid w:val="00C17189"/>
    <w:rsid w:val="00C2303F"/>
    <w:rsid w:val="00C2334E"/>
    <w:rsid w:val="00C2430F"/>
    <w:rsid w:val="00C244AC"/>
    <w:rsid w:val="00C254EA"/>
    <w:rsid w:val="00C32C97"/>
    <w:rsid w:val="00C42912"/>
    <w:rsid w:val="00C42B22"/>
    <w:rsid w:val="00C436EB"/>
    <w:rsid w:val="00C46FCF"/>
    <w:rsid w:val="00C5020E"/>
    <w:rsid w:val="00C50302"/>
    <w:rsid w:val="00C52F21"/>
    <w:rsid w:val="00C531BB"/>
    <w:rsid w:val="00C56754"/>
    <w:rsid w:val="00C575E0"/>
    <w:rsid w:val="00C57AC5"/>
    <w:rsid w:val="00C60324"/>
    <w:rsid w:val="00C61C89"/>
    <w:rsid w:val="00C625F1"/>
    <w:rsid w:val="00C628B7"/>
    <w:rsid w:val="00C6370E"/>
    <w:rsid w:val="00C70D0C"/>
    <w:rsid w:val="00C711EC"/>
    <w:rsid w:val="00C71576"/>
    <w:rsid w:val="00C76191"/>
    <w:rsid w:val="00C77410"/>
    <w:rsid w:val="00C80A6B"/>
    <w:rsid w:val="00C82F9E"/>
    <w:rsid w:val="00C83F0E"/>
    <w:rsid w:val="00C850CD"/>
    <w:rsid w:val="00C858E8"/>
    <w:rsid w:val="00C869F4"/>
    <w:rsid w:val="00C86B0F"/>
    <w:rsid w:val="00C87088"/>
    <w:rsid w:val="00C90D8D"/>
    <w:rsid w:val="00C91855"/>
    <w:rsid w:val="00C91EDF"/>
    <w:rsid w:val="00C91FCB"/>
    <w:rsid w:val="00C92797"/>
    <w:rsid w:val="00C9349E"/>
    <w:rsid w:val="00CA11F8"/>
    <w:rsid w:val="00CA1F05"/>
    <w:rsid w:val="00CA2795"/>
    <w:rsid w:val="00CA3F84"/>
    <w:rsid w:val="00CA59C0"/>
    <w:rsid w:val="00CA61CB"/>
    <w:rsid w:val="00CA7945"/>
    <w:rsid w:val="00CA7A96"/>
    <w:rsid w:val="00CB4144"/>
    <w:rsid w:val="00CB5362"/>
    <w:rsid w:val="00CC0277"/>
    <w:rsid w:val="00CC53B3"/>
    <w:rsid w:val="00CD2F1E"/>
    <w:rsid w:val="00CD4127"/>
    <w:rsid w:val="00CD7DD3"/>
    <w:rsid w:val="00CE17AB"/>
    <w:rsid w:val="00CE21D0"/>
    <w:rsid w:val="00CE24FF"/>
    <w:rsid w:val="00CE2F03"/>
    <w:rsid w:val="00CE4A58"/>
    <w:rsid w:val="00CE4B81"/>
    <w:rsid w:val="00CE7D7E"/>
    <w:rsid w:val="00CF03BD"/>
    <w:rsid w:val="00CF0506"/>
    <w:rsid w:val="00CF1526"/>
    <w:rsid w:val="00CF2D42"/>
    <w:rsid w:val="00CF3596"/>
    <w:rsid w:val="00CF35A4"/>
    <w:rsid w:val="00CF37D8"/>
    <w:rsid w:val="00CF3BAA"/>
    <w:rsid w:val="00CF430B"/>
    <w:rsid w:val="00CF4EBE"/>
    <w:rsid w:val="00CF505F"/>
    <w:rsid w:val="00CF779C"/>
    <w:rsid w:val="00D034CD"/>
    <w:rsid w:val="00D04D56"/>
    <w:rsid w:val="00D04F01"/>
    <w:rsid w:val="00D07E88"/>
    <w:rsid w:val="00D11C69"/>
    <w:rsid w:val="00D14882"/>
    <w:rsid w:val="00D14E8A"/>
    <w:rsid w:val="00D16CB0"/>
    <w:rsid w:val="00D20123"/>
    <w:rsid w:val="00D21098"/>
    <w:rsid w:val="00D21C05"/>
    <w:rsid w:val="00D23C29"/>
    <w:rsid w:val="00D2591B"/>
    <w:rsid w:val="00D26FB1"/>
    <w:rsid w:val="00D30AFE"/>
    <w:rsid w:val="00D31DA9"/>
    <w:rsid w:val="00D331D7"/>
    <w:rsid w:val="00D34CE5"/>
    <w:rsid w:val="00D3618A"/>
    <w:rsid w:val="00D367AE"/>
    <w:rsid w:val="00D37CFF"/>
    <w:rsid w:val="00D40D9F"/>
    <w:rsid w:val="00D41098"/>
    <w:rsid w:val="00D416B6"/>
    <w:rsid w:val="00D452D7"/>
    <w:rsid w:val="00D478C5"/>
    <w:rsid w:val="00D50110"/>
    <w:rsid w:val="00D50486"/>
    <w:rsid w:val="00D50A0B"/>
    <w:rsid w:val="00D51211"/>
    <w:rsid w:val="00D5327D"/>
    <w:rsid w:val="00D56FAF"/>
    <w:rsid w:val="00D63116"/>
    <w:rsid w:val="00D6321A"/>
    <w:rsid w:val="00D663A7"/>
    <w:rsid w:val="00D729DB"/>
    <w:rsid w:val="00D74C5E"/>
    <w:rsid w:val="00D75B48"/>
    <w:rsid w:val="00D762C4"/>
    <w:rsid w:val="00D76770"/>
    <w:rsid w:val="00D81EA4"/>
    <w:rsid w:val="00D83493"/>
    <w:rsid w:val="00D83B86"/>
    <w:rsid w:val="00D84068"/>
    <w:rsid w:val="00D8411A"/>
    <w:rsid w:val="00D91738"/>
    <w:rsid w:val="00D93C98"/>
    <w:rsid w:val="00D974DF"/>
    <w:rsid w:val="00DA1060"/>
    <w:rsid w:val="00DA11FA"/>
    <w:rsid w:val="00DA27B1"/>
    <w:rsid w:val="00DA37CB"/>
    <w:rsid w:val="00DA5D86"/>
    <w:rsid w:val="00DB093B"/>
    <w:rsid w:val="00DB199A"/>
    <w:rsid w:val="00DB2754"/>
    <w:rsid w:val="00DB6A8F"/>
    <w:rsid w:val="00DC0BB7"/>
    <w:rsid w:val="00DC18B0"/>
    <w:rsid w:val="00DC6643"/>
    <w:rsid w:val="00DC7603"/>
    <w:rsid w:val="00DD3835"/>
    <w:rsid w:val="00DD4DC9"/>
    <w:rsid w:val="00DD7015"/>
    <w:rsid w:val="00DE49F3"/>
    <w:rsid w:val="00DE4F1C"/>
    <w:rsid w:val="00DE68F7"/>
    <w:rsid w:val="00DE7E91"/>
    <w:rsid w:val="00E00317"/>
    <w:rsid w:val="00E0468C"/>
    <w:rsid w:val="00E06B92"/>
    <w:rsid w:val="00E15453"/>
    <w:rsid w:val="00E15553"/>
    <w:rsid w:val="00E20BEE"/>
    <w:rsid w:val="00E210AD"/>
    <w:rsid w:val="00E2505B"/>
    <w:rsid w:val="00E2740A"/>
    <w:rsid w:val="00E33905"/>
    <w:rsid w:val="00E347C4"/>
    <w:rsid w:val="00E37678"/>
    <w:rsid w:val="00E4045A"/>
    <w:rsid w:val="00E4143B"/>
    <w:rsid w:val="00E42599"/>
    <w:rsid w:val="00E51043"/>
    <w:rsid w:val="00E532B5"/>
    <w:rsid w:val="00E558B5"/>
    <w:rsid w:val="00E625C4"/>
    <w:rsid w:val="00E67753"/>
    <w:rsid w:val="00E67FD4"/>
    <w:rsid w:val="00E74A58"/>
    <w:rsid w:val="00E751EF"/>
    <w:rsid w:val="00E7527D"/>
    <w:rsid w:val="00E75982"/>
    <w:rsid w:val="00E77270"/>
    <w:rsid w:val="00E776BF"/>
    <w:rsid w:val="00E80F17"/>
    <w:rsid w:val="00E81071"/>
    <w:rsid w:val="00E83DBC"/>
    <w:rsid w:val="00E847F3"/>
    <w:rsid w:val="00E8753F"/>
    <w:rsid w:val="00E93EA3"/>
    <w:rsid w:val="00E9510E"/>
    <w:rsid w:val="00EA250B"/>
    <w:rsid w:val="00EA2697"/>
    <w:rsid w:val="00EA3011"/>
    <w:rsid w:val="00EA6341"/>
    <w:rsid w:val="00EA671F"/>
    <w:rsid w:val="00EA7716"/>
    <w:rsid w:val="00EB0863"/>
    <w:rsid w:val="00EB65D1"/>
    <w:rsid w:val="00EB7356"/>
    <w:rsid w:val="00EC60B9"/>
    <w:rsid w:val="00EC6221"/>
    <w:rsid w:val="00EC6F0D"/>
    <w:rsid w:val="00EC7C1B"/>
    <w:rsid w:val="00EC7E39"/>
    <w:rsid w:val="00ED19AE"/>
    <w:rsid w:val="00ED288D"/>
    <w:rsid w:val="00ED2B21"/>
    <w:rsid w:val="00ED492D"/>
    <w:rsid w:val="00ED749D"/>
    <w:rsid w:val="00ED7529"/>
    <w:rsid w:val="00EE0450"/>
    <w:rsid w:val="00EE0B51"/>
    <w:rsid w:val="00EE6D89"/>
    <w:rsid w:val="00EE6F9B"/>
    <w:rsid w:val="00EE71F8"/>
    <w:rsid w:val="00EF0269"/>
    <w:rsid w:val="00EF1196"/>
    <w:rsid w:val="00EF2354"/>
    <w:rsid w:val="00EF278D"/>
    <w:rsid w:val="00EF3AB9"/>
    <w:rsid w:val="00EF5C44"/>
    <w:rsid w:val="00EF7A50"/>
    <w:rsid w:val="00F01106"/>
    <w:rsid w:val="00F02200"/>
    <w:rsid w:val="00F04B7F"/>
    <w:rsid w:val="00F060EE"/>
    <w:rsid w:val="00F119D2"/>
    <w:rsid w:val="00F12B17"/>
    <w:rsid w:val="00F13CA5"/>
    <w:rsid w:val="00F14DBC"/>
    <w:rsid w:val="00F14F64"/>
    <w:rsid w:val="00F265AC"/>
    <w:rsid w:val="00F269AC"/>
    <w:rsid w:val="00F32ED4"/>
    <w:rsid w:val="00F341EA"/>
    <w:rsid w:val="00F375AC"/>
    <w:rsid w:val="00F42414"/>
    <w:rsid w:val="00F42743"/>
    <w:rsid w:val="00F44D5A"/>
    <w:rsid w:val="00F47FD0"/>
    <w:rsid w:val="00F54B89"/>
    <w:rsid w:val="00F62607"/>
    <w:rsid w:val="00F73A57"/>
    <w:rsid w:val="00F7680C"/>
    <w:rsid w:val="00F76AC5"/>
    <w:rsid w:val="00F77000"/>
    <w:rsid w:val="00F803B5"/>
    <w:rsid w:val="00F81F7B"/>
    <w:rsid w:val="00F86CC0"/>
    <w:rsid w:val="00F91E4F"/>
    <w:rsid w:val="00F92F05"/>
    <w:rsid w:val="00F938C7"/>
    <w:rsid w:val="00F93DFE"/>
    <w:rsid w:val="00F942D7"/>
    <w:rsid w:val="00F97A97"/>
    <w:rsid w:val="00FA1E68"/>
    <w:rsid w:val="00FA3015"/>
    <w:rsid w:val="00FA4A7D"/>
    <w:rsid w:val="00FA6547"/>
    <w:rsid w:val="00FA7A7B"/>
    <w:rsid w:val="00FB0C91"/>
    <w:rsid w:val="00FB0E18"/>
    <w:rsid w:val="00FB2887"/>
    <w:rsid w:val="00FB2888"/>
    <w:rsid w:val="00FB384A"/>
    <w:rsid w:val="00FB5B7E"/>
    <w:rsid w:val="00FC133B"/>
    <w:rsid w:val="00FC2F01"/>
    <w:rsid w:val="00FC3AEB"/>
    <w:rsid w:val="00FC4958"/>
    <w:rsid w:val="00FC6EFA"/>
    <w:rsid w:val="00FD27CD"/>
    <w:rsid w:val="00FD3C77"/>
    <w:rsid w:val="00FD6E40"/>
    <w:rsid w:val="00FE090E"/>
    <w:rsid w:val="00FE11F6"/>
    <w:rsid w:val="00FF0394"/>
    <w:rsid w:val="00FF494E"/>
    <w:rsid w:val="00FF6E9A"/>
    <w:rsid w:val="00FF7C49"/>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074AD4"/>
  <w15:docId w15:val="{8707905E-D155-44CE-8A7A-BB1406A39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3833"/>
    <w:pPr>
      <w:jc w:val="both"/>
    </w:pPr>
    <w:rPr>
      <w:rFonts w:ascii="Times New Roman" w:hAnsi="Times New Roman"/>
    </w:rPr>
  </w:style>
  <w:style w:type="paragraph" w:styleId="Heading1">
    <w:name w:val="heading 1"/>
    <w:basedOn w:val="Normal"/>
    <w:next w:val="Normal"/>
    <w:link w:val="Heading1Char"/>
    <w:uiPriority w:val="9"/>
    <w:qFormat/>
    <w:rsid w:val="00AE542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B352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91FCB"/>
    <w:pPr>
      <w:keepNext/>
      <w:keepLines/>
      <w:spacing w:before="40" w:after="0"/>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9A13D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A832B9"/>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542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B352B"/>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7B352B"/>
    <w:pPr>
      <w:ind w:left="720"/>
      <w:contextualSpacing/>
    </w:pPr>
  </w:style>
  <w:style w:type="character" w:customStyle="1" w:styleId="Heading3Char">
    <w:name w:val="Heading 3 Char"/>
    <w:basedOn w:val="DefaultParagraphFont"/>
    <w:link w:val="Heading3"/>
    <w:uiPriority w:val="9"/>
    <w:rsid w:val="00C91FCB"/>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9A13D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A832B9"/>
    <w:rPr>
      <w:rFonts w:asciiTheme="majorHAnsi" w:eastAsiaTheme="majorEastAsia" w:hAnsiTheme="majorHAnsi" w:cstheme="majorBidi"/>
      <w:color w:val="2E74B5" w:themeColor="accent1" w:themeShade="BF"/>
    </w:rPr>
  </w:style>
  <w:style w:type="character" w:styleId="CommentReference">
    <w:name w:val="annotation reference"/>
    <w:basedOn w:val="DefaultParagraphFont"/>
    <w:uiPriority w:val="99"/>
    <w:semiHidden/>
    <w:unhideWhenUsed/>
    <w:rsid w:val="00A3519E"/>
    <w:rPr>
      <w:sz w:val="16"/>
      <w:szCs w:val="16"/>
    </w:rPr>
  </w:style>
  <w:style w:type="paragraph" w:styleId="CommentText">
    <w:name w:val="annotation text"/>
    <w:basedOn w:val="Normal"/>
    <w:link w:val="CommentTextChar"/>
    <w:uiPriority w:val="99"/>
    <w:semiHidden/>
    <w:unhideWhenUsed/>
    <w:rsid w:val="00A3519E"/>
    <w:pPr>
      <w:spacing w:line="240" w:lineRule="auto"/>
    </w:pPr>
    <w:rPr>
      <w:sz w:val="20"/>
      <w:szCs w:val="20"/>
    </w:rPr>
  </w:style>
  <w:style w:type="character" w:customStyle="1" w:styleId="CommentTextChar">
    <w:name w:val="Comment Text Char"/>
    <w:basedOn w:val="DefaultParagraphFont"/>
    <w:link w:val="CommentText"/>
    <w:uiPriority w:val="99"/>
    <w:semiHidden/>
    <w:rsid w:val="00A3519E"/>
    <w:rPr>
      <w:sz w:val="20"/>
      <w:szCs w:val="20"/>
    </w:rPr>
  </w:style>
  <w:style w:type="paragraph" w:styleId="CommentSubject">
    <w:name w:val="annotation subject"/>
    <w:basedOn w:val="CommentText"/>
    <w:next w:val="CommentText"/>
    <w:link w:val="CommentSubjectChar"/>
    <w:uiPriority w:val="99"/>
    <w:semiHidden/>
    <w:unhideWhenUsed/>
    <w:rsid w:val="00A3519E"/>
    <w:rPr>
      <w:b/>
      <w:bCs/>
    </w:rPr>
  </w:style>
  <w:style w:type="character" w:customStyle="1" w:styleId="CommentSubjectChar">
    <w:name w:val="Comment Subject Char"/>
    <w:basedOn w:val="CommentTextChar"/>
    <w:link w:val="CommentSubject"/>
    <w:uiPriority w:val="99"/>
    <w:semiHidden/>
    <w:rsid w:val="00A3519E"/>
    <w:rPr>
      <w:b/>
      <w:bCs/>
      <w:sz w:val="20"/>
      <w:szCs w:val="20"/>
    </w:rPr>
  </w:style>
  <w:style w:type="paragraph" w:styleId="BalloonText">
    <w:name w:val="Balloon Text"/>
    <w:basedOn w:val="Normal"/>
    <w:link w:val="BalloonTextChar"/>
    <w:uiPriority w:val="99"/>
    <w:semiHidden/>
    <w:unhideWhenUsed/>
    <w:rsid w:val="00A351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519E"/>
    <w:rPr>
      <w:rFonts w:ascii="Segoe UI" w:hAnsi="Segoe UI" w:cs="Segoe UI"/>
      <w:sz w:val="18"/>
      <w:szCs w:val="18"/>
    </w:rPr>
  </w:style>
  <w:style w:type="paragraph" w:styleId="NormalWeb">
    <w:name w:val="Normal (Web)"/>
    <w:basedOn w:val="Normal"/>
    <w:uiPriority w:val="99"/>
    <w:unhideWhenUsed/>
    <w:rsid w:val="00A13D52"/>
    <w:pPr>
      <w:spacing w:before="100" w:beforeAutospacing="1" w:after="100" w:afterAutospacing="1" w:line="240" w:lineRule="auto"/>
    </w:pPr>
    <w:rPr>
      <w:rFonts w:eastAsiaTheme="minorEastAsia" w:cs="Times New Roman"/>
      <w:sz w:val="24"/>
      <w:szCs w:val="24"/>
      <w:lang w:eastAsia="en-GB"/>
    </w:rPr>
  </w:style>
  <w:style w:type="paragraph" w:customStyle="1" w:styleId="Default">
    <w:name w:val="Default"/>
    <w:rsid w:val="007B10E6"/>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23736B"/>
    <w:pPr>
      <w:spacing w:after="200" w:line="240" w:lineRule="auto"/>
    </w:pPr>
    <w:rPr>
      <w:iCs/>
      <w:color w:val="000000" w:themeColor="text1"/>
      <w:sz w:val="16"/>
      <w:szCs w:val="18"/>
    </w:rPr>
  </w:style>
  <w:style w:type="character" w:styleId="PlaceholderText">
    <w:name w:val="Placeholder Text"/>
    <w:basedOn w:val="DefaultParagraphFont"/>
    <w:uiPriority w:val="99"/>
    <w:semiHidden/>
    <w:rsid w:val="005940BB"/>
    <w:rPr>
      <w:color w:val="808080"/>
    </w:rPr>
  </w:style>
  <w:style w:type="paragraph" w:styleId="Revision">
    <w:name w:val="Revision"/>
    <w:hidden/>
    <w:uiPriority w:val="99"/>
    <w:semiHidden/>
    <w:rsid w:val="00CF3BAA"/>
    <w:pPr>
      <w:spacing w:after="0" w:line="240" w:lineRule="auto"/>
    </w:pPr>
    <w:rPr>
      <w:rFonts w:ascii="Times New Roman" w:hAnsi="Times New Roman"/>
    </w:rPr>
  </w:style>
  <w:style w:type="paragraph" w:styleId="Header">
    <w:name w:val="header"/>
    <w:basedOn w:val="Normal"/>
    <w:link w:val="HeaderChar"/>
    <w:uiPriority w:val="99"/>
    <w:unhideWhenUsed/>
    <w:rsid w:val="00DB09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093B"/>
    <w:rPr>
      <w:rFonts w:ascii="Times New Roman" w:hAnsi="Times New Roman"/>
    </w:rPr>
  </w:style>
  <w:style w:type="paragraph" w:styleId="Footer">
    <w:name w:val="footer"/>
    <w:basedOn w:val="Normal"/>
    <w:link w:val="FooterChar"/>
    <w:uiPriority w:val="99"/>
    <w:unhideWhenUsed/>
    <w:rsid w:val="00DB09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093B"/>
    <w:rPr>
      <w:rFonts w:ascii="Times New Roman" w:hAnsi="Times New Roman"/>
    </w:rPr>
  </w:style>
  <w:style w:type="paragraph" w:customStyle="1" w:styleId="07Copyright">
    <w:name w:val="07. Copyright"/>
    <w:basedOn w:val="Normal"/>
    <w:next w:val="Normal"/>
    <w:qFormat/>
    <w:rsid w:val="005E4DD0"/>
    <w:pPr>
      <w:spacing w:before="240" w:after="240" w:line="240" w:lineRule="auto"/>
    </w:pPr>
    <w:rPr>
      <w:rFonts w:ascii="Arial" w:eastAsiaTheme="minorEastAsia" w:hAnsi="Arial"/>
      <w:color w:val="000000" w:themeColor="text1"/>
      <w:sz w:val="16"/>
      <w:lang w:val="en-US"/>
    </w:rPr>
  </w:style>
  <w:style w:type="character" w:styleId="LineNumber">
    <w:name w:val="line number"/>
    <w:basedOn w:val="DefaultParagraphFont"/>
    <w:uiPriority w:val="99"/>
    <w:semiHidden/>
    <w:unhideWhenUsed/>
    <w:rsid w:val="00B468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875940">
      <w:bodyDiv w:val="1"/>
      <w:marLeft w:val="0"/>
      <w:marRight w:val="0"/>
      <w:marTop w:val="0"/>
      <w:marBottom w:val="0"/>
      <w:divBdr>
        <w:top w:val="none" w:sz="0" w:space="0" w:color="auto"/>
        <w:left w:val="none" w:sz="0" w:space="0" w:color="auto"/>
        <w:bottom w:val="none" w:sz="0" w:space="0" w:color="auto"/>
        <w:right w:val="none" w:sz="0" w:space="0" w:color="auto"/>
      </w:divBdr>
      <w:divsChild>
        <w:div w:id="1195465374">
          <w:marLeft w:val="0"/>
          <w:marRight w:val="0"/>
          <w:marTop w:val="0"/>
          <w:marBottom w:val="0"/>
          <w:divBdr>
            <w:top w:val="none" w:sz="0" w:space="0" w:color="auto"/>
            <w:left w:val="none" w:sz="0" w:space="0" w:color="auto"/>
            <w:bottom w:val="none" w:sz="0" w:space="0" w:color="auto"/>
            <w:right w:val="none" w:sz="0" w:space="0" w:color="auto"/>
          </w:divBdr>
        </w:div>
      </w:divsChild>
    </w:div>
    <w:div w:id="122846108">
      <w:bodyDiv w:val="1"/>
      <w:marLeft w:val="0"/>
      <w:marRight w:val="0"/>
      <w:marTop w:val="0"/>
      <w:marBottom w:val="0"/>
      <w:divBdr>
        <w:top w:val="none" w:sz="0" w:space="0" w:color="auto"/>
        <w:left w:val="none" w:sz="0" w:space="0" w:color="auto"/>
        <w:bottom w:val="none" w:sz="0" w:space="0" w:color="auto"/>
        <w:right w:val="none" w:sz="0" w:space="0" w:color="auto"/>
      </w:divBdr>
    </w:div>
    <w:div w:id="213543788">
      <w:bodyDiv w:val="1"/>
      <w:marLeft w:val="0"/>
      <w:marRight w:val="0"/>
      <w:marTop w:val="0"/>
      <w:marBottom w:val="0"/>
      <w:divBdr>
        <w:top w:val="none" w:sz="0" w:space="0" w:color="auto"/>
        <w:left w:val="none" w:sz="0" w:space="0" w:color="auto"/>
        <w:bottom w:val="none" w:sz="0" w:space="0" w:color="auto"/>
        <w:right w:val="none" w:sz="0" w:space="0" w:color="auto"/>
      </w:divBdr>
    </w:div>
    <w:div w:id="594553291">
      <w:bodyDiv w:val="1"/>
      <w:marLeft w:val="0"/>
      <w:marRight w:val="0"/>
      <w:marTop w:val="0"/>
      <w:marBottom w:val="0"/>
      <w:divBdr>
        <w:top w:val="none" w:sz="0" w:space="0" w:color="auto"/>
        <w:left w:val="none" w:sz="0" w:space="0" w:color="auto"/>
        <w:bottom w:val="none" w:sz="0" w:space="0" w:color="auto"/>
        <w:right w:val="none" w:sz="0" w:space="0" w:color="auto"/>
      </w:divBdr>
    </w:div>
    <w:div w:id="923224872">
      <w:bodyDiv w:val="1"/>
      <w:marLeft w:val="0"/>
      <w:marRight w:val="0"/>
      <w:marTop w:val="0"/>
      <w:marBottom w:val="0"/>
      <w:divBdr>
        <w:top w:val="none" w:sz="0" w:space="0" w:color="auto"/>
        <w:left w:val="none" w:sz="0" w:space="0" w:color="auto"/>
        <w:bottom w:val="none" w:sz="0" w:space="0" w:color="auto"/>
        <w:right w:val="none" w:sz="0" w:space="0" w:color="auto"/>
      </w:divBdr>
    </w:div>
    <w:div w:id="1147166664">
      <w:bodyDiv w:val="1"/>
      <w:marLeft w:val="0"/>
      <w:marRight w:val="0"/>
      <w:marTop w:val="0"/>
      <w:marBottom w:val="0"/>
      <w:divBdr>
        <w:top w:val="none" w:sz="0" w:space="0" w:color="auto"/>
        <w:left w:val="none" w:sz="0" w:space="0" w:color="auto"/>
        <w:bottom w:val="none" w:sz="0" w:space="0" w:color="auto"/>
        <w:right w:val="none" w:sz="0" w:space="0" w:color="auto"/>
      </w:divBdr>
    </w:div>
    <w:div w:id="1453089547">
      <w:bodyDiv w:val="1"/>
      <w:marLeft w:val="0"/>
      <w:marRight w:val="0"/>
      <w:marTop w:val="0"/>
      <w:marBottom w:val="0"/>
      <w:divBdr>
        <w:top w:val="none" w:sz="0" w:space="0" w:color="auto"/>
        <w:left w:val="none" w:sz="0" w:space="0" w:color="auto"/>
        <w:bottom w:val="none" w:sz="0" w:space="0" w:color="auto"/>
        <w:right w:val="none" w:sz="0" w:space="0" w:color="auto"/>
      </w:divBdr>
    </w:div>
    <w:div w:id="1808011636">
      <w:bodyDiv w:val="1"/>
      <w:marLeft w:val="0"/>
      <w:marRight w:val="0"/>
      <w:marTop w:val="0"/>
      <w:marBottom w:val="0"/>
      <w:divBdr>
        <w:top w:val="none" w:sz="0" w:space="0" w:color="auto"/>
        <w:left w:val="none" w:sz="0" w:space="0" w:color="auto"/>
        <w:bottom w:val="none" w:sz="0" w:space="0" w:color="auto"/>
        <w:right w:val="none" w:sz="0" w:space="0" w:color="auto"/>
      </w:divBdr>
    </w:div>
    <w:div w:id="1861164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tiff"/><Relationship Id="rId26" Type="http://schemas.openxmlformats.org/officeDocument/2006/relationships/image" Target="media/image9.tiff"/><Relationship Id="rId3" Type="http://schemas.openxmlformats.org/officeDocument/2006/relationships/customXml" Target="../customXml/item3.xml"/><Relationship Id="rId34" Type="http://schemas.microsoft.com/office/2016/09/relationships/commentsIds" Target="commentsIds.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364/OA_License_v1" TargetMode="External"/><Relationship Id="rId24" Type="http://schemas.openxmlformats.org/officeDocument/2006/relationships/image" Target="media/image8.tiff"/><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0.tiff"/><Relationship Id="rId10" Type="http://schemas.openxmlformats.org/officeDocument/2006/relationships/endnotes" Target="endnotes.xml"/><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7" Type="http://schemas.openxmlformats.org/officeDocument/2006/relationships/image" Target="media/image12.png"/><Relationship Id="rId30" Type="http://schemas.openxmlformats.org/officeDocument/2006/relationships/image" Target="media/image11.png"/><Relationship Id="rId35"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D7F39A41ED4AE4AB71B3E0CE8789B88" ma:contentTypeVersion="15" ma:contentTypeDescription="Create a new document." ma:contentTypeScope="" ma:versionID="d8d9bd45d35c67dd6f1917ad2edcf4f0">
  <xsd:schema xmlns:xsd="http://www.w3.org/2001/XMLSchema" xmlns:xs="http://www.w3.org/2001/XMLSchema" xmlns:p="http://schemas.microsoft.com/office/2006/metadata/properties" xmlns:ns3="3b009d2e-3479-4881-827e-8b9b0a6f25e3" xmlns:ns4="a0484b8f-a350-4633-ad6e-7ca950a040bb" targetNamespace="http://schemas.microsoft.com/office/2006/metadata/properties" ma:root="true" ma:fieldsID="089c814992786a2229ede6ebdb67b474" ns3:_="" ns4:_="">
    <xsd:import namespace="3b009d2e-3479-4881-827e-8b9b0a6f25e3"/>
    <xsd:import namespace="a0484b8f-a350-4633-ad6e-7ca950a040bb"/>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009d2e-3479-4881-827e-8b9b0a6f25e3"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0484b8f-a350-4633-ad6e-7ca950a040bb"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DateTaken" ma:index="21" nillable="true" ma:displayName="MediaServiceDateTaken" ma:hidden="true" ma:internalName="MediaServiceDateTaken"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68B666-2209-4D1F-A301-85D184BD70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b009d2e-3479-4881-827e-8b9b0a6f25e3"/>
    <ds:schemaRef ds:uri="a0484b8f-a350-4633-ad6e-7ca950a040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FF737F2-6346-4CC0-9673-81DE2573DB4B}">
  <ds:schemaRefs>
    <ds:schemaRef ds:uri="http://schemas.microsoft.com/sharepoint/v3/contenttype/forms"/>
  </ds:schemaRefs>
</ds:datastoreItem>
</file>

<file path=customXml/itemProps3.xml><?xml version="1.0" encoding="utf-8"?>
<ds:datastoreItem xmlns:ds="http://schemas.openxmlformats.org/officeDocument/2006/customXml" ds:itemID="{200F7A7C-189D-49C8-BBC5-513EB11D694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34A93F1-C88A-4212-82A3-52AE3A4F6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31744</Words>
  <Characters>180944</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12264</CharactersWithSpaces>
  <SharedDoc>false</SharedDoc>
  <HLinks>
    <vt:vector size="6" baseType="variant">
      <vt:variant>
        <vt:i4>393293</vt:i4>
      </vt:variant>
      <vt:variant>
        <vt:i4>0</vt:i4>
      </vt:variant>
      <vt:variant>
        <vt:i4>0</vt:i4>
      </vt:variant>
      <vt:variant>
        <vt:i4>5</vt:i4>
      </vt:variant>
      <vt:variant>
        <vt:lpwstr>https://doi.org/10.1364/OA_License_v1</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on P.</dc:creator>
  <cp:keywords/>
  <dc:description/>
  <cp:lastModifiedBy>Sumeet Mahajan</cp:lastModifiedBy>
  <cp:revision>2</cp:revision>
  <cp:lastPrinted>2020-08-23T23:55:00Z</cp:lastPrinted>
  <dcterms:created xsi:type="dcterms:W3CDTF">2021-02-06T17:40:00Z</dcterms:created>
  <dcterms:modified xsi:type="dcterms:W3CDTF">2021-02-06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21392811/the-optical-society</vt:lpwstr>
  </property>
  <property fmtid="{D5CDD505-2E9C-101B-9397-08002B2CF9AE}" pid="21" name="Mendeley Recent Style Name 9_1">
    <vt:lpwstr>The Optical Society</vt:lpwstr>
  </property>
  <property fmtid="{D5CDD505-2E9C-101B-9397-08002B2CF9AE}" pid="22" name="Mendeley Document_1">
    <vt:lpwstr>True</vt:lpwstr>
  </property>
  <property fmtid="{D5CDD505-2E9C-101B-9397-08002B2CF9AE}" pid="23" name="Mendeley Unique User Id_1">
    <vt:lpwstr>9d40f0e5-5d1a-3d04-a42c-58d311cd7ffb</vt:lpwstr>
  </property>
  <property fmtid="{D5CDD505-2E9C-101B-9397-08002B2CF9AE}" pid="24" name="Mendeley Citation Style_1">
    <vt:lpwstr>http://csl.mendeley.com/styles/21392811/the-optical-society</vt:lpwstr>
  </property>
  <property fmtid="{D5CDD505-2E9C-101B-9397-08002B2CF9AE}" pid="25" name="ContentTypeId">
    <vt:lpwstr>0x0101001D7F39A41ED4AE4AB71B3E0CE8789B88</vt:lpwstr>
  </property>
</Properties>
</file>